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77777777" w:rsidR="00EE7BE9" w:rsidRDefault="00E76298" w:rsidP="00EE7BE9">
      <w:pPr>
        <w:spacing w:line="480" w:lineRule="auto"/>
        <w:jc w:val="both"/>
        <w:rPr>
          <w:rFonts w:ascii="Arial" w:hAnsi="Arial" w:cs="Arial"/>
          <w:b/>
          <w:bCs/>
          <w:sz w:val="24"/>
          <w:szCs w:val="24"/>
          <w:lang w:val="en-US"/>
        </w:rPr>
      </w:pPr>
      <w:r w:rsidRPr="682E1FC6">
        <w:rPr>
          <w:rFonts w:ascii="Arial" w:hAnsi="Arial" w:cs="Arial"/>
          <w:b/>
          <w:bCs/>
          <w:sz w:val="24"/>
          <w:szCs w:val="24"/>
          <w:lang w:val="en-US"/>
        </w:rPr>
        <w:t>Acute stress alters probabilistic reversal learning in healthy participants</w:t>
      </w:r>
    </w:p>
    <w:p w14:paraId="44A75BD4" w14:textId="4ECDAF53" w:rsidR="00E76298" w:rsidRPr="00E76298" w:rsidRDefault="00E76298" w:rsidP="00EE7BE9">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006D3934" w:rsidRPr="682E1FC6">
        <w:rPr>
          <w:rFonts w:ascii="Arial" w:hAnsi="Arial" w:cs="Arial"/>
          <w:lang w:val="en-US"/>
        </w:rPr>
        <w:t>, Zsuzsika Sjoerds</w:t>
      </w:r>
      <w:r w:rsidR="006D3934" w:rsidRPr="682E1FC6">
        <w:rPr>
          <w:rFonts w:ascii="Arial" w:hAnsi="Arial" w:cs="Arial"/>
          <w:vertAlign w:val="superscript"/>
          <w:lang w:val="en-US"/>
        </w:rPr>
        <w:t>4</w:t>
      </w:r>
      <w:r w:rsidR="006D3934" w:rsidRPr="682E1FC6">
        <w:rPr>
          <w:rFonts w:ascii="Arial" w:hAnsi="Arial" w:cs="Arial"/>
          <w:lang w:val="en-US"/>
        </w:rPr>
        <w:t>*</w:t>
      </w:r>
      <w:r w:rsidRPr="682E1FC6">
        <w:rPr>
          <w:rFonts w:ascii="Arial" w:hAnsi="Arial" w:cs="Arial"/>
          <w:lang w:val="en-US"/>
        </w:rPr>
        <w:t xml:space="preserve">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46ACAB14" w:rsidR="00481B47" w:rsidRDefault="00481B47" w:rsidP="006F1403">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r w:rsidR="23C58055" w:rsidRPr="682E1FC6">
        <w:rPr>
          <w:rFonts w:ascii="Arial" w:hAnsi="Arial" w:cs="Arial"/>
          <w:lang w:val="en-US"/>
        </w:rPr>
        <w:t>Department of Psychiatry and Neurosciences | CCM</w:t>
      </w:r>
      <w:r w:rsidRPr="682E1FC6">
        <w:rPr>
          <w:rFonts w:ascii="Arial" w:hAnsi="Arial" w:cs="Arial"/>
          <w:lang w:val="en-US"/>
        </w:rPr>
        <w:t>,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47D009DF" w14:textId="61484C7E" w:rsidR="00E76298" w:rsidRPr="00E76298" w:rsidRDefault="00F71203" w:rsidP="7D299D30">
      <w:pPr>
        <w:spacing w:line="480" w:lineRule="auto"/>
        <w:jc w:val="both"/>
        <w:rPr>
          <w:rFonts w:ascii="Arial" w:hAnsi="Arial" w:cs="Arial"/>
          <w:lang w:val="en-US"/>
        </w:rPr>
      </w:pPr>
      <w:r w:rsidRPr="7D299D30">
        <w:rPr>
          <w:rFonts w:ascii="Arial" w:hAnsi="Arial" w:cs="Arial"/>
          <w:vertAlign w:val="superscript"/>
          <w:lang w:val="en-US"/>
        </w:rPr>
        <w:t>4</w:t>
      </w:r>
      <w:r w:rsidR="549E3D00" w:rsidRPr="7D299D30">
        <w:rPr>
          <w:rFonts w:ascii="Arial" w:hAnsi="Arial" w:cs="Arial"/>
          <w:lang w:val="en-US"/>
        </w:rPr>
        <w:t>Cognitive Psychology Unit, Institute of Psychology &amp; Leiden Institute for Brain and Cognition, Leiden University, Leiden, the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2757AE" w:rsidRDefault="00E76298" w:rsidP="006F1403">
      <w:pPr>
        <w:spacing w:line="480" w:lineRule="auto"/>
        <w:jc w:val="both"/>
        <w:rPr>
          <w:rFonts w:ascii="Arial" w:hAnsi="Arial" w:cs="Arial"/>
          <w:highlight w:val="yellow"/>
          <w:lang w:val="en-US"/>
        </w:rPr>
      </w:pPr>
      <w:r w:rsidRPr="58E48305">
        <w:rPr>
          <w:rFonts w:ascii="Arial" w:hAnsi="Arial" w:cs="Arial"/>
          <w:highlight w:val="yellow"/>
          <w:lang w:val="en-US"/>
        </w:rPr>
        <w:t xml:space="preserve">Corresponding author: </w:t>
      </w:r>
    </w:p>
    <w:p w14:paraId="009CA958" w14:textId="4EC026B9" w:rsidR="00E76298" w:rsidRPr="00EE7BE9" w:rsidRDefault="00C43B7E" w:rsidP="006F1403">
      <w:pPr>
        <w:spacing w:line="480" w:lineRule="auto"/>
        <w:jc w:val="both"/>
        <w:rPr>
          <w:rFonts w:ascii="Arial" w:hAnsi="Arial" w:cs="Arial"/>
          <w:highlight w:val="yellow"/>
          <w:lang w:val="en-US"/>
        </w:rPr>
      </w:pPr>
      <w:r w:rsidRPr="00EE7BE9">
        <w:rPr>
          <w:rFonts w:ascii="Arial" w:hAnsi="Arial" w:cs="Arial"/>
          <w:highlight w:val="yellow"/>
          <w:lang w:val="en-US"/>
        </w:rPr>
        <w:t>Dr. Zsuzsi</w:t>
      </w:r>
      <w:r w:rsidR="2D9381FE" w:rsidRPr="00EE7BE9">
        <w:rPr>
          <w:rFonts w:ascii="Arial" w:hAnsi="Arial" w:cs="Arial"/>
          <w:highlight w:val="yellow"/>
          <w:lang w:val="en-US"/>
        </w:rPr>
        <w:t>ka</w:t>
      </w:r>
      <w:r w:rsidRPr="00EE7BE9">
        <w:rPr>
          <w:rFonts w:ascii="Arial" w:hAnsi="Arial" w:cs="Arial"/>
          <w:highlight w:val="yellow"/>
          <w:lang w:val="en-US"/>
        </w:rPr>
        <w:t xml:space="preserve"> Sjoerds</w:t>
      </w:r>
    </w:p>
    <w:p w14:paraId="70B73F3F" w14:textId="102AADEE" w:rsidR="00C43B7E" w:rsidRDefault="1D850BAA" w:rsidP="7D299D30">
      <w:pPr>
        <w:spacing w:line="480" w:lineRule="auto"/>
        <w:jc w:val="both"/>
        <w:rPr>
          <w:rFonts w:ascii="Arial" w:hAnsi="Arial" w:cs="Arial"/>
          <w:lang w:val="en-US"/>
        </w:rPr>
      </w:pPr>
      <w:r w:rsidRPr="7D299D30">
        <w:rPr>
          <w:rFonts w:ascii="Arial" w:hAnsi="Arial" w:cs="Arial"/>
          <w:highlight w:val="yellow"/>
          <w:lang w:val="en-US"/>
        </w:rPr>
        <w:t xml:space="preserve"> Leiden University, Institute of Psychology</w:t>
      </w:r>
    </w:p>
    <w:p w14:paraId="40A6540C" w14:textId="37C1614D" w:rsidR="1D850BAA" w:rsidRDefault="1D850BAA" w:rsidP="7D299D30">
      <w:pPr>
        <w:spacing w:line="480" w:lineRule="auto"/>
        <w:jc w:val="both"/>
        <w:rPr>
          <w:rFonts w:ascii="Arial" w:hAnsi="Arial" w:cs="Arial"/>
          <w:highlight w:val="yellow"/>
          <w:lang w:val="en-US"/>
        </w:rPr>
      </w:pPr>
      <w:r w:rsidRPr="7D299D30">
        <w:rPr>
          <w:rFonts w:ascii="Arial" w:hAnsi="Arial" w:cs="Arial"/>
          <w:highlight w:val="yellow"/>
          <w:lang w:val="en-US"/>
        </w:rPr>
        <w:t>Cognitive Psychology Unit</w:t>
      </w:r>
    </w:p>
    <w:p w14:paraId="5C6F5E8C" w14:textId="5CBB5CDF" w:rsidR="00E76298" w:rsidRPr="0027585C" w:rsidRDefault="1D850BAA" w:rsidP="006F1403">
      <w:pPr>
        <w:spacing w:line="480" w:lineRule="auto"/>
        <w:jc w:val="both"/>
        <w:rPr>
          <w:rStyle w:val="Hyperlink"/>
          <w:rFonts w:ascii="Arial" w:hAnsi="Arial" w:cs="Arial"/>
          <w:color w:val="auto"/>
          <w:highlight w:val="yellow"/>
          <w:u w:val="none"/>
        </w:rPr>
      </w:pPr>
      <w:r w:rsidRPr="0027585C">
        <w:rPr>
          <w:rFonts w:ascii="Arial" w:hAnsi="Arial" w:cs="Arial"/>
          <w:highlight w:val="yellow"/>
        </w:rPr>
        <w:t xml:space="preserve">Wassenaarseweg 52 </w:t>
      </w:r>
      <w:r w:rsidRPr="0027585C">
        <w:br/>
      </w:r>
      <w:r w:rsidRPr="0027585C">
        <w:rPr>
          <w:rFonts w:ascii="Arial" w:hAnsi="Arial" w:cs="Arial"/>
          <w:highlight w:val="yellow"/>
        </w:rPr>
        <w:t xml:space="preserve"> 2333 AK Leiden, The Netherlands</w:t>
      </w:r>
      <w:r w:rsidRPr="0027585C">
        <w:br/>
      </w:r>
      <w:r w:rsidR="00E76298" w:rsidRPr="0027585C">
        <w:rPr>
          <w:rFonts w:ascii="Arial" w:hAnsi="Arial" w:cs="Arial"/>
          <w:highlight w:val="yellow"/>
        </w:rPr>
        <w:t xml:space="preserve">E-mail: </w:t>
      </w:r>
      <w:r w:rsidR="1408CD07" w:rsidRPr="0027585C">
        <w:rPr>
          <w:rFonts w:ascii="Arial" w:hAnsi="Arial" w:cs="Arial"/>
          <w:highlight w:val="yellow"/>
        </w:rPr>
        <w:t>z.sjoerds@fsw.leidenuniv.nl</w:t>
      </w:r>
      <w:r w:rsidR="00E76298" w:rsidRPr="58E48305">
        <w:rPr>
          <w:rFonts w:ascii="Arial" w:hAnsi="Arial" w:cs="Arial"/>
          <w:highlight w:val="yellow"/>
        </w:rPr>
        <w:fldChar w:fldCharType="begin"/>
      </w:r>
      <w:r w:rsidRPr="0027585C">
        <w:rPr>
          <w:rFonts w:ascii="Arial" w:hAnsi="Arial" w:cs="Arial"/>
          <w:highlight w:val="yellow"/>
        </w:rPr>
        <w:instrText xml:space="preserve"> HYPERLINK "mailto:lara.wieland@charite.de" </w:instrText>
      </w:r>
      <w:r w:rsidR="00E76298" w:rsidRPr="58E48305">
        <w:rPr>
          <w:rFonts w:ascii="Arial" w:hAnsi="Arial" w:cs="Arial"/>
          <w:highlight w:val="yellow"/>
        </w:rPr>
        <w:fldChar w:fldCharType="separate"/>
      </w:r>
    </w:p>
    <w:p w14:paraId="2DCE8896" w14:textId="378AF8DD" w:rsidR="00F54DF9" w:rsidRPr="0027585C" w:rsidRDefault="00E76298" w:rsidP="006F1403">
      <w:pPr>
        <w:spacing w:line="480" w:lineRule="auto"/>
        <w:jc w:val="both"/>
        <w:rPr>
          <w:rFonts w:ascii="Arial" w:hAnsi="Arial" w:cs="Arial"/>
        </w:rPr>
      </w:pPr>
      <w:r w:rsidRPr="58E48305">
        <w:rPr>
          <w:rFonts w:ascii="Arial" w:hAnsi="Arial" w:cs="Arial"/>
        </w:rPr>
        <w:fldChar w:fldCharType="end"/>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246486BC" w:rsidR="00481B47" w:rsidRPr="00F0778F" w:rsidRDefault="00481B47" w:rsidP="006F1403">
      <w:pPr>
        <w:spacing w:line="480" w:lineRule="auto"/>
        <w:jc w:val="both"/>
        <w:rPr>
          <w:rFonts w:ascii="Arial" w:hAnsi="Arial" w:cs="Arial"/>
          <w:lang w:val="en-US"/>
        </w:rPr>
      </w:pPr>
      <w:r w:rsidRPr="7339AC12">
        <w:rPr>
          <w:rFonts w:ascii="Arial" w:hAnsi="Arial" w:cs="Arial"/>
          <w:lang w:val="en-US"/>
        </w:rPr>
        <w:t>Text no. of words:</w:t>
      </w:r>
      <w:r w:rsidR="00F71203" w:rsidRPr="7339AC12">
        <w:rPr>
          <w:rFonts w:ascii="Arial" w:hAnsi="Arial" w:cs="Arial"/>
          <w:lang w:val="en-US"/>
        </w:rPr>
        <w:t xml:space="preserve"> </w:t>
      </w:r>
    </w:p>
    <w:p w14:paraId="4D8184FB" w14:textId="701FD744" w:rsidR="0081331D" w:rsidRDefault="00481B47" w:rsidP="006F1403">
      <w:pPr>
        <w:spacing w:line="480" w:lineRule="auto"/>
        <w:jc w:val="both"/>
        <w:rPr>
          <w:rFonts w:ascii="Arial" w:hAnsi="Arial" w:cs="Arial"/>
          <w:lang w:val="en-US"/>
        </w:rPr>
      </w:pPr>
      <w:r w:rsidRPr="2EE46ED7">
        <w:rPr>
          <w:rFonts w:ascii="Arial" w:hAnsi="Arial" w:cs="Arial"/>
          <w:lang w:val="en-US"/>
        </w:rPr>
        <w:t>no. of references:</w:t>
      </w:r>
      <w:r w:rsidR="523ED70B" w:rsidRPr="2EE46ED7">
        <w:rPr>
          <w:rFonts w:ascii="Arial" w:hAnsi="Arial" w:cs="Arial"/>
          <w:lang w:val="en-US"/>
        </w:rPr>
        <w:t xml:space="preserve"> 4</w:t>
      </w:r>
      <w:r w:rsidR="00355DF9">
        <w:rPr>
          <w:rFonts w:ascii="Arial" w:hAnsi="Arial" w:cs="Arial"/>
          <w:lang w:val="en-US"/>
        </w:rPr>
        <w:t>4</w:t>
      </w:r>
      <w:r w:rsidRPr="2EE46ED7">
        <w:rPr>
          <w:rFonts w:ascii="Arial" w:hAnsi="Arial" w:cs="Arial"/>
          <w:lang w:val="en-US"/>
        </w:rPr>
        <w:br w:type="page"/>
      </w:r>
    </w:p>
    <w:p w14:paraId="0BEF7BED" w14:textId="1A5283AC" w:rsidR="008545C4" w:rsidRPr="008545C4" w:rsidRDefault="05551A91" w:rsidP="2EE46ED7">
      <w:pPr>
        <w:spacing w:line="480" w:lineRule="auto"/>
        <w:jc w:val="both"/>
        <w:rPr>
          <w:rFonts w:ascii="Arial" w:hAnsi="Arial" w:cs="Arial"/>
          <w:lang w:val="en-US"/>
        </w:rPr>
      </w:pPr>
      <w:r w:rsidRPr="039404BF">
        <w:rPr>
          <w:rFonts w:ascii="Arial" w:hAnsi="Arial" w:cs="Arial"/>
          <w:b/>
          <w:bCs/>
          <w:lang w:val="en-US"/>
        </w:rPr>
        <w:lastRenderedPageBreak/>
        <w:t>Abstract</w:t>
      </w:r>
      <w:r w:rsidR="0CAFA339" w:rsidRPr="039404BF">
        <w:rPr>
          <w:rFonts w:ascii="Arial" w:hAnsi="Arial" w:cs="Arial"/>
          <w:b/>
          <w:bCs/>
          <w:lang w:val="en-US"/>
        </w:rPr>
        <w:t xml:space="preserve"> </w:t>
      </w:r>
      <w:r w:rsidR="0CAFA339" w:rsidRPr="039404BF">
        <w:rPr>
          <w:rFonts w:ascii="Arial" w:hAnsi="Arial" w:cs="Arial"/>
          <w:lang w:val="en-US"/>
        </w:rPr>
        <w:t>(31</w:t>
      </w:r>
      <w:r w:rsidR="5EDCCA12" w:rsidRPr="039404BF">
        <w:rPr>
          <w:rFonts w:ascii="Arial" w:hAnsi="Arial" w:cs="Arial"/>
          <w:lang w:val="en-US"/>
        </w:rPr>
        <w:t>7</w:t>
      </w:r>
      <w:r w:rsidR="0CAFA339" w:rsidRPr="039404BF">
        <w:rPr>
          <w:rFonts w:ascii="Arial" w:hAnsi="Arial" w:cs="Arial"/>
          <w:lang w:val="en-US"/>
        </w:rPr>
        <w:t xml:space="preserve"> words)</w:t>
      </w:r>
    </w:p>
    <w:p w14:paraId="2E3A03E1" w14:textId="5C59E50A" w:rsidR="008545C4" w:rsidRPr="008545C4" w:rsidRDefault="024B4C32" w:rsidP="039404BF">
      <w:pPr>
        <w:spacing w:line="480" w:lineRule="auto"/>
        <w:jc w:val="both"/>
        <w:rPr>
          <w:rFonts w:ascii="Arial" w:hAnsi="Arial" w:cs="Arial"/>
          <w:lang w:val="en-US"/>
        </w:rPr>
      </w:pPr>
      <w:r w:rsidRPr="039404BF">
        <w:rPr>
          <w:rFonts w:ascii="Arial" w:hAnsi="Arial" w:cs="Arial"/>
          <w:lang w:val="en-US"/>
        </w:rPr>
        <w:t xml:space="preserve">Behavioral adaptation is a fundamental cognitive ability, ensuring an organism’s survival by allowing for flexible adjustment to changing environmental conditions. These adaptive abilities can be measured using reversal learning paradigms requiring agents to </w:t>
      </w:r>
      <w:r w:rsidR="7A86EE89" w:rsidRPr="039404BF">
        <w:rPr>
          <w:rFonts w:ascii="Arial" w:hAnsi="Arial" w:cs="Arial"/>
          <w:lang w:val="en-US"/>
        </w:rPr>
        <w:t xml:space="preserve">adjust </w:t>
      </w:r>
      <w:r w:rsidR="5AFD8DAD" w:rsidRPr="039404BF">
        <w:rPr>
          <w:rFonts w:ascii="Arial" w:hAnsi="Arial" w:cs="Arial"/>
          <w:lang w:val="en-US"/>
        </w:rPr>
        <w:t>their reward learning</w:t>
      </w:r>
      <w:r w:rsidRPr="039404BF">
        <w:rPr>
          <w:rFonts w:ascii="Arial" w:hAnsi="Arial" w:cs="Arial"/>
          <w:lang w:val="en-US"/>
        </w:rPr>
        <w:t xml:space="preserve"> to sudden changes in stimulus-action-outcome contingencies. Stressful situations have been found to alter flexibility of reward learning, but effects have been mixed</w:t>
      </w:r>
      <w:r w:rsidR="0B06590B" w:rsidRPr="039404BF">
        <w:rPr>
          <w:rFonts w:ascii="Arial" w:hAnsi="Arial" w:cs="Arial"/>
          <w:lang w:val="en-US"/>
        </w:rPr>
        <w:t>.</w:t>
      </w:r>
      <w:r w:rsidRPr="039404BF">
        <w:rPr>
          <w:rFonts w:ascii="Arial" w:hAnsi="Arial" w:cs="Arial"/>
          <w:lang w:val="en-US"/>
        </w:rPr>
        <w:t xml:space="preserve"> </w:t>
      </w:r>
      <w:r w:rsidR="527E6119" w:rsidRPr="039404BF">
        <w:rPr>
          <w:rFonts w:ascii="Arial" w:hAnsi="Arial" w:cs="Arial"/>
          <w:lang w:val="en-US"/>
        </w:rPr>
        <w:t xml:space="preserve">In previous studies between-subject </w:t>
      </w:r>
      <w:r w:rsidR="600CDF15" w:rsidRPr="039404BF">
        <w:rPr>
          <w:rFonts w:ascii="Arial" w:hAnsi="Arial" w:cs="Arial"/>
          <w:lang w:val="en-US"/>
        </w:rPr>
        <w:t>designs do not allow to test for</w:t>
      </w:r>
      <w:r w:rsidR="527E6119" w:rsidRPr="039404BF">
        <w:rPr>
          <w:rFonts w:ascii="Arial" w:hAnsi="Arial" w:cs="Arial"/>
          <w:lang w:val="en-US"/>
        </w:rPr>
        <w:t xml:space="preserve"> individual stress reactivity</w:t>
      </w:r>
      <w:r w:rsidR="58A9DA9E" w:rsidRPr="039404BF">
        <w:rPr>
          <w:rFonts w:ascii="Arial" w:hAnsi="Arial" w:cs="Arial"/>
          <w:lang w:val="en-US"/>
        </w:rPr>
        <w:t xml:space="preserve"> and neurocomputational methods are rarely employed</w:t>
      </w:r>
      <w:r w:rsidR="76E4EE7E" w:rsidRPr="039404BF">
        <w:rPr>
          <w:rFonts w:ascii="Arial" w:hAnsi="Arial" w:cs="Arial"/>
          <w:lang w:val="en-US"/>
        </w:rPr>
        <w:t>.</w:t>
      </w:r>
      <w:r w:rsidR="527E6119" w:rsidRPr="039404BF">
        <w:rPr>
          <w:rFonts w:ascii="Arial" w:hAnsi="Arial" w:cs="Arial"/>
          <w:lang w:val="en-US"/>
        </w:rPr>
        <w:t xml:space="preserve"> </w:t>
      </w:r>
      <w:r w:rsidR="486A7EC7" w:rsidRPr="039404BF">
        <w:rPr>
          <w:rFonts w:ascii="Arial" w:hAnsi="Arial" w:cs="Arial"/>
          <w:lang w:val="en-US"/>
        </w:rPr>
        <w:t xml:space="preserve">Here, we </w:t>
      </w:r>
      <w:r w:rsidR="29C50B2C" w:rsidRPr="039404BF">
        <w:rPr>
          <w:rFonts w:ascii="Arial" w:hAnsi="Arial" w:cs="Arial"/>
          <w:lang w:val="en-US"/>
        </w:rPr>
        <w:t xml:space="preserve">used </w:t>
      </w:r>
      <w:r w:rsidR="486A7EC7" w:rsidRPr="039404BF">
        <w:rPr>
          <w:rFonts w:ascii="Arial" w:hAnsi="Arial" w:cs="Arial"/>
          <w:lang w:val="en-US"/>
        </w:rPr>
        <w:t xml:space="preserve">functional MRI </w:t>
      </w:r>
      <w:r w:rsidRPr="039404BF">
        <w:rPr>
          <w:rFonts w:ascii="Arial" w:hAnsi="Arial" w:cs="Arial"/>
          <w:lang w:val="en-US"/>
        </w:rPr>
        <w:t>(fMR</w:t>
      </w:r>
      <w:r w:rsidR="5AFD8DAD" w:rsidRPr="039404BF">
        <w:rPr>
          <w:rFonts w:ascii="Arial" w:hAnsi="Arial" w:cs="Arial"/>
          <w:lang w:val="en-US"/>
        </w:rPr>
        <w:t>I</w:t>
      </w:r>
      <w:r w:rsidRPr="039404BF">
        <w:rPr>
          <w:rFonts w:ascii="Arial" w:hAnsi="Arial" w:cs="Arial"/>
          <w:lang w:val="en-US"/>
        </w:rPr>
        <w:t xml:space="preserve">) </w:t>
      </w:r>
      <w:r w:rsidR="486A7EC7" w:rsidRPr="039404BF">
        <w:rPr>
          <w:rFonts w:ascii="Arial" w:hAnsi="Arial" w:cs="Arial"/>
          <w:lang w:val="en-US"/>
        </w:rPr>
        <w:t>informed by computational modeling</w:t>
      </w:r>
      <w:r w:rsidR="05CEF381" w:rsidRPr="039404BF">
        <w:rPr>
          <w:rFonts w:ascii="Arial" w:hAnsi="Arial" w:cs="Arial"/>
          <w:lang w:val="en-US"/>
        </w:rPr>
        <w:t xml:space="preserve"> parameters</w:t>
      </w:r>
      <w:r w:rsidR="486A7EC7" w:rsidRPr="039404BF">
        <w:rPr>
          <w:rFonts w:ascii="Arial" w:hAnsi="Arial" w:cs="Arial"/>
          <w:lang w:val="en-US"/>
        </w:rPr>
        <w:t xml:space="preserve"> in a within-subject design with </w:t>
      </w:r>
      <w:r w:rsidR="05CEF381" w:rsidRPr="039404BF">
        <w:rPr>
          <w:rFonts w:ascii="Arial" w:hAnsi="Arial" w:cs="Arial"/>
          <w:lang w:val="en-US"/>
        </w:rPr>
        <w:t xml:space="preserve">healthy human volunteers </w:t>
      </w:r>
      <w:r w:rsidR="486A7EC7" w:rsidRPr="039404BF">
        <w:rPr>
          <w:rFonts w:ascii="Arial" w:hAnsi="Arial" w:cs="Arial"/>
          <w:lang w:val="en-US"/>
        </w:rPr>
        <w:t xml:space="preserve">to investigate the effect of acute </w:t>
      </w:r>
      <w:r w:rsidR="72ED994C" w:rsidRPr="039404BF">
        <w:rPr>
          <w:rFonts w:ascii="Arial" w:hAnsi="Arial" w:cs="Arial"/>
          <w:lang w:val="en-US"/>
        </w:rPr>
        <w:t xml:space="preserve">psychosocial </w:t>
      </w:r>
      <w:r w:rsidR="486A7EC7" w:rsidRPr="039404BF">
        <w:rPr>
          <w:rFonts w:ascii="Arial" w:hAnsi="Arial" w:cs="Arial"/>
          <w:lang w:val="en-US"/>
        </w:rPr>
        <w:t>s</w:t>
      </w:r>
      <w:r w:rsidR="05CEF381" w:rsidRPr="039404BF">
        <w:rPr>
          <w:rFonts w:ascii="Arial" w:hAnsi="Arial" w:cs="Arial"/>
          <w:lang w:val="en-US"/>
        </w:rPr>
        <w:t>tress</w:t>
      </w:r>
      <w:r w:rsidR="486A7EC7" w:rsidRPr="039404BF">
        <w:rPr>
          <w:rFonts w:ascii="Arial" w:hAnsi="Arial" w:cs="Arial"/>
          <w:lang w:val="en-US"/>
        </w:rPr>
        <w:t xml:space="preserve"> on flexible behavioral adaptation</w:t>
      </w:r>
      <w:r w:rsidR="05CEF381" w:rsidRPr="039404BF">
        <w:rPr>
          <w:rFonts w:ascii="Arial" w:hAnsi="Arial" w:cs="Arial"/>
          <w:lang w:val="en-US"/>
        </w:rPr>
        <w:t>.</w:t>
      </w:r>
      <w:r w:rsidR="68E0B63D" w:rsidRPr="039404BF">
        <w:rPr>
          <w:rFonts w:ascii="Arial" w:hAnsi="Arial" w:cs="Arial"/>
          <w:lang w:val="en-US"/>
        </w:rPr>
        <w:t xml:space="preserve"> </w:t>
      </w:r>
      <w:r w:rsidR="05CEF381" w:rsidRPr="039404BF">
        <w:rPr>
          <w:rFonts w:ascii="Arial" w:hAnsi="Arial" w:cs="Arial"/>
          <w:lang w:val="en-US"/>
        </w:rPr>
        <w:t xml:space="preserve">Participants </w:t>
      </w:r>
      <w:r w:rsidR="486A7EC7" w:rsidRPr="039404BF">
        <w:rPr>
          <w:rFonts w:ascii="Arial" w:hAnsi="Arial" w:cs="Arial"/>
          <w:lang w:val="en-US"/>
        </w:rPr>
        <w:t xml:space="preserve">(n=28) underwent </w:t>
      </w:r>
      <w:r w:rsidR="05CEF381" w:rsidRPr="039404BF">
        <w:rPr>
          <w:rFonts w:ascii="Arial" w:hAnsi="Arial" w:cs="Arial"/>
          <w:lang w:val="en-US"/>
        </w:rPr>
        <w:t>f</w:t>
      </w:r>
      <w:r w:rsidR="486A7EC7" w:rsidRPr="039404BF">
        <w:rPr>
          <w:rFonts w:ascii="Arial" w:hAnsi="Arial" w:cs="Arial"/>
          <w:lang w:val="en-US"/>
        </w:rPr>
        <w:t>MRI during a reversal learning task, once after the Trier Social Stress Test</w:t>
      </w:r>
      <w:r w:rsidR="00CC12BE" w:rsidRPr="039404BF">
        <w:rPr>
          <w:rFonts w:ascii="Arial" w:hAnsi="Arial" w:cs="Arial"/>
          <w:lang w:val="en-US"/>
        </w:rPr>
        <w:t xml:space="preserve"> (TSST)</w:t>
      </w:r>
      <w:r w:rsidR="05CEF381" w:rsidRPr="039404BF">
        <w:rPr>
          <w:rFonts w:ascii="Arial" w:hAnsi="Arial" w:cs="Arial"/>
          <w:lang w:val="en-US"/>
        </w:rPr>
        <w:t xml:space="preserve">, a validated psychosocial stress induction method, </w:t>
      </w:r>
      <w:r w:rsidR="486A7EC7" w:rsidRPr="039404BF">
        <w:rPr>
          <w:rFonts w:ascii="Arial" w:hAnsi="Arial" w:cs="Arial"/>
          <w:lang w:val="en-US"/>
        </w:rPr>
        <w:t xml:space="preserve">and </w:t>
      </w:r>
      <w:r w:rsidR="05CEF381" w:rsidRPr="039404BF">
        <w:rPr>
          <w:rFonts w:ascii="Arial" w:hAnsi="Arial" w:cs="Arial"/>
          <w:lang w:val="en-US"/>
        </w:rPr>
        <w:t xml:space="preserve">once </w:t>
      </w:r>
      <w:r w:rsidR="486A7EC7" w:rsidRPr="039404BF">
        <w:rPr>
          <w:rFonts w:ascii="Arial" w:hAnsi="Arial" w:cs="Arial"/>
          <w:lang w:val="en-US"/>
        </w:rPr>
        <w:t>after a control condition</w:t>
      </w:r>
      <w:r w:rsidR="63CEAB0E" w:rsidRPr="039404BF">
        <w:rPr>
          <w:rFonts w:ascii="Arial" w:hAnsi="Arial" w:cs="Arial"/>
          <w:lang w:val="en-US"/>
        </w:rPr>
        <w:t>,</w:t>
      </w:r>
      <w:r w:rsidR="486A7EC7" w:rsidRPr="039404BF">
        <w:rPr>
          <w:rFonts w:ascii="Arial" w:hAnsi="Arial" w:cs="Arial"/>
          <w:lang w:val="en-US"/>
        </w:rPr>
        <w:t xml:space="preserve"> in </w:t>
      </w:r>
      <w:r w:rsidR="05CEF381" w:rsidRPr="039404BF">
        <w:rPr>
          <w:rFonts w:ascii="Arial" w:hAnsi="Arial" w:cs="Arial"/>
          <w:lang w:val="en-US"/>
        </w:rPr>
        <w:t xml:space="preserve">two </w:t>
      </w:r>
      <w:r w:rsidR="486A7EC7" w:rsidRPr="039404BF">
        <w:rPr>
          <w:rFonts w:ascii="Arial" w:hAnsi="Arial" w:cs="Arial"/>
          <w:lang w:val="en-US"/>
        </w:rPr>
        <w:t>separate sessions. During the task</w:t>
      </w:r>
      <w:r w:rsidR="05CEF381" w:rsidRPr="039404BF">
        <w:rPr>
          <w:rFonts w:ascii="Arial" w:hAnsi="Arial" w:cs="Arial"/>
          <w:lang w:val="en-US"/>
        </w:rPr>
        <w:t>,</w:t>
      </w:r>
      <w:r w:rsidR="486A7EC7" w:rsidRPr="039404BF">
        <w:rPr>
          <w:rFonts w:ascii="Arial" w:hAnsi="Arial" w:cs="Arial"/>
          <w:lang w:val="en-US"/>
        </w:rPr>
        <w:t xml:space="preserve"> participants chose between two stimuli with anti-correlated reward contingencies</w:t>
      </w:r>
      <w:r w:rsidR="005B7489">
        <w:rPr>
          <w:rFonts w:ascii="Arial" w:hAnsi="Arial" w:cs="Arial"/>
          <w:lang w:val="en-US"/>
        </w:rPr>
        <w:t>,</w:t>
      </w:r>
      <w:r w:rsidR="486A7EC7" w:rsidRPr="039404BF">
        <w:rPr>
          <w:rFonts w:ascii="Arial" w:hAnsi="Arial" w:cs="Arial"/>
          <w:lang w:val="en-US"/>
        </w:rPr>
        <w:t xml:space="preserve"> </w:t>
      </w:r>
      <w:proofErr w:type="gramStart"/>
      <w:r w:rsidR="486A7EC7" w:rsidRPr="039404BF">
        <w:rPr>
          <w:rFonts w:ascii="Arial" w:hAnsi="Arial" w:cs="Arial"/>
          <w:lang w:val="en-US"/>
        </w:rPr>
        <w:t>in order to</w:t>
      </w:r>
      <w:proofErr w:type="gramEnd"/>
      <w:r w:rsidR="486A7EC7" w:rsidRPr="039404BF">
        <w:rPr>
          <w:rFonts w:ascii="Arial" w:hAnsi="Arial" w:cs="Arial"/>
          <w:lang w:val="en-US"/>
        </w:rPr>
        <w:t xml:space="preserve"> obtain</w:t>
      </w:r>
      <w:r w:rsidR="12D54022" w:rsidRPr="039404BF">
        <w:rPr>
          <w:rFonts w:ascii="Arial" w:hAnsi="Arial" w:cs="Arial"/>
          <w:lang w:val="en-US"/>
        </w:rPr>
        <w:t xml:space="preserve"> probabilistic</w:t>
      </w:r>
      <w:r w:rsidR="486A7EC7" w:rsidRPr="039404BF">
        <w:rPr>
          <w:rFonts w:ascii="Arial" w:hAnsi="Arial" w:cs="Arial"/>
          <w:lang w:val="en-US"/>
        </w:rPr>
        <w:t xml:space="preserve"> rewards in three phases. Effects of stress on choice behavior were investigated using </w:t>
      </w:r>
      <w:r w:rsidRPr="039404BF">
        <w:rPr>
          <w:rFonts w:ascii="Arial" w:hAnsi="Arial" w:cs="Arial"/>
          <w:lang w:val="en-US"/>
        </w:rPr>
        <w:t xml:space="preserve">multilevel generalized linear models </w:t>
      </w:r>
      <w:r w:rsidR="486A7EC7" w:rsidRPr="039404BF">
        <w:rPr>
          <w:rFonts w:ascii="Arial" w:hAnsi="Arial" w:cs="Arial"/>
          <w:lang w:val="en-US"/>
        </w:rPr>
        <w:t>and a set of computational models describing different learning processes that might have generated the data</w:t>
      </w:r>
      <w:r w:rsidR="12D54022" w:rsidRPr="039404BF">
        <w:rPr>
          <w:rFonts w:ascii="Arial" w:hAnsi="Arial" w:cs="Arial"/>
          <w:lang w:val="en-US"/>
        </w:rPr>
        <w:t xml:space="preserve">. </w:t>
      </w:r>
      <w:r w:rsidR="05CEF381" w:rsidRPr="039404BF">
        <w:rPr>
          <w:rFonts w:ascii="Arial" w:hAnsi="Arial" w:cs="Arial"/>
          <w:lang w:val="en-US"/>
        </w:rPr>
        <w:t>Computational m</w:t>
      </w:r>
      <w:r w:rsidR="486A7EC7" w:rsidRPr="039404BF">
        <w:rPr>
          <w:rFonts w:ascii="Arial" w:hAnsi="Arial" w:cs="Arial"/>
          <w:lang w:val="en-US"/>
        </w:rPr>
        <w:t>odels were fitted using a hierarchical Bayesian approach</w:t>
      </w:r>
      <w:r w:rsidR="05CEF381" w:rsidRPr="039404BF">
        <w:rPr>
          <w:rFonts w:ascii="Arial" w:hAnsi="Arial" w:cs="Arial"/>
          <w:lang w:val="en-US"/>
        </w:rPr>
        <w:t>,</w:t>
      </w:r>
      <w:r w:rsidR="486A7EC7" w:rsidRPr="039404BF">
        <w:rPr>
          <w:rFonts w:ascii="Arial" w:hAnsi="Arial" w:cs="Arial"/>
          <w:lang w:val="en-US"/>
        </w:rPr>
        <w:t xml:space="preserve"> </w:t>
      </w:r>
      <w:r w:rsidR="05CEF381" w:rsidRPr="039404BF">
        <w:rPr>
          <w:rFonts w:ascii="Arial" w:hAnsi="Arial" w:cs="Arial"/>
          <w:lang w:val="en-US"/>
        </w:rPr>
        <w:t xml:space="preserve">and model-derived </w:t>
      </w:r>
      <w:r w:rsidR="486A7EC7" w:rsidRPr="039404BF">
        <w:rPr>
          <w:rFonts w:ascii="Arial" w:hAnsi="Arial" w:cs="Arial"/>
          <w:lang w:val="en-US"/>
        </w:rPr>
        <w:t xml:space="preserve">reward prediction errors (RPE) </w:t>
      </w:r>
      <w:r w:rsidR="05CEF381" w:rsidRPr="039404BF">
        <w:rPr>
          <w:rFonts w:ascii="Arial" w:hAnsi="Arial" w:cs="Arial"/>
          <w:lang w:val="en-US"/>
        </w:rPr>
        <w:t xml:space="preserve">were used as </w:t>
      </w:r>
      <w:r w:rsidR="486A7EC7" w:rsidRPr="039404BF">
        <w:rPr>
          <w:rFonts w:ascii="Arial" w:hAnsi="Arial" w:cs="Arial"/>
          <w:lang w:val="en-US"/>
        </w:rPr>
        <w:t>regressor</w:t>
      </w:r>
      <w:r w:rsidR="05CEF381" w:rsidRPr="039404BF">
        <w:rPr>
          <w:rFonts w:ascii="Arial" w:hAnsi="Arial" w:cs="Arial"/>
          <w:lang w:val="en-US"/>
        </w:rPr>
        <w:t>s</w:t>
      </w:r>
      <w:r w:rsidR="486A7EC7" w:rsidRPr="039404BF">
        <w:rPr>
          <w:rFonts w:ascii="Arial" w:hAnsi="Arial" w:cs="Arial"/>
          <w:lang w:val="en-US"/>
        </w:rPr>
        <w:t xml:space="preserve"> for fMRI</w:t>
      </w:r>
      <w:r w:rsidR="05CEF381" w:rsidRPr="039404BF">
        <w:rPr>
          <w:rFonts w:ascii="Arial" w:hAnsi="Arial" w:cs="Arial"/>
          <w:lang w:val="en-US"/>
        </w:rPr>
        <w:t xml:space="preserve"> analyses</w:t>
      </w:r>
      <w:r w:rsidR="486A7EC7" w:rsidRPr="039404BF">
        <w:rPr>
          <w:rFonts w:ascii="Arial" w:hAnsi="Arial" w:cs="Arial"/>
          <w:lang w:val="en-US"/>
        </w:rPr>
        <w:t>.</w:t>
      </w:r>
      <w:r w:rsidR="68E0B63D" w:rsidRPr="039404BF">
        <w:rPr>
          <w:rFonts w:ascii="Arial" w:hAnsi="Arial" w:cs="Arial"/>
          <w:lang w:val="en-US"/>
        </w:rPr>
        <w:t xml:space="preserve"> </w:t>
      </w:r>
      <w:r w:rsidR="049E8FC5" w:rsidRPr="039404BF">
        <w:rPr>
          <w:rFonts w:ascii="Arial" w:hAnsi="Arial" w:cs="Arial"/>
          <w:lang w:val="en-US"/>
        </w:rPr>
        <w:t>We found that</w:t>
      </w:r>
      <w:r w:rsidR="1E256BA1" w:rsidRPr="039404BF">
        <w:rPr>
          <w:rFonts w:ascii="Arial" w:hAnsi="Arial" w:cs="Arial"/>
          <w:lang w:val="en-US"/>
        </w:rPr>
        <w:t xml:space="preserve"> acute psychosocial</w:t>
      </w:r>
      <w:r w:rsidR="049E8FC5" w:rsidRPr="039404BF">
        <w:rPr>
          <w:rFonts w:ascii="Arial" w:hAnsi="Arial" w:cs="Arial"/>
          <w:lang w:val="en-US"/>
        </w:rPr>
        <w:t xml:space="preserve"> s</w:t>
      </w:r>
      <w:r w:rsidR="00CC12BE" w:rsidRPr="039404BF">
        <w:rPr>
          <w:rFonts w:ascii="Arial" w:hAnsi="Arial" w:cs="Arial"/>
          <w:lang w:val="en-US"/>
        </w:rPr>
        <w:t>tress</w:t>
      </w:r>
      <w:r w:rsidR="486A7EC7" w:rsidRPr="039404BF">
        <w:rPr>
          <w:rFonts w:ascii="Arial" w:hAnsi="Arial" w:cs="Arial"/>
          <w:lang w:val="en-US"/>
        </w:rPr>
        <w:t xml:space="preserve"> significantly albeit subtly increased correct response</w:t>
      </w:r>
      <w:r w:rsidR="1E256BA1" w:rsidRPr="039404BF">
        <w:rPr>
          <w:rFonts w:ascii="Arial" w:hAnsi="Arial" w:cs="Arial"/>
          <w:lang w:val="en-US"/>
        </w:rPr>
        <w:t xml:space="preserve"> rates in our participants.</w:t>
      </w:r>
      <w:r w:rsidR="12D54022" w:rsidRPr="039404BF">
        <w:rPr>
          <w:rFonts w:ascii="Arial" w:hAnsi="Arial" w:cs="Arial"/>
          <w:lang w:val="en-US"/>
        </w:rPr>
        <w:t xml:space="preserve"> </w:t>
      </w:r>
      <w:r w:rsidR="486A7EC7" w:rsidRPr="039404BF">
        <w:rPr>
          <w:rFonts w:ascii="Arial" w:hAnsi="Arial" w:cs="Arial"/>
          <w:lang w:val="en-US"/>
        </w:rPr>
        <w:t>Model comparison revealed that a Rescorla-Wagner model with individual scaling of the inverse decision temperature</w:t>
      </w:r>
      <w:r w:rsidR="5AEFD752" w:rsidRPr="039404BF">
        <w:rPr>
          <w:rFonts w:ascii="Arial" w:hAnsi="Arial" w:cs="Arial"/>
          <w:lang w:val="en-US"/>
        </w:rPr>
        <w:t xml:space="preserve"> parameter</w:t>
      </w:r>
      <w:r w:rsidR="486A7EC7" w:rsidRPr="039404BF">
        <w:rPr>
          <w:rFonts w:ascii="Arial" w:hAnsi="Arial" w:cs="Arial"/>
          <w:lang w:val="en-US"/>
        </w:rPr>
        <w:t xml:space="preserve"> best explained the observed behavior under stress. On the neural level, RPE signals were </w:t>
      </w:r>
      <w:r w:rsidR="48ACDF31" w:rsidRPr="039404BF">
        <w:rPr>
          <w:rFonts w:ascii="Arial" w:hAnsi="Arial" w:cs="Arial"/>
          <w:lang w:val="en-US"/>
        </w:rPr>
        <w:t xml:space="preserve">represented </w:t>
      </w:r>
      <w:r w:rsidR="486A7EC7" w:rsidRPr="039404BF">
        <w:rPr>
          <w:rFonts w:ascii="Arial" w:hAnsi="Arial" w:cs="Arial"/>
          <w:lang w:val="en-US"/>
        </w:rPr>
        <w:t>in striatum</w:t>
      </w:r>
      <w:r w:rsidR="5858E1B0" w:rsidRPr="039404BF">
        <w:rPr>
          <w:rFonts w:ascii="Arial" w:hAnsi="Arial" w:cs="Arial"/>
          <w:lang w:val="en-US"/>
        </w:rPr>
        <w:t xml:space="preserve"> </w:t>
      </w:r>
      <w:r w:rsidR="486A7EC7" w:rsidRPr="039404BF">
        <w:rPr>
          <w:rFonts w:ascii="Arial" w:hAnsi="Arial" w:cs="Arial"/>
          <w:lang w:val="en-US"/>
        </w:rPr>
        <w:t>and</w:t>
      </w:r>
      <w:r w:rsidR="49EE6671" w:rsidRPr="039404BF">
        <w:rPr>
          <w:rFonts w:ascii="Arial" w:hAnsi="Arial" w:cs="Arial"/>
          <w:lang w:val="en-US"/>
        </w:rPr>
        <w:t xml:space="preserve"> ventromedial prefrontal cortex</w:t>
      </w:r>
      <w:r w:rsidR="486A7EC7" w:rsidRPr="039404BF">
        <w:rPr>
          <w:rFonts w:ascii="Arial" w:hAnsi="Arial" w:cs="Arial"/>
          <w:lang w:val="en-US"/>
        </w:rPr>
        <w:t xml:space="preserve"> </w:t>
      </w:r>
      <w:r w:rsidR="35572D1F" w:rsidRPr="039404BF">
        <w:rPr>
          <w:rFonts w:ascii="Arial" w:hAnsi="Arial" w:cs="Arial"/>
          <w:lang w:val="en-US"/>
        </w:rPr>
        <w:t>(</w:t>
      </w:r>
      <w:r w:rsidR="486A7EC7" w:rsidRPr="039404BF">
        <w:rPr>
          <w:rFonts w:ascii="Arial" w:hAnsi="Arial" w:cs="Arial"/>
          <w:lang w:val="en-US"/>
        </w:rPr>
        <w:t>vmPFC</w:t>
      </w:r>
      <w:r w:rsidR="5C9DF77B" w:rsidRPr="039404BF">
        <w:rPr>
          <w:rFonts w:ascii="Arial" w:hAnsi="Arial" w:cs="Arial"/>
          <w:lang w:val="en-US"/>
        </w:rPr>
        <w:t>)</w:t>
      </w:r>
      <w:r w:rsidR="00CC12BE" w:rsidRPr="039404BF">
        <w:rPr>
          <w:rFonts w:ascii="Arial" w:hAnsi="Arial" w:cs="Arial"/>
          <w:lang w:val="en-US"/>
        </w:rPr>
        <w:t xml:space="preserve">. </w:t>
      </w:r>
      <w:r w:rsidR="165AFF1E" w:rsidRPr="039404BF">
        <w:rPr>
          <w:rFonts w:ascii="Arial" w:hAnsi="Arial" w:cs="Arial"/>
          <w:lang w:val="en-US"/>
        </w:rPr>
        <w:t>No</w:t>
      </w:r>
      <w:r w:rsidR="486A7EC7" w:rsidRPr="039404BF">
        <w:rPr>
          <w:rFonts w:ascii="Arial" w:hAnsi="Arial" w:cs="Arial"/>
          <w:lang w:val="en-US"/>
        </w:rPr>
        <w:t xml:space="preserve"> whole-brain correctable effects of stress on RPE representation</w:t>
      </w:r>
      <w:r w:rsidR="00CC12BE" w:rsidRPr="039404BF">
        <w:rPr>
          <w:rFonts w:ascii="Arial" w:hAnsi="Arial" w:cs="Arial"/>
          <w:lang w:val="en-US"/>
        </w:rPr>
        <w:t>s</w:t>
      </w:r>
      <w:r w:rsidR="35BEC1C8" w:rsidRPr="039404BF">
        <w:rPr>
          <w:rFonts w:ascii="Arial" w:hAnsi="Arial" w:cs="Arial"/>
          <w:lang w:val="en-US"/>
        </w:rPr>
        <w:t xml:space="preserve"> were found</w:t>
      </w:r>
      <w:r w:rsidR="486A7EC7" w:rsidRPr="039404BF">
        <w:rPr>
          <w:rFonts w:ascii="Arial" w:hAnsi="Arial" w:cs="Arial"/>
          <w:lang w:val="en-US"/>
        </w:rPr>
        <w:t>.</w:t>
      </w:r>
      <w:r w:rsidR="68E0B63D" w:rsidRPr="039404BF">
        <w:rPr>
          <w:rFonts w:ascii="Arial" w:hAnsi="Arial" w:cs="Arial"/>
          <w:lang w:val="en-US"/>
        </w:rPr>
        <w:t xml:space="preserve"> </w:t>
      </w:r>
      <w:r w:rsidR="486A7EC7" w:rsidRPr="039404BF">
        <w:rPr>
          <w:rFonts w:ascii="Arial" w:hAnsi="Arial" w:cs="Arial"/>
          <w:lang w:val="en-US"/>
        </w:rPr>
        <w:t xml:space="preserve">Our study shows that acute </w:t>
      </w:r>
      <w:r w:rsidR="47F86189" w:rsidRPr="039404BF">
        <w:rPr>
          <w:rFonts w:ascii="Arial" w:hAnsi="Arial" w:cs="Arial"/>
          <w:lang w:val="en-US"/>
        </w:rPr>
        <w:t>psycho</w:t>
      </w:r>
      <w:r w:rsidR="486A7EC7" w:rsidRPr="039404BF">
        <w:rPr>
          <w:rFonts w:ascii="Arial" w:hAnsi="Arial" w:cs="Arial"/>
          <w:lang w:val="en-US"/>
        </w:rPr>
        <w:t xml:space="preserve">social stress has an impact on </w:t>
      </w:r>
      <w:r w:rsidR="12D54022" w:rsidRPr="039404BF">
        <w:rPr>
          <w:rFonts w:ascii="Arial" w:hAnsi="Arial" w:cs="Arial"/>
          <w:lang w:val="en-US"/>
        </w:rPr>
        <w:t xml:space="preserve">reversal learning with high interindividual variability. </w:t>
      </w:r>
      <w:r w:rsidR="64E05038" w:rsidRPr="039404BF">
        <w:rPr>
          <w:rFonts w:ascii="Arial" w:hAnsi="Arial" w:cs="Arial"/>
          <w:lang w:val="en-US"/>
        </w:rPr>
        <w:t xml:space="preserve">Despite </w:t>
      </w:r>
      <w:r w:rsidR="4F1C20B5" w:rsidRPr="039404BF">
        <w:rPr>
          <w:rFonts w:ascii="Arial" w:hAnsi="Arial" w:cs="Arial"/>
          <w:lang w:val="en-US"/>
        </w:rPr>
        <w:t>unaltered</w:t>
      </w:r>
      <w:r w:rsidR="64E05038" w:rsidRPr="039404BF">
        <w:rPr>
          <w:rFonts w:ascii="Arial" w:hAnsi="Arial" w:cs="Arial"/>
          <w:lang w:val="en-US"/>
        </w:rPr>
        <w:t xml:space="preserve"> neural representation</w:t>
      </w:r>
      <w:r w:rsidR="3A142F4F" w:rsidRPr="039404BF">
        <w:rPr>
          <w:rFonts w:ascii="Arial" w:hAnsi="Arial" w:cs="Arial"/>
          <w:lang w:val="en-US"/>
        </w:rPr>
        <w:t xml:space="preserve"> </w:t>
      </w:r>
      <w:r w:rsidR="473830D4" w:rsidRPr="039404BF">
        <w:rPr>
          <w:rFonts w:ascii="Arial" w:hAnsi="Arial" w:cs="Arial"/>
          <w:lang w:val="en-US"/>
        </w:rPr>
        <w:t>reversal learning improved under stress</w:t>
      </w:r>
      <w:r w:rsidR="0081A96E" w:rsidRPr="039404BF">
        <w:rPr>
          <w:rFonts w:ascii="Arial" w:hAnsi="Arial" w:cs="Arial"/>
          <w:lang w:val="en-US"/>
        </w:rPr>
        <w:t xml:space="preserve">, </w:t>
      </w:r>
      <w:r w:rsidR="4AA26D2D" w:rsidRPr="039404BF">
        <w:rPr>
          <w:rFonts w:ascii="Arial" w:hAnsi="Arial" w:cs="Arial"/>
          <w:lang w:val="en-US"/>
        </w:rPr>
        <w:t>which requires further research into the exact neurocomputational alterations at play.</w:t>
      </w:r>
    </w:p>
    <w:p w14:paraId="6BA74A65" w14:textId="636EBFE8" w:rsidR="039404BF" w:rsidRPr="0027585C" w:rsidRDefault="039404BF">
      <w:pPr>
        <w:rPr>
          <w:lang w:val="en-US"/>
        </w:rPr>
      </w:pPr>
      <w:r w:rsidRPr="0027585C">
        <w:rPr>
          <w:lang w:val="en-US"/>
        </w:rPr>
        <w:br w:type="page"/>
      </w:r>
    </w:p>
    <w:p w14:paraId="1558B4C0" w14:textId="30EE58BD" w:rsidR="00477D74" w:rsidRDefault="34115699" w:rsidP="006F1403">
      <w:pPr>
        <w:spacing w:line="480" w:lineRule="auto"/>
        <w:jc w:val="both"/>
        <w:rPr>
          <w:rFonts w:ascii="Arial" w:hAnsi="Arial" w:cs="Arial"/>
          <w:lang w:val="en-US"/>
        </w:rPr>
      </w:pPr>
      <w:r w:rsidRPr="039404BF">
        <w:rPr>
          <w:rFonts w:ascii="Arial" w:hAnsi="Arial" w:cs="Arial"/>
          <w:b/>
          <w:bCs/>
          <w:sz w:val="24"/>
          <w:szCs w:val="24"/>
          <w:u w:val="single"/>
          <w:lang w:val="en-US"/>
        </w:rPr>
        <w:lastRenderedPageBreak/>
        <w:t xml:space="preserve">1. </w:t>
      </w:r>
      <w:r w:rsidR="1F2B2105" w:rsidRPr="039404BF">
        <w:rPr>
          <w:rFonts w:ascii="Arial" w:hAnsi="Arial" w:cs="Arial"/>
          <w:b/>
          <w:bCs/>
          <w:sz w:val="24"/>
          <w:szCs w:val="24"/>
          <w:u w:val="single"/>
          <w:lang w:val="en-US"/>
        </w:rPr>
        <w:t>Background</w:t>
      </w:r>
      <w:r w:rsidR="1F2B2105" w:rsidRPr="039404BF">
        <w:rPr>
          <w:rFonts w:ascii="Arial" w:hAnsi="Arial" w:cs="Arial"/>
          <w:sz w:val="24"/>
          <w:szCs w:val="24"/>
          <w:lang w:val="en-US"/>
        </w:rPr>
        <w:t xml:space="preserve"> </w:t>
      </w:r>
      <w:r w:rsidR="616D491C" w:rsidRPr="039404BF">
        <w:rPr>
          <w:rFonts w:ascii="Arial" w:hAnsi="Arial" w:cs="Arial"/>
          <w:lang w:val="en-US"/>
        </w:rPr>
        <w:t>(</w:t>
      </w:r>
      <w:r w:rsidR="47E7F13C" w:rsidRPr="039404BF">
        <w:rPr>
          <w:rFonts w:ascii="Arial" w:hAnsi="Arial" w:cs="Arial"/>
          <w:lang w:val="en-US"/>
        </w:rPr>
        <w:t>9</w:t>
      </w:r>
      <w:r w:rsidR="005B7489">
        <w:rPr>
          <w:rFonts w:ascii="Arial" w:hAnsi="Arial" w:cs="Arial"/>
          <w:lang w:val="en-US"/>
        </w:rPr>
        <w:t>10</w:t>
      </w:r>
      <w:r w:rsidR="47E7F13C" w:rsidRPr="039404BF">
        <w:rPr>
          <w:rFonts w:ascii="Arial" w:hAnsi="Arial" w:cs="Arial"/>
          <w:lang w:val="en-US"/>
        </w:rPr>
        <w:t xml:space="preserve"> </w:t>
      </w:r>
      <w:r w:rsidR="20F4B6C7" w:rsidRPr="039404BF">
        <w:rPr>
          <w:rFonts w:ascii="Arial" w:hAnsi="Arial" w:cs="Arial"/>
          <w:lang w:val="en-US"/>
        </w:rPr>
        <w:t>words)</w:t>
      </w:r>
    </w:p>
    <w:p w14:paraId="2A40F307" w14:textId="3840DF0C" w:rsidR="00520019" w:rsidRPr="00520019" w:rsidRDefault="60A386E8" w:rsidP="006F1403">
      <w:pPr>
        <w:spacing w:line="480" w:lineRule="auto"/>
        <w:jc w:val="both"/>
        <w:rPr>
          <w:rFonts w:ascii="Arial" w:hAnsi="Arial" w:cs="Arial"/>
          <w:lang w:val="en-US"/>
        </w:rPr>
      </w:pPr>
      <w:r w:rsidRPr="039404BF">
        <w:rPr>
          <w:rFonts w:ascii="Arial" w:hAnsi="Arial" w:cs="Arial"/>
          <w:lang w:val="en-US"/>
        </w:rPr>
        <w:t xml:space="preserve">Humans and other agents </w:t>
      </w:r>
      <w:r w:rsidR="3A0C45D4" w:rsidRPr="039404BF">
        <w:rPr>
          <w:rFonts w:ascii="Arial" w:hAnsi="Arial" w:cs="Arial"/>
          <w:lang w:val="en-US"/>
        </w:rPr>
        <w:t xml:space="preserve">are </w:t>
      </w:r>
      <w:r w:rsidRPr="039404BF">
        <w:rPr>
          <w:rFonts w:ascii="Arial" w:hAnsi="Arial" w:cs="Arial"/>
          <w:lang w:val="en-US"/>
        </w:rPr>
        <w:t xml:space="preserve">routinely </w:t>
      </w:r>
      <w:r w:rsidR="3A0C45D4" w:rsidRPr="039404BF">
        <w:rPr>
          <w:rFonts w:ascii="Arial" w:hAnsi="Arial" w:cs="Arial"/>
          <w:lang w:val="en-US"/>
        </w:rPr>
        <w:t>confronted with</w:t>
      </w:r>
      <w:r w:rsidRPr="039404BF">
        <w:rPr>
          <w:rFonts w:ascii="Arial" w:hAnsi="Arial" w:cs="Arial"/>
          <w:lang w:val="en-US"/>
        </w:rPr>
        <w:t xml:space="preserve"> d</w:t>
      </w:r>
      <w:r w:rsidR="4F2DF4B4" w:rsidRPr="039404BF">
        <w:rPr>
          <w:rFonts w:ascii="Arial" w:hAnsi="Arial" w:cs="Arial"/>
          <w:lang w:val="en-US"/>
        </w:rPr>
        <w:t xml:space="preserve">ecision-making </w:t>
      </w:r>
      <w:r w:rsidRPr="039404BF">
        <w:rPr>
          <w:rFonts w:ascii="Arial" w:hAnsi="Arial" w:cs="Arial"/>
          <w:lang w:val="en-US"/>
        </w:rPr>
        <w:t xml:space="preserve">situations </w:t>
      </w:r>
      <w:r w:rsidR="24C26DEA" w:rsidRPr="039404BF">
        <w:rPr>
          <w:rFonts w:ascii="Arial" w:hAnsi="Arial" w:cs="Arial"/>
          <w:lang w:val="en-US"/>
        </w:rPr>
        <w:t>under stress, for example</w:t>
      </w:r>
      <w:r w:rsidR="0695039A" w:rsidRPr="039404BF">
        <w:rPr>
          <w:rFonts w:ascii="Arial" w:hAnsi="Arial" w:cs="Arial"/>
          <w:lang w:val="en-US"/>
        </w:rPr>
        <w:t xml:space="preserve"> when</w:t>
      </w:r>
      <w:r w:rsidR="24C26DEA" w:rsidRPr="039404BF">
        <w:rPr>
          <w:rFonts w:ascii="Arial" w:hAnsi="Arial" w:cs="Arial"/>
          <w:lang w:val="en-US"/>
        </w:rPr>
        <w:t xml:space="preserve"> choosing an efficient and cheap </w:t>
      </w:r>
      <w:r w:rsidR="4407F0FE" w:rsidRPr="039404BF">
        <w:rPr>
          <w:rFonts w:ascii="Arial" w:hAnsi="Arial" w:cs="Arial"/>
          <w:lang w:val="en-US"/>
        </w:rPr>
        <w:t xml:space="preserve">way of commuting </w:t>
      </w:r>
      <w:r w:rsidR="24C26DEA" w:rsidRPr="039404BF">
        <w:rPr>
          <w:rFonts w:ascii="Arial" w:hAnsi="Arial" w:cs="Arial"/>
          <w:lang w:val="en-US"/>
        </w:rPr>
        <w:t>to work</w:t>
      </w:r>
      <w:r w:rsidR="4407F0FE" w:rsidRPr="039404BF">
        <w:rPr>
          <w:rFonts w:ascii="Arial" w:hAnsi="Arial" w:cs="Arial"/>
          <w:lang w:val="en-US"/>
        </w:rPr>
        <w:t>, despite running late</w:t>
      </w:r>
      <w:r w:rsidR="42CC81A8" w:rsidRPr="039404BF">
        <w:rPr>
          <w:rFonts w:ascii="Arial" w:hAnsi="Arial" w:cs="Arial"/>
          <w:lang w:val="en-US"/>
        </w:rPr>
        <w:t>.</w:t>
      </w:r>
      <w:r w:rsidR="68593B33" w:rsidRPr="039404BF">
        <w:rPr>
          <w:rFonts w:ascii="Arial" w:hAnsi="Arial" w:cs="Arial"/>
          <w:lang w:val="en-US"/>
        </w:rPr>
        <w:t xml:space="preserve"> </w:t>
      </w:r>
      <w:r w:rsidR="42CC81A8" w:rsidRPr="039404BF">
        <w:rPr>
          <w:rFonts w:ascii="Arial" w:hAnsi="Arial" w:cs="Arial"/>
          <w:lang w:val="en-US"/>
        </w:rPr>
        <w:t>Different</w:t>
      </w:r>
      <w:r w:rsidR="1F1138E2" w:rsidRPr="039404BF">
        <w:rPr>
          <w:rFonts w:ascii="Arial" w:hAnsi="Arial" w:cs="Arial"/>
          <w:lang w:val="en-US"/>
        </w:rPr>
        <w:t xml:space="preserve"> choice </w:t>
      </w:r>
      <w:r w:rsidR="68593B33" w:rsidRPr="039404BF">
        <w:rPr>
          <w:rFonts w:ascii="Arial" w:hAnsi="Arial" w:cs="Arial"/>
          <w:lang w:val="en-US"/>
        </w:rPr>
        <w:t>options</w:t>
      </w:r>
      <w:r w:rsidR="1F1138E2" w:rsidRPr="039404BF">
        <w:rPr>
          <w:rFonts w:ascii="Arial" w:hAnsi="Arial" w:cs="Arial"/>
          <w:lang w:val="en-US"/>
        </w:rPr>
        <w:t>,</w:t>
      </w:r>
      <w:r w:rsidR="68593B33" w:rsidRPr="039404BF">
        <w:rPr>
          <w:rFonts w:ascii="Arial" w:hAnsi="Arial" w:cs="Arial"/>
          <w:lang w:val="en-US"/>
        </w:rPr>
        <w:t xml:space="preserve"> such as taking the car, </w:t>
      </w:r>
      <w:proofErr w:type="gramStart"/>
      <w:r w:rsidR="68593B33" w:rsidRPr="039404BF">
        <w:rPr>
          <w:rFonts w:ascii="Arial" w:hAnsi="Arial" w:cs="Arial"/>
          <w:lang w:val="en-US"/>
        </w:rPr>
        <w:t>bike</w:t>
      </w:r>
      <w:proofErr w:type="gramEnd"/>
      <w:r w:rsidR="68593B33" w:rsidRPr="039404BF">
        <w:rPr>
          <w:rFonts w:ascii="Arial" w:hAnsi="Arial" w:cs="Arial"/>
          <w:lang w:val="en-US"/>
        </w:rPr>
        <w:t xml:space="preserve"> or train</w:t>
      </w:r>
      <w:r w:rsidR="24C26DEA" w:rsidRPr="039404BF">
        <w:rPr>
          <w:rFonts w:ascii="Arial" w:hAnsi="Arial" w:cs="Arial"/>
          <w:lang w:val="en-US"/>
        </w:rPr>
        <w:t>,</w:t>
      </w:r>
      <w:r w:rsidR="1F1138E2" w:rsidRPr="039404BF">
        <w:rPr>
          <w:rFonts w:ascii="Arial" w:hAnsi="Arial" w:cs="Arial"/>
          <w:lang w:val="en-US"/>
        </w:rPr>
        <w:t xml:space="preserve"> </w:t>
      </w:r>
      <w:r w:rsidR="42CC81A8" w:rsidRPr="039404BF">
        <w:rPr>
          <w:rFonts w:ascii="Arial" w:hAnsi="Arial" w:cs="Arial"/>
          <w:lang w:val="en-US"/>
        </w:rPr>
        <w:t>are associated</w:t>
      </w:r>
      <w:r w:rsidR="1F1138E2" w:rsidRPr="039404BF">
        <w:rPr>
          <w:rFonts w:ascii="Arial" w:hAnsi="Arial" w:cs="Arial"/>
          <w:lang w:val="en-US"/>
        </w:rPr>
        <w:t xml:space="preserve"> with </w:t>
      </w:r>
      <w:r w:rsidR="42CC81A8" w:rsidRPr="039404BF">
        <w:rPr>
          <w:rFonts w:ascii="Arial" w:hAnsi="Arial" w:cs="Arial"/>
          <w:lang w:val="en-US"/>
        </w:rPr>
        <w:t xml:space="preserve">relatively </w:t>
      </w:r>
      <w:r w:rsidR="1F1138E2" w:rsidRPr="039404BF">
        <w:rPr>
          <w:rFonts w:ascii="Arial" w:hAnsi="Arial" w:cs="Arial"/>
          <w:lang w:val="en-US"/>
        </w:rPr>
        <w:t xml:space="preserve">stable </w:t>
      </w:r>
      <w:r w:rsidR="2B1980E0" w:rsidRPr="039404BF">
        <w:rPr>
          <w:rFonts w:ascii="Arial" w:hAnsi="Arial" w:cs="Arial"/>
          <w:lang w:val="en-US"/>
        </w:rPr>
        <w:t xml:space="preserve">and predictable </w:t>
      </w:r>
      <w:r w:rsidR="1F1138E2" w:rsidRPr="039404BF">
        <w:rPr>
          <w:rFonts w:ascii="Arial" w:hAnsi="Arial" w:cs="Arial"/>
          <w:lang w:val="en-US"/>
        </w:rPr>
        <w:t>levels of</w:t>
      </w:r>
      <w:r w:rsidR="24C26DEA" w:rsidRPr="039404BF">
        <w:rPr>
          <w:rFonts w:ascii="Arial" w:hAnsi="Arial" w:cs="Arial"/>
          <w:lang w:val="en-US"/>
        </w:rPr>
        <w:t xml:space="preserve"> cost and</w:t>
      </w:r>
      <w:r w:rsidR="1F1138E2" w:rsidRPr="039404BF">
        <w:rPr>
          <w:rFonts w:ascii="Arial" w:hAnsi="Arial" w:cs="Arial"/>
          <w:lang w:val="en-US"/>
        </w:rPr>
        <w:t xml:space="preserve"> reward</w:t>
      </w:r>
      <w:r w:rsidR="68593B33" w:rsidRPr="039404BF">
        <w:rPr>
          <w:rFonts w:ascii="Arial" w:hAnsi="Arial" w:cs="Arial"/>
          <w:lang w:val="en-US"/>
        </w:rPr>
        <w:t xml:space="preserve">. </w:t>
      </w:r>
      <w:r w:rsidR="6D73F6A8" w:rsidRPr="039404BF">
        <w:rPr>
          <w:rFonts w:ascii="Arial" w:hAnsi="Arial" w:cs="Arial"/>
          <w:lang w:val="en-US"/>
        </w:rPr>
        <w:t>In contrast</w:t>
      </w:r>
      <w:r w:rsidR="68593B33" w:rsidRPr="039404BF">
        <w:rPr>
          <w:rFonts w:ascii="Arial" w:hAnsi="Arial" w:cs="Arial"/>
          <w:lang w:val="en-US"/>
        </w:rPr>
        <w:t>, the weather forecast of the day, a congestion on the preferred route or a train delay</w:t>
      </w:r>
      <w:r w:rsidR="24C26DEA" w:rsidRPr="039404BF">
        <w:rPr>
          <w:rFonts w:ascii="Arial" w:hAnsi="Arial" w:cs="Arial"/>
          <w:lang w:val="en-US"/>
        </w:rPr>
        <w:t xml:space="preserve">, </w:t>
      </w:r>
      <w:r w:rsidR="68593B33" w:rsidRPr="039404BF">
        <w:rPr>
          <w:rFonts w:ascii="Arial" w:hAnsi="Arial" w:cs="Arial"/>
          <w:lang w:val="en-US"/>
        </w:rPr>
        <w:t>are more</w:t>
      </w:r>
      <w:r w:rsidR="78B9D921" w:rsidRPr="039404BF">
        <w:rPr>
          <w:rFonts w:ascii="Arial" w:hAnsi="Arial" w:cs="Arial"/>
          <w:lang w:val="en-US"/>
        </w:rPr>
        <w:t xml:space="preserve"> uncertain</w:t>
      </w:r>
      <w:r w:rsidR="2B1980E0" w:rsidRPr="039404BF">
        <w:rPr>
          <w:rFonts w:ascii="Arial" w:hAnsi="Arial" w:cs="Arial"/>
          <w:lang w:val="en-US"/>
        </w:rPr>
        <w:t xml:space="preserve"> less predictable</w:t>
      </w:r>
      <w:r w:rsidR="68593B33" w:rsidRPr="039404BF">
        <w:rPr>
          <w:rFonts w:ascii="Arial" w:hAnsi="Arial" w:cs="Arial"/>
          <w:lang w:val="en-US"/>
        </w:rPr>
        <w:t xml:space="preserve"> factor</w:t>
      </w:r>
      <w:r w:rsidR="430E9BBD" w:rsidRPr="039404BF">
        <w:rPr>
          <w:rFonts w:ascii="Arial" w:hAnsi="Arial" w:cs="Arial"/>
          <w:lang w:val="en-US"/>
        </w:rPr>
        <w:t xml:space="preserve">s. Both, stable and </w:t>
      </w:r>
      <w:r w:rsidR="43802A36" w:rsidRPr="039404BF">
        <w:rPr>
          <w:rFonts w:ascii="Arial" w:hAnsi="Arial" w:cs="Arial"/>
          <w:lang w:val="en-US"/>
        </w:rPr>
        <w:t>uncertain</w:t>
      </w:r>
      <w:r w:rsidR="430E9BBD" w:rsidRPr="005B7489">
        <w:rPr>
          <w:rFonts w:ascii="Arial" w:hAnsi="Arial" w:cs="Arial"/>
          <w:lang w:val="en-US"/>
        </w:rPr>
        <w:t xml:space="preserve"> </w:t>
      </w:r>
      <w:r w:rsidR="430E9BBD" w:rsidRPr="039404BF">
        <w:rPr>
          <w:rFonts w:ascii="Arial" w:hAnsi="Arial" w:cs="Arial"/>
          <w:lang w:val="en-US"/>
        </w:rPr>
        <w:t>factors interact</w:t>
      </w:r>
      <w:r w:rsidR="38C17AC3" w:rsidRPr="039404BF">
        <w:rPr>
          <w:rFonts w:ascii="Arial" w:hAnsi="Arial" w:cs="Arial"/>
          <w:lang w:val="en-US"/>
        </w:rPr>
        <w:t>,</w:t>
      </w:r>
      <w:r w:rsidR="430E9BBD" w:rsidRPr="039404BF">
        <w:rPr>
          <w:rFonts w:ascii="Arial" w:hAnsi="Arial" w:cs="Arial"/>
          <w:lang w:val="en-US"/>
        </w:rPr>
        <w:t xml:space="preserve"> </w:t>
      </w:r>
      <w:r w:rsidR="630B773C" w:rsidRPr="039404BF">
        <w:rPr>
          <w:rFonts w:ascii="Arial" w:hAnsi="Arial" w:cs="Arial"/>
          <w:lang w:val="en-US"/>
        </w:rPr>
        <w:t>in</w:t>
      </w:r>
      <w:r w:rsidR="2F5A7F43" w:rsidRPr="039404BF">
        <w:rPr>
          <w:rFonts w:ascii="Arial" w:hAnsi="Arial" w:cs="Arial"/>
          <w:lang w:val="en-US"/>
        </w:rPr>
        <w:t xml:space="preserve"> that</w:t>
      </w:r>
      <w:r w:rsidR="671B9D56" w:rsidRPr="039404BF">
        <w:rPr>
          <w:rFonts w:ascii="Arial" w:hAnsi="Arial" w:cs="Arial"/>
          <w:lang w:val="en-US"/>
        </w:rPr>
        <w:t xml:space="preserve"> </w:t>
      </w:r>
      <w:r w:rsidR="430E9BBD" w:rsidRPr="039404BF">
        <w:rPr>
          <w:rFonts w:ascii="Arial" w:hAnsi="Arial" w:cs="Arial"/>
          <w:lang w:val="en-US"/>
        </w:rPr>
        <w:t xml:space="preserve">cycling to work </w:t>
      </w:r>
      <w:r w:rsidR="630B773C" w:rsidRPr="039404BF">
        <w:rPr>
          <w:rFonts w:ascii="Arial" w:hAnsi="Arial" w:cs="Arial"/>
          <w:lang w:val="en-US"/>
        </w:rPr>
        <w:t>may be</w:t>
      </w:r>
      <w:r w:rsidR="2F5A7F43" w:rsidRPr="039404BF">
        <w:rPr>
          <w:rFonts w:ascii="Arial" w:hAnsi="Arial" w:cs="Arial"/>
          <w:lang w:val="en-US"/>
        </w:rPr>
        <w:t xml:space="preserve"> rewarding </w:t>
      </w:r>
      <w:r w:rsidR="171B73CD" w:rsidRPr="039404BF">
        <w:rPr>
          <w:rFonts w:ascii="Arial" w:hAnsi="Arial" w:cs="Arial"/>
          <w:lang w:val="en-US"/>
        </w:rPr>
        <w:t>in</w:t>
      </w:r>
      <w:r w:rsidR="430E9BBD" w:rsidRPr="039404BF">
        <w:rPr>
          <w:rFonts w:ascii="Arial" w:hAnsi="Arial" w:cs="Arial"/>
          <w:lang w:val="en-US"/>
        </w:rPr>
        <w:t xml:space="preserve"> sunny</w:t>
      </w:r>
      <w:r w:rsidR="6D73F6A8" w:rsidRPr="039404BF">
        <w:rPr>
          <w:rFonts w:ascii="Arial" w:hAnsi="Arial" w:cs="Arial"/>
          <w:lang w:val="en-US"/>
        </w:rPr>
        <w:t xml:space="preserve"> </w:t>
      </w:r>
      <w:r w:rsidR="171B73CD" w:rsidRPr="039404BF">
        <w:rPr>
          <w:rFonts w:ascii="Arial" w:hAnsi="Arial" w:cs="Arial"/>
          <w:lang w:val="en-US"/>
        </w:rPr>
        <w:t xml:space="preserve">weather </w:t>
      </w:r>
      <w:r w:rsidR="6D73F6A8" w:rsidRPr="039404BF">
        <w:rPr>
          <w:rFonts w:ascii="Arial" w:hAnsi="Arial" w:cs="Arial"/>
          <w:lang w:val="en-US"/>
        </w:rPr>
        <w:t>but not</w:t>
      </w:r>
      <w:r w:rsidR="171B73CD" w:rsidRPr="039404BF">
        <w:rPr>
          <w:rFonts w:ascii="Arial" w:hAnsi="Arial" w:cs="Arial"/>
          <w:lang w:val="en-US"/>
        </w:rPr>
        <w:t xml:space="preserve"> on a</w:t>
      </w:r>
      <w:r w:rsidR="6D73F6A8" w:rsidRPr="039404BF">
        <w:rPr>
          <w:rFonts w:ascii="Arial" w:hAnsi="Arial" w:cs="Arial"/>
          <w:lang w:val="en-US"/>
        </w:rPr>
        <w:t xml:space="preserve"> rainy </w:t>
      </w:r>
      <w:r w:rsidR="430E9BBD" w:rsidRPr="039404BF">
        <w:rPr>
          <w:rFonts w:ascii="Arial" w:hAnsi="Arial" w:cs="Arial"/>
          <w:lang w:val="en-US"/>
        </w:rPr>
        <w:t>day</w:t>
      </w:r>
      <w:r w:rsidR="2F5A7F43" w:rsidRPr="039404BF">
        <w:rPr>
          <w:rFonts w:ascii="Arial" w:hAnsi="Arial" w:cs="Arial"/>
          <w:lang w:val="en-US"/>
        </w:rPr>
        <w:t>.</w:t>
      </w:r>
      <w:r w:rsidR="68593B33" w:rsidRPr="039404BF">
        <w:rPr>
          <w:rFonts w:ascii="Arial" w:hAnsi="Arial" w:cs="Arial"/>
          <w:lang w:val="en-US"/>
        </w:rPr>
        <w:t xml:space="preserve"> </w:t>
      </w:r>
      <w:r w:rsidR="671B9D56" w:rsidRPr="039404BF">
        <w:rPr>
          <w:rFonts w:ascii="Arial" w:hAnsi="Arial" w:cs="Arial"/>
          <w:lang w:val="en-US"/>
        </w:rPr>
        <w:t xml:space="preserve">Stress </w:t>
      </w:r>
      <w:r w:rsidR="57758E6F" w:rsidRPr="039404BF">
        <w:rPr>
          <w:rFonts w:ascii="Arial" w:hAnsi="Arial" w:cs="Arial"/>
          <w:lang w:val="en-US"/>
        </w:rPr>
        <w:t>impacts</w:t>
      </w:r>
      <w:r w:rsidR="05802FAB" w:rsidRPr="039404BF">
        <w:rPr>
          <w:rFonts w:ascii="Arial" w:hAnsi="Arial" w:cs="Arial"/>
          <w:lang w:val="en-US"/>
        </w:rPr>
        <w:t xml:space="preserve"> individuals'</w:t>
      </w:r>
      <w:r w:rsidR="42CC81A8" w:rsidRPr="039404BF">
        <w:rPr>
          <w:rFonts w:ascii="Arial" w:hAnsi="Arial" w:cs="Arial"/>
          <w:lang w:val="en-US"/>
        </w:rPr>
        <w:t xml:space="preserve"> </w:t>
      </w:r>
      <w:r w:rsidR="57758E6F" w:rsidRPr="039404BF">
        <w:rPr>
          <w:rFonts w:ascii="Arial" w:hAnsi="Arial" w:cs="Arial"/>
          <w:lang w:val="en-US"/>
        </w:rPr>
        <w:t xml:space="preserve">emotions, mood, </w:t>
      </w:r>
      <w:r w:rsidR="1F1138E2" w:rsidRPr="039404BF">
        <w:rPr>
          <w:rFonts w:ascii="Arial" w:hAnsi="Arial" w:cs="Arial"/>
          <w:lang w:val="en-US"/>
        </w:rPr>
        <w:t>physiological</w:t>
      </w:r>
      <w:r w:rsidR="6D73F6A8" w:rsidRPr="039404BF">
        <w:rPr>
          <w:rFonts w:ascii="Arial" w:hAnsi="Arial" w:cs="Arial"/>
          <w:lang w:val="en-US"/>
        </w:rPr>
        <w:t xml:space="preserve"> </w:t>
      </w:r>
      <w:r w:rsidR="671B9D56" w:rsidRPr="039404BF">
        <w:rPr>
          <w:rFonts w:ascii="Arial" w:hAnsi="Arial" w:cs="Arial"/>
          <w:lang w:val="en-US"/>
        </w:rPr>
        <w:t>response</w:t>
      </w:r>
      <w:r w:rsidR="2F5A7F43" w:rsidRPr="039404BF">
        <w:rPr>
          <w:rFonts w:ascii="Arial" w:hAnsi="Arial" w:cs="Arial"/>
          <w:lang w:val="en-US"/>
        </w:rPr>
        <w:t>s</w:t>
      </w:r>
      <w:r w:rsidR="671B9D56" w:rsidRPr="039404BF">
        <w:rPr>
          <w:rFonts w:ascii="Arial" w:hAnsi="Arial" w:cs="Arial"/>
          <w:lang w:val="en-US"/>
        </w:rPr>
        <w:t xml:space="preserve"> </w:t>
      </w:r>
      <w:r w:rsidR="430E9BBD" w:rsidRPr="039404BF">
        <w:rPr>
          <w:rFonts w:ascii="Arial" w:hAnsi="Arial" w:cs="Arial"/>
          <w:lang w:val="en-US"/>
        </w:rPr>
        <w:t>and</w:t>
      </w:r>
      <w:r w:rsidR="4F2DF4B4" w:rsidRPr="039404BF">
        <w:rPr>
          <w:rFonts w:ascii="Arial" w:hAnsi="Arial" w:cs="Arial"/>
          <w:lang w:val="en-US"/>
        </w:rPr>
        <w:t xml:space="preserve"> </w:t>
      </w:r>
      <w:r w:rsidR="57758E6F" w:rsidRPr="039404BF">
        <w:rPr>
          <w:rFonts w:ascii="Arial" w:hAnsi="Arial" w:cs="Arial"/>
          <w:lang w:val="en-US"/>
        </w:rPr>
        <w:t xml:space="preserve">may affect </w:t>
      </w:r>
      <w:r w:rsidR="671B9D56" w:rsidRPr="039404BF">
        <w:rPr>
          <w:rFonts w:ascii="Arial" w:hAnsi="Arial" w:cs="Arial"/>
          <w:lang w:val="en-US"/>
        </w:rPr>
        <w:t xml:space="preserve">their </w:t>
      </w:r>
      <w:r w:rsidR="2F8822AA" w:rsidRPr="039404BF">
        <w:rPr>
          <w:rFonts w:ascii="Arial" w:hAnsi="Arial" w:cs="Arial"/>
          <w:lang w:val="en-US"/>
        </w:rPr>
        <w:t>cognitive processing resources</w:t>
      </w:r>
      <w:r w:rsidR="1CF6BAC7" w:rsidRPr="039404BF">
        <w:rPr>
          <w:rFonts w:ascii="Arial" w:hAnsi="Arial" w:cs="Arial"/>
          <w:lang w:val="en-US"/>
        </w:rPr>
        <w:t>, influencing their decision-making strategies</w:t>
      </w:r>
      <w:r w:rsidR="7C77DFC1" w:rsidRPr="039404BF">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DOI":"10.1016/j.bandc.2007.02.007","ISSN":"02782626","PMID":"17466428","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 © 2007.","author":[{"dropping-particle":"","family":"Lupien","given":"S. J.","non-dropping-particle":"","parse-names":false,"suffix":""},{"dropping-particle":"","family":"Maheu","given":"F.","non-dropping-particle":"","parse-names":false,"suffix":""},{"dropping-particle":"","family":"Tu","given":"M.","non-dropping-particle":"","parse-names":false,"suffix":""},{"dropping-particle":"","family":"Fiocco","given":"A.","non-dropping-particle":"","parse-names":false,"suffix":""},{"dropping-particle":"","family":"Schramek","given":"T. E.","non-dropping-particle":"","parse-names":false,"suffix":""}],"container-title":"Brain and Cognition","id":"ITEM-1","issue":"3","issued":{"date-parts":[["2007"]]},"page":"209-237","title":"The effects of stress and stress hormones on human cognition: Implications for the field of brain and cognition","type":"article-journal","volume":"65"},"uris":["http://www.mendeley.com/documents/?uuid=0bfecd6e-37e0-4ad0-b5dd-bc8c994cedf4"]}],"mendeley":{"formattedCitation":"(Lupien et al., 2007)","plainTextFormattedCitation":"(Lupien et al., 2007)","previouslyFormattedCitation":"(Lupien et al., 2007)"},"properties":{"noteIndex":0},"schema":"https://github.com/citation-style-language/schema/raw/master/csl-citation.json"}</w:instrText>
      </w:r>
      <w:r w:rsidR="005B7489">
        <w:rPr>
          <w:rFonts w:ascii="Arial" w:hAnsi="Arial" w:cs="Arial"/>
          <w:lang w:val="en-US"/>
        </w:rPr>
        <w:fldChar w:fldCharType="separate"/>
      </w:r>
      <w:r w:rsidR="005B7489" w:rsidRPr="005B7489">
        <w:rPr>
          <w:rFonts w:ascii="Arial" w:hAnsi="Arial" w:cs="Arial"/>
          <w:noProof/>
          <w:lang w:val="en-US"/>
        </w:rPr>
        <w:t>(Lupien et al., 2007)</w:t>
      </w:r>
      <w:r w:rsidR="005B7489">
        <w:rPr>
          <w:rFonts w:ascii="Arial" w:hAnsi="Arial" w:cs="Arial"/>
          <w:lang w:val="en-US"/>
        </w:rPr>
        <w:fldChar w:fldCharType="end"/>
      </w:r>
      <w:r w:rsidR="005B7489">
        <w:rPr>
          <w:rFonts w:ascii="Arial" w:hAnsi="Arial" w:cs="Arial"/>
          <w:lang w:val="en-US"/>
        </w:rPr>
        <w:t xml:space="preserve">. </w:t>
      </w:r>
      <w:r w:rsidR="57758E6F" w:rsidRPr="039404BF">
        <w:rPr>
          <w:rFonts w:ascii="Arial" w:hAnsi="Arial" w:cs="Arial"/>
          <w:lang w:val="en-US"/>
        </w:rPr>
        <w:t xml:space="preserve">This might especially be relevant in situations that afford high behavioral flexibility, for instance </w:t>
      </w:r>
      <w:r w:rsidR="35D4C998" w:rsidRPr="039404BF">
        <w:rPr>
          <w:rFonts w:ascii="Arial" w:hAnsi="Arial" w:cs="Arial"/>
          <w:lang w:val="en-US"/>
        </w:rPr>
        <w:t>in constantly changing environment</w:t>
      </w:r>
      <w:r w:rsidR="57758E6F" w:rsidRPr="039404BF">
        <w:rPr>
          <w:rFonts w:ascii="Arial" w:hAnsi="Arial" w:cs="Arial"/>
          <w:lang w:val="en-US"/>
        </w:rPr>
        <w:t>s</w:t>
      </w:r>
      <w:r w:rsidR="430E9BBD" w:rsidRPr="039404BF">
        <w:rPr>
          <w:rFonts w:ascii="Arial" w:hAnsi="Arial" w:cs="Arial"/>
          <w:lang w:val="en-US"/>
        </w:rPr>
        <w:t>.</w:t>
      </w:r>
      <w:r w:rsidR="24C26DEA" w:rsidRPr="039404BF">
        <w:rPr>
          <w:rFonts w:ascii="Arial" w:hAnsi="Arial" w:cs="Arial"/>
          <w:lang w:val="en-US"/>
        </w:rPr>
        <w:t xml:space="preserve"> </w:t>
      </w:r>
      <w:r w:rsidR="6D8BF3A7" w:rsidRPr="039404BF">
        <w:rPr>
          <w:rFonts w:ascii="Arial" w:hAnsi="Arial" w:cs="Arial"/>
          <w:lang w:val="en-US"/>
        </w:rPr>
        <w:t>Stress is</w:t>
      </w:r>
      <w:r w:rsidR="77B8C2DE" w:rsidRPr="039404BF">
        <w:rPr>
          <w:rFonts w:ascii="Arial" w:hAnsi="Arial" w:cs="Arial"/>
          <w:lang w:val="en-US"/>
        </w:rPr>
        <w:t xml:space="preserve"> also</w:t>
      </w:r>
      <w:r w:rsidR="6D8BF3A7" w:rsidRPr="039404BF">
        <w:rPr>
          <w:rFonts w:ascii="Arial" w:hAnsi="Arial" w:cs="Arial"/>
          <w:lang w:val="en-US"/>
        </w:rPr>
        <w:t xml:space="preserve"> an important factor in causing and maintaining psychiatric </w:t>
      </w:r>
      <w:r w:rsidR="10359435" w:rsidRPr="039404BF">
        <w:rPr>
          <w:rFonts w:ascii="Arial" w:hAnsi="Arial" w:cs="Arial"/>
          <w:lang w:val="en-US"/>
        </w:rPr>
        <w:t xml:space="preserve">conditions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593D49" w:rsidRPr="039404BF">
        <w:rPr>
          <w:rFonts w:ascii="Arial" w:hAnsi="Arial" w:cs="Arial"/>
          <w:lang w:val="en-US"/>
        </w:rPr>
        <w:fldChar w:fldCharType="separate"/>
      </w:r>
      <w:r w:rsidR="6D8BF3A7" w:rsidRPr="039404BF">
        <w:rPr>
          <w:rFonts w:ascii="Arial" w:hAnsi="Arial" w:cs="Arial"/>
          <w:noProof/>
          <w:lang w:val="en-US"/>
        </w:rPr>
        <w:t>(McEwen, 2004)</w:t>
      </w:r>
      <w:r w:rsidR="00593D49" w:rsidRPr="039404BF">
        <w:rPr>
          <w:rFonts w:ascii="Arial" w:hAnsi="Arial" w:cs="Arial"/>
          <w:lang w:val="en-US"/>
        </w:rPr>
        <w:fldChar w:fldCharType="end"/>
      </w:r>
      <w:r w:rsidR="6D8BF3A7" w:rsidRPr="039404BF">
        <w:rPr>
          <w:rFonts w:ascii="Arial" w:hAnsi="Arial" w:cs="Arial"/>
          <w:lang w:val="en-US"/>
        </w:rPr>
        <w:t xml:space="preserve"> and health-related behavior in general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593D49" w:rsidRPr="039404BF">
        <w:rPr>
          <w:rFonts w:ascii="Arial" w:hAnsi="Arial" w:cs="Arial"/>
          <w:lang w:val="en-US"/>
        </w:rPr>
        <w:fldChar w:fldCharType="separate"/>
      </w:r>
      <w:r w:rsidR="34115699" w:rsidRPr="039404BF">
        <w:rPr>
          <w:rFonts w:ascii="Arial" w:hAnsi="Arial" w:cs="Arial"/>
          <w:noProof/>
          <w:lang w:val="en-US"/>
        </w:rPr>
        <w:t>(Cohen et al., 2016)</w:t>
      </w:r>
      <w:r w:rsidR="00593D49" w:rsidRPr="039404BF">
        <w:rPr>
          <w:rFonts w:ascii="Arial" w:hAnsi="Arial" w:cs="Arial"/>
          <w:lang w:val="en-US"/>
        </w:rPr>
        <w:fldChar w:fldCharType="end"/>
      </w:r>
      <w:r w:rsidR="6D8BF3A7" w:rsidRPr="039404BF">
        <w:rPr>
          <w:rFonts w:ascii="Arial" w:hAnsi="Arial" w:cs="Arial"/>
          <w:lang w:val="en-US"/>
        </w:rPr>
        <w:t xml:space="preserve">. </w:t>
      </w:r>
      <w:r w:rsidR="522D2D3B" w:rsidRPr="039404BF">
        <w:rPr>
          <w:rFonts w:ascii="Arial" w:hAnsi="Arial" w:cs="Arial"/>
          <w:lang w:val="en-US"/>
        </w:rPr>
        <w:t xml:space="preserve">Therefore, </w:t>
      </w:r>
      <w:r w:rsidR="29368613" w:rsidRPr="039404BF">
        <w:rPr>
          <w:rFonts w:ascii="Arial" w:hAnsi="Arial" w:cs="Arial"/>
          <w:lang w:val="en-US"/>
        </w:rPr>
        <w:t>the development of a model of how stress affects choice behavior in healthy individuals is pivotal for</w:t>
      </w:r>
      <w:r w:rsidR="1D4E3682" w:rsidRPr="039404BF">
        <w:rPr>
          <w:rFonts w:ascii="Arial" w:hAnsi="Arial" w:cs="Arial"/>
          <w:lang w:val="en-US"/>
        </w:rPr>
        <w:t xml:space="preserve"> </w:t>
      </w:r>
      <w:r w:rsidR="0E401AB3" w:rsidRPr="039404BF">
        <w:rPr>
          <w:rFonts w:ascii="Arial" w:hAnsi="Arial" w:cs="Arial"/>
          <w:lang w:val="en-US"/>
        </w:rPr>
        <w:t xml:space="preserve">a </w:t>
      </w:r>
      <w:r w:rsidR="6D8BF3A7" w:rsidRPr="039404BF">
        <w:rPr>
          <w:rFonts w:ascii="Arial" w:hAnsi="Arial" w:cs="Arial"/>
          <w:lang w:val="en-US"/>
        </w:rPr>
        <w:t xml:space="preserve">mechanistic understanding of </w:t>
      </w:r>
      <w:r w:rsidR="14ECA786" w:rsidRPr="039404BF">
        <w:rPr>
          <w:rFonts w:ascii="Arial" w:hAnsi="Arial" w:cs="Arial"/>
          <w:lang w:val="en-US"/>
        </w:rPr>
        <w:t xml:space="preserve">maladaptive behavior from daily mistakes to </w:t>
      </w:r>
      <w:r w:rsidR="297DA3A2" w:rsidRPr="039404BF">
        <w:rPr>
          <w:rFonts w:ascii="Arial" w:hAnsi="Arial" w:cs="Arial"/>
          <w:lang w:val="en-US"/>
        </w:rPr>
        <w:t xml:space="preserve">psychiatric </w:t>
      </w:r>
      <w:r w:rsidR="11F35EF0" w:rsidRPr="039404BF">
        <w:rPr>
          <w:rFonts w:ascii="Arial" w:hAnsi="Arial" w:cs="Arial"/>
          <w:lang w:val="en-US"/>
        </w:rPr>
        <w:t>disorders</w:t>
      </w:r>
      <w:r w:rsidR="313CB673" w:rsidRPr="039404BF">
        <w:rPr>
          <w:rFonts w:ascii="Arial" w:hAnsi="Arial" w:cs="Arial"/>
          <w:lang w:val="en-US"/>
        </w:rPr>
        <w:t>.</w:t>
      </w:r>
    </w:p>
    <w:p w14:paraId="7BCA0590" w14:textId="044FF8E3" w:rsidR="00F71203" w:rsidRPr="00A81717" w:rsidRDefault="45832F1D" w:rsidP="0027585C">
      <w:pPr>
        <w:spacing w:line="480" w:lineRule="auto"/>
        <w:ind w:firstLine="708"/>
        <w:jc w:val="both"/>
        <w:rPr>
          <w:rFonts w:ascii="Arial" w:hAnsi="Arial" w:cs="Arial"/>
          <w:lang w:val="en-US"/>
        </w:rPr>
      </w:pPr>
      <w:r w:rsidRPr="039404BF">
        <w:rPr>
          <w:rFonts w:ascii="Arial" w:hAnsi="Arial" w:cs="Arial"/>
          <w:lang w:val="en-US"/>
        </w:rPr>
        <w:t xml:space="preserve">Flexible decision-making </w:t>
      </w:r>
      <w:r w:rsidR="19E49D55" w:rsidRPr="039404BF">
        <w:rPr>
          <w:rFonts w:ascii="Arial" w:hAnsi="Arial" w:cs="Arial"/>
          <w:lang w:val="en-US"/>
        </w:rPr>
        <w:t>requires</w:t>
      </w:r>
      <w:r w:rsidR="22ACEA99" w:rsidRPr="039404BF">
        <w:rPr>
          <w:rFonts w:ascii="Arial" w:hAnsi="Arial" w:cs="Arial"/>
          <w:lang w:val="en-US"/>
        </w:rPr>
        <w:t xml:space="preserve"> one to learn what is most rewarding in the current environment and adapt one's decision-making to that.</w:t>
      </w:r>
      <w:r w:rsidR="19E49D55" w:rsidRPr="039404BF">
        <w:rPr>
          <w:rFonts w:ascii="Arial" w:hAnsi="Arial" w:cs="Arial"/>
          <w:lang w:val="en-US"/>
        </w:rPr>
        <w:t xml:space="preserve"> </w:t>
      </w:r>
      <w:r w:rsidR="21EAEECF" w:rsidRPr="039404BF">
        <w:rPr>
          <w:rFonts w:ascii="Arial" w:hAnsi="Arial" w:cs="Arial"/>
          <w:lang w:val="en-US"/>
        </w:rPr>
        <w:t>Studies have found mixed results for the influence of stress on decision-making, ranging from beneficial to detrimental effects a</w:t>
      </w:r>
      <w:r w:rsidR="24BFEB3D" w:rsidRPr="039404BF">
        <w:rPr>
          <w:rFonts w:ascii="Arial" w:hAnsi="Arial" w:cs="Arial"/>
          <w:lang w:val="en-US"/>
        </w:rPr>
        <w:t xml:space="preserve">cross paradigms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004C2497" w:rsidRPr="039404BF">
        <w:rPr>
          <w:rFonts w:ascii="Arial" w:hAnsi="Arial" w:cs="Arial"/>
          <w:lang w:val="en-US"/>
        </w:rPr>
        <w:fldChar w:fldCharType="separate"/>
      </w:r>
      <w:r w:rsidR="34115699" w:rsidRPr="039404BF">
        <w:rPr>
          <w:rFonts w:ascii="Arial" w:hAnsi="Arial" w:cs="Arial"/>
          <w:noProof/>
          <w:lang w:val="en-US"/>
        </w:rPr>
        <w:t>(Goldfarb et al., 2015; Plessow et al., 2012, 2011)</w:t>
      </w:r>
      <w:r w:rsidR="004C2497" w:rsidRPr="039404BF">
        <w:rPr>
          <w:rFonts w:ascii="Arial" w:hAnsi="Arial" w:cs="Arial"/>
          <w:lang w:val="en-US"/>
        </w:rPr>
        <w:fldChar w:fldCharType="end"/>
      </w:r>
      <w:r w:rsidR="07633C5D" w:rsidRPr="039404BF">
        <w:rPr>
          <w:rFonts w:ascii="Arial" w:hAnsi="Arial" w:cs="Arial"/>
          <w:lang w:val="en-US"/>
        </w:rPr>
        <w:t xml:space="preserve">. </w:t>
      </w:r>
      <w:r w:rsidR="514C0549" w:rsidRPr="039404BF">
        <w:rPr>
          <w:rFonts w:ascii="Arial" w:hAnsi="Arial" w:cs="Arial"/>
          <w:lang w:val="en-US"/>
        </w:rPr>
        <w:t xml:space="preserve">In a meta-analysis, acute stress </w:t>
      </w:r>
      <w:r w:rsidR="52B43843" w:rsidRPr="039404BF">
        <w:rPr>
          <w:rFonts w:ascii="Arial" w:hAnsi="Arial" w:cs="Arial"/>
          <w:lang w:val="en-US"/>
        </w:rPr>
        <w:t xml:space="preserve">showed </w:t>
      </w:r>
      <w:r w:rsidR="514C0549" w:rsidRPr="039404BF">
        <w:rPr>
          <w:rFonts w:ascii="Arial" w:hAnsi="Arial" w:cs="Arial"/>
          <w:lang w:val="en-US"/>
        </w:rPr>
        <w:t xml:space="preserve">small negative impact </w:t>
      </w:r>
      <w:r w:rsidR="61819EB0" w:rsidRPr="039404BF">
        <w:rPr>
          <w:rFonts w:ascii="Arial" w:hAnsi="Arial" w:cs="Arial"/>
          <w:lang w:val="en-US"/>
        </w:rPr>
        <w:t xml:space="preserve">for </w:t>
      </w:r>
      <w:r w:rsidR="514C0549" w:rsidRPr="039404BF">
        <w:rPr>
          <w:rFonts w:ascii="Arial" w:hAnsi="Arial" w:cs="Arial"/>
          <w:lang w:val="en-US"/>
        </w:rPr>
        <w:t xml:space="preserve">tasks in which reward seeking and risk taking </w:t>
      </w:r>
      <w:r w:rsidR="61819EB0" w:rsidRPr="039404BF">
        <w:rPr>
          <w:rFonts w:ascii="Arial" w:hAnsi="Arial" w:cs="Arial"/>
          <w:lang w:val="en-US"/>
        </w:rPr>
        <w:t xml:space="preserve">is </w:t>
      </w:r>
      <w:r w:rsidR="514C0549" w:rsidRPr="039404BF">
        <w:rPr>
          <w:rFonts w:ascii="Arial" w:hAnsi="Arial" w:cs="Arial"/>
          <w:lang w:val="en-US"/>
        </w:rPr>
        <w:t>disadvantageous (</w:t>
      </w:r>
      <w:r w:rsidR="514C0549" w:rsidRPr="039404BF">
        <w:rPr>
          <w:rFonts w:ascii="Arial" w:hAnsi="Arial" w:cs="Arial"/>
          <w:i/>
          <w:iCs/>
          <w:lang w:val="en-US"/>
        </w:rPr>
        <w:t>d</w:t>
      </w:r>
      <w:r w:rsidR="514C0549" w:rsidRPr="039404BF">
        <w:rPr>
          <w:rFonts w:ascii="Arial" w:hAnsi="Arial" w:cs="Arial"/>
          <w:lang w:val="en-US"/>
        </w:rPr>
        <w:t xml:space="preserve"> = .26 and </w:t>
      </w:r>
      <w:r w:rsidR="514C0549" w:rsidRPr="039404BF">
        <w:rPr>
          <w:rFonts w:ascii="Arial" w:hAnsi="Arial" w:cs="Arial"/>
          <w:i/>
          <w:iCs/>
          <w:lang w:val="en-US"/>
        </w:rPr>
        <w:t>d</w:t>
      </w:r>
      <w:r w:rsidR="514C0549" w:rsidRPr="039404BF">
        <w:rPr>
          <w:rFonts w:ascii="Arial" w:hAnsi="Arial" w:cs="Arial"/>
          <w:lang w:val="en-US"/>
        </w:rPr>
        <w:t xml:space="preserve"> = .44), but </w:t>
      </w:r>
      <w:r w:rsidR="54016B7B" w:rsidRPr="039404BF">
        <w:rPr>
          <w:rFonts w:ascii="Arial" w:hAnsi="Arial" w:cs="Arial"/>
          <w:lang w:val="en-US"/>
        </w:rPr>
        <w:t xml:space="preserve">showed </w:t>
      </w:r>
      <w:r w:rsidR="514C0549" w:rsidRPr="039404BF">
        <w:rPr>
          <w:rFonts w:ascii="Arial" w:hAnsi="Arial" w:cs="Arial"/>
          <w:lang w:val="en-US"/>
        </w:rPr>
        <w:t>no effect if this was not the cas</w:t>
      </w:r>
      <w:r w:rsidR="3841E960" w:rsidRPr="039404BF">
        <w:rPr>
          <w:rFonts w:ascii="Arial" w:hAnsi="Arial" w:cs="Arial"/>
          <w:lang w:val="en-US"/>
        </w:rPr>
        <w:t>e</w:t>
      </w:r>
      <w:r w:rsidR="514C0549" w:rsidRPr="039404BF">
        <w:rPr>
          <w:rFonts w:ascii="Arial" w:hAnsi="Arial" w:cs="Arial"/>
          <w:lang w:val="en-US"/>
        </w:rPr>
        <w:t xml:space="preserve">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004C2497" w:rsidRPr="039404BF">
        <w:rPr>
          <w:rFonts w:ascii="Arial" w:hAnsi="Arial" w:cs="Arial"/>
          <w:lang w:val="en-US"/>
        </w:rPr>
        <w:fldChar w:fldCharType="separate"/>
      </w:r>
      <w:r w:rsidR="34115699" w:rsidRPr="039404BF">
        <w:rPr>
          <w:rFonts w:ascii="Arial" w:hAnsi="Arial" w:cs="Arial"/>
          <w:noProof/>
          <w:lang w:val="en-US"/>
        </w:rPr>
        <w:t>(Starcke and Brand, 2016)</w:t>
      </w:r>
      <w:r w:rsidR="004C2497" w:rsidRPr="039404BF">
        <w:rPr>
          <w:rFonts w:ascii="Arial" w:hAnsi="Arial" w:cs="Arial"/>
          <w:lang w:val="en-US"/>
        </w:rPr>
        <w:fldChar w:fldCharType="end"/>
      </w:r>
      <w:r w:rsidR="6E995C88" w:rsidRPr="039404BF">
        <w:rPr>
          <w:rFonts w:ascii="Arial" w:hAnsi="Arial" w:cs="Arial"/>
          <w:lang w:val="en-US"/>
        </w:rPr>
        <w:t>.</w:t>
      </w:r>
      <w:r w:rsidR="756368F4" w:rsidRPr="039404BF">
        <w:rPr>
          <w:rFonts w:ascii="Arial" w:hAnsi="Arial" w:cs="Arial"/>
          <w:lang w:val="en-US"/>
        </w:rPr>
        <w:t xml:space="preserve"> Similarly, a meta-analysis investigating the effects of acute stress on cognitive flexibility in a smaller study </w:t>
      </w:r>
      <w:r w:rsidR="573CCD96" w:rsidRPr="039404BF">
        <w:rPr>
          <w:rFonts w:ascii="Arial" w:hAnsi="Arial" w:cs="Arial"/>
          <w:lang w:val="en-US"/>
        </w:rPr>
        <w:t>concluded that stress had an impairing effect</w:t>
      </w:r>
      <w:r w:rsidR="7DDAF875" w:rsidRPr="039404BF">
        <w:rPr>
          <w:rFonts w:ascii="Arial" w:hAnsi="Arial" w:cs="Arial"/>
          <w:lang w:val="en-US"/>
        </w:rPr>
        <w:t xml:space="preserve"> (</w:t>
      </w:r>
      <w:r w:rsidR="7DDAF875" w:rsidRPr="039404BF">
        <w:rPr>
          <w:rFonts w:ascii="Arial" w:hAnsi="Arial" w:cs="Arial"/>
          <w:i/>
          <w:iCs/>
          <w:lang w:val="en-US"/>
        </w:rPr>
        <w:t>g</w:t>
      </w:r>
      <w:r w:rsidR="7DDAF875" w:rsidRPr="039404BF">
        <w:rPr>
          <w:rFonts w:ascii="Arial" w:hAnsi="Arial" w:cs="Arial"/>
          <w:lang w:val="en-US"/>
        </w:rPr>
        <w:t>+= -.30)</w:t>
      </w:r>
      <w:r w:rsidR="573CCD96" w:rsidRPr="039404BF">
        <w:rPr>
          <w:rFonts w:ascii="Arial" w:hAnsi="Arial" w:cs="Arial"/>
          <w:lang w:val="en-US"/>
        </w:rPr>
        <w:t xml:space="preserve">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004C2497" w:rsidRPr="039404BF">
        <w:rPr>
          <w:rFonts w:ascii="Arial" w:hAnsi="Arial" w:cs="Arial"/>
          <w:lang w:val="en-US"/>
        </w:rPr>
        <w:fldChar w:fldCharType="separate"/>
      </w:r>
      <w:r w:rsidR="34115699" w:rsidRPr="039404BF">
        <w:rPr>
          <w:rFonts w:ascii="Arial" w:hAnsi="Arial" w:cs="Arial"/>
          <w:noProof/>
          <w:lang w:val="en-US"/>
        </w:rPr>
        <w:t>(Shields et al., 2016)</w:t>
      </w:r>
      <w:r w:rsidR="004C2497" w:rsidRPr="039404BF">
        <w:rPr>
          <w:rFonts w:ascii="Arial" w:hAnsi="Arial" w:cs="Arial"/>
          <w:lang w:val="en-US"/>
        </w:rPr>
        <w:fldChar w:fldCharType="end"/>
      </w:r>
      <w:r w:rsidR="573CCD96" w:rsidRPr="039404BF">
        <w:rPr>
          <w:rFonts w:ascii="Arial" w:hAnsi="Arial" w:cs="Arial"/>
          <w:lang w:val="en-US"/>
        </w:rPr>
        <w:t>.</w:t>
      </w:r>
      <w:r w:rsidR="7DDAF875" w:rsidRPr="039404BF">
        <w:rPr>
          <w:rFonts w:ascii="Arial" w:hAnsi="Arial" w:cs="Arial"/>
          <w:lang w:val="en-US"/>
        </w:rPr>
        <w:t xml:space="preserve"> Different processes</w:t>
      </w:r>
      <w:r w:rsidR="40B737BC" w:rsidRPr="039404BF">
        <w:rPr>
          <w:rFonts w:ascii="Arial" w:hAnsi="Arial" w:cs="Arial"/>
          <w:lang w:val="en-US"/>
        </w:rPr>
        <w:t xml:space="preserve"> of decision-making</w:t>
      </w:r>
      <w:r w:rsidR="7DDAF875" w:rsidRPr="039404BF">
        <w:rPr>
          <w:rFonts w:ascii="Arial" w:hAnsi="Arial" w:cs="Arial"/>
          <w:lang w:val="en-US"/>
        </w:rPr>
        <w:t xml:space="preserve"> are presumably differentially prone to interruption by stress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004C2497" w:rsidRPr="039404BF">
        <w:rPr>
          <w:rFonts w:ascii="Arial" w:hAnsi="Arial" w:cs="Arial"/>
          <w:lang w:val="en-US"/>
        </w:rPr>
        <w:fldChar w:fldCharType="separate"/>
      </w:r>
      <w:r w:rsidR="7DDAF875" w:rsidRPr="039404BF">
        <w:rPr>
          <w:rFonts w:ascii="Arial" w:hAnsi="Arial" w:cs="Arial"/>
          <w:noProof/>
          <w:lang w:val="en-US"/>
        </w:rPr>
        <w:t>(Schwabe and Wolf, 2011, 2009)</w:t>
      </w:r>
      <w:r w:rsidR="004C2497" w:rsidRPr="039404BF">
        <w:rPr>
          <w:rFonts w:ascii="Arial" w:hAnsi="Arial" w:cs="Arial"/>
          <w:lang w:val="en-US"/>
        </w:rPr>
        <w:fldChar w:fldCharType="end"/>
      </w:r>
      <w:r w:rsidR="7DDAF875" w:rsidRPr="039404BF">
        <w:rPr>
          <w:rFonts w:ascii="Arial" w:hAnsi="Arial" w:cs="Arial"/>
          <w:lang w:val="en-US"/>
        </w:rPr>
        <w:t>. Whereas habitual</w:t>
      </w:r>
      <w:r w:rsidR="7D8C350B" w:rsidRPr="039404BF">
        <w:rPr>
          <w:rFonts w:ascii="Arial" w:hAnsi="Arial" w:cs="Arial"/>
          <w:lang w:val="en-US"/>
        </w:rPr>
        <w:t xml:space="preserve"> decision-making</w:t>
      </w:r>
      <w:r w:rsidR="7DDAF875" w:rsidRPr="039404BF">
        <w:rPr>
          <w:rFonts w:ascii="Arial" w:hAnsi="Arial" w:cs="Arial"/>
          <w:lang w:val="en-US"/>
        </w:rPr>
        <w:t xml:space="preserve"> relies on simple stimulus-related associations, goal-directed </w:t>
      </w:r>
      <w:r w:rsidR="6EF9E8A4" w:rsidRPr="039404BF">
        <w:rPr>
          <w:rFonts w:ascii="Arial" w:hAnsi="Arial" w:cs="Arial"/>
          <w:lang w:val="en-US"/>
        </w:rPr>
        <w:t>decision-making</w:t>
      </w:r>
      <w:r w:rsidR="7DDAF875" w:rsidRPr="039404BF">
        <w:rPr>
          <w:rFonts w:ascii="Arial" w:hAnsi="Arial" w:cs="Arial"/>
          <w:lang w:val="en-US"/>
        </w:rPr>
        <w:t xml:space="preserve"> associates actions with a motivational value and is therefore more flexible but also </w:t>
      </w:r>
      <w:r w:rsidR="49ABEE87" w:rsidRPr="039404BF">
        <w:rPr>
          <w:rFonts w:ascii="Arial" w:hAnsi="Arial" w:cs="Arial"/>
          <w:lang w:val="en-US"/>
        </w:rPr>
        <w:t xml:space="preserve">computationally </w:t>
      </w:r>
      <w:r w:rsidR="7DDAF875" w:rsidRPr="039404BF">
        <w:rPr>
          <w:rFonts w:ascii="Arial" w:hAnsi="Arial" w:cs="Arial"/>
          <w:lang w:val="en-US"/>
        </w:rPr>
        <w:t>more costly. It has been found that acute and chronic stress disrupt goal-</w:t>
      </w:r>
      <w:r w:rsidR="7DDAF875" w:rsidRPr="039404BF">
        <w:rPr>
          <w:rFonts w:ascii="Arial" w:hAnsi="Arial" w:cs="Arial"/>
          <w:lang w:val="en-US"/>
        </w:rPr>
        <w:lastRenderedPageBreak/>
        <w:t>directed</w:t>
      </w:r>
      <w:r w:rsidR="39D49B11" w:rsidRPr="039404BF">
        <w:rPr>
          <w:rFonts w:ascii="Arial" w:hAnsi="Arial" w:cs="Arial"/>
          <w:lang w:val="en-US"/>
        </w:rPr>
        <w:t xml:space="preserve"> decision-making</w:t>
      </w:r>
      <w:r w:rsidR="7DDAF875" w:rsidRPr="039404BF">
        <w:rPr>
          <w:rFonts w:ascii="Arial" w:hAnsi="Arial" w:cs="Arial"/>
          <w:lang w:val="en-US"/>
        </w:rPr>
        <w:t xml:space="preserve">, while habitual </w:t>
      </w:r>
      <w:r w:rsidR="48B329A7" w:rsidRPr="039404BF">
        <w:rPr>
          <w:rFonts w:ascii="Arial" w:hAnsi="Arial" w:cs="Arial"/>
          <w:lang w:val="en-US"/>
        </w:rPr>
        <w:t>decision-making</w:t>
      </w:r>
      <w:r w:rsidR="7DDAF875" w:rsidRPr="039404BF">
        <w:rPr>
          <w:rFonts w:ascii="Arial" w:hAnsi="Arial" w:cs="Arial"/>
          <w:lang w:val="en-US"/>
        </w:rPr>
        <w:t xml:space="preserve"> appears unaffected </w:t>
      </w:r>
      <w:r w:rsidR="2480DABA" w:rsidRPr="039404BF">
        <w:rPr>
          <w:rFonts w:ascii="Arial" w:hAnsi="Arial" w:cs="Arial"/>
          <w:lang w:val="en-US"/>
        </w:rPr>
        <w:t xml:space="preserve">at the </w:t>
      </w:r>
      <w:r w:rsidR="7DDAF875" w:rsidRPr="039404BF">
        <w:rPr>
          <w:rFonts w:ascii="Arial" w:hAnsi="Arial" w:cs="Arial"/>
          <w:lang w:val="en-US"/>
        </w:rPr>
        <w:t xml:space="preserve">behavioral as well as neural level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004C2497" w:rsidRPr="039404BF">
        <w:rPr>
          <w:rFonts w:ascii="Arial" w:hAnsi="Arial" w:cs="Arial"/>
          <w:lang w:val="en-US"/>
        </w:rPr>
        <w:fldChar w:fldCharType="separate"/>
      </w:r>
      <w:r w:rsidR="7DDAF875" w:rsidRPr="039404BF">
        <w:rPr>
          <w:rFonts w:ascii="Arial" w:hAnsi="Arial" w:cs="Arial"/>
          <w:noProof/>
          <w:lang w:val="en-US"/>
        </w:rPr>
        <w:t>(Schwabe et al., 2013, 2008)</w:t>
      </w:r>
      <w:r w:rsidR="004C2497" w:rsidRPr="039404BF">
        <w:rPr>
          <w:rFonts w:ascii="Arial" w:hAnsi="Arial" w:cs="Arial"/>
          <w:lang w:val="en-US"/>
        </w:rPr>
        <w:fldChar w:fldCharType="end"/>
      </w:r>
      <w:r w:rsidR="7DDAF875" w:rsidRPr="039404BF">
        <w:rPr>
          <w:rFonts w:ascii="Arial" w:hAnsi="Arial" w:cs="Arial"/>
          <w:lang w:val="en-US"/>
        </w:rPr>
        <w:t xml:space="preserve">. </w:t>
      </w:r>
      <w:r w:rsidR="4278CA83" w:rsidRPr="039404BF">
        <w:rPr>
          <w:rFonts w:ascii="Arial" w:hAnsi="Arial" w:cs="Arial"/>
          <w:lang w:val="en-US"/>
        </w:rPr>
        <w:t>One possible explanation for the var</w:t>
      </w:r>
      <w:r w:rsidR="48B27613" w:rsidRPr="039404BF">
        <w:rPr>
          <w:rFonts w:ascii="Arial" w:hAnsi="Arial" w:cs="Arial"/>
          <w:lang w:val="en-US"/>
        </w:rPr>
        <w:t>iable</w:t>
      </w:r>
      <w:r w:rsidR="4278CA83" w:rsidRPr="039404BF">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004C2497" w:rsidRPr="039404BF">
        <w:rPr>
          <w:rFonts w:ascii="Arial" w:hAnsi="Arial" w:cs="Arial"/>
          <w:lang w:val="en-US"/>
        </w:rPr>
        <w:fldChar w:fldCharType="separate"/>
      </w:r>
      <w:r w:rsidR="4278CA83" w:rsidRPr="039404BF">
        <w:rPr>
          <w:rFonts w:ascii="Arial" w:hAnsi="Arial" w:cs="Arial"/>
          <w:noProof/>
          <w:lang w:val="en-US"/>
        </w:rPr>
        <w:t>(Starcke and Brand, 2016)</w:t>
      </w:r>
      <w:r w:rsidR="004C2497" w:rsidRPr="039404BF">
        <w:rPr>
          <w:rFonts w:ascii="Arial" w:hAnsi="Arial" w:cs="Arial"/>
          <w:lang w:val="en-US"/>
        </w:rPr>
        <w:fldChar w:fldCharType="end"/>
      </w:r>
      <w:r w:rsidR="4278CA83" w:rsidRPr="039404BF">
        <w:rPr>
          <w:rFonts w:ascii="Arial" w:hAnsi="Arial" w:cs="Arial"/>
          <w:lang w:val="en-US"/>
        </w:rPr>
        <w:t xml:space="preserve">. The physiological paradigms lead to more immediate stress during learning, whereas the psychosocial paradigms release their full physiological effect 10-20 mins after stress induction. Another explanation for the inconsistent meta-analytical findings </w:t>
      </w:r>
      <w:r w:rsidR="48B27613" w:rsidRPr="039404BF">
        <w:rPr>
          <w:rFonts w:ascii="Arial" w:hAnsi="Arial" w:cs="Arial"/>
          <w:lang w:val="en-US"/>
        </w:rPr>
        <w:t>could lie in</w:t>
      </w:r>
      <w:r w:rsidR="4278CA83" w:rsidRPr="039404BF">
        <w:rPr>
          <w:rFonts w:ascii="Arial" w:hAnsi="Arial" w:cs="Arial"/>
          <w:lang w:val="en-US"/>
        </w:rPr>
        <w:t xml:space="preserve"> how cognitive flexibility was measured.</w:t>
      </w:r>
      <w:r w:rsidR="573CCD96" w:rsidRPr="039404BF">
        <w:rPr>
          <w:rFonts w:ascii="Arial" w:hAnsi="Arial" w:cs="Arial"/>
          <w:lang w:val="en-US"/>
        </w:rPr>
        <w:t xml:space="preserve"> Both meta-analyses</w:t>
      </w:r>
      <w:r w:rsidR="249F19FC" w:rsidRPr="039404BF">
        <w:rPr>
          <w:rFonts w:ascii="Arial" w:hAnsi="Arial" w:cs="Arial"/>
          <w:lang w:val="en-US"/>
        </w:rPr>
        <w:t xml:space="preserve"> predominantly</w:t>
      </w:r>
      <w:r w:rsidR="573CCD96" w:rsidRPr="039404BF">
        <w:rPr>
          <w:rFonts w:ascii="Arial" w:hAnsi="Arial" w:cs="Arial"/>
          <w:lang w:val="en-US"/>
        </w:rPr>
        <w:t xml:space="preserve"> focused on</w:t>
      </w:r>
      <w:r w:rsidR="77B8C2DE" w:rsidRPr="039404BF">
        <w:rPr>
          <w:rFonts w:ascii="Arial" w:hAnsi="Arial" w:cs="Arial"/>
          <w:lang w:val="en-US"/>
        </w:rPr>
        <w:t xml:space="preserve"> classical</w:t>
      </w:r>
      <w:r w:rsidR="514C0549" w:rsidRPr="039404BF">
        <w:rPr>
          <w:rFonts w:ascii="Arial" w:hAnsi="Arial" w:cs="Arial"/>
          <w:lang w:val="en-US"/>
        </w:rPr>
        <w:t xml:space="preserve"> </w:t>
      </w:r>
      <w:r w:rsidR="573CCD96" w:rsidRPr="039404BF">
        <w:rPr>
          <w:rFonts w:ascii="Arial" w:hAnsi="Arial" w:cs="Arial"/>
          <w:lang w:val="en-US"/>
        </w:rPr>
        <w:t>paradigms such as the Wisconsin card sorting test</w:t>
      </w:r>
      <w:r w:rsidR="249F19FC" w:rsidRPr="039404BF">
        <w:rPr>
          <w:rFonts w:ascii="Arial" w:hAnsi="Arial" w:cs="Arial"/>
          <w:lang w:val="en-US"/>
        </w:rPr>
        <w:t xml:space="preserve"> or</w:t>
      </w:r>
      <w:r w:rsidR="573CCD96" w:rsidRPr="039404BF">
        <w:rPr>
          <w:rFonts w:ascii="Arial" w:hAnsi="Arial" w:cs="Arial"/>
          <w:lang w:val="en-US"/>
        </w:rPr>
        <w:t xml:space="preserve"> task-switching test</w:t>
      </w:r>
      <w:r w:rsidR="249F19FC" w:rsidRPr="039404BF">
        <w:rPr>
          <w:rFonts w:ascii="Arial" w:hAnsi="Arial" w:cs="Arial"/>
          <w:lang w:val="en-US"/>
        </w:rPr>
        <w:t>s</w:t>
      </w:r>
      <w:r w:rsidR="573CCD96" w:rsidRPr="039404BF">
        <w:rPr>
          <w:rFonts w:ascii="Arial" w:hAnsi="Arial" w:cs="Arial"/>
          <w:lang w:val="en-US"/>
        </w:rPr>
        <w:t>. While providing valuable insight into overall cognitive flexibility</w:t>
      </w:r>
      <w:r w:rsidR="3A5B5F7F" w:rsidRPr="039404BF">
        <w:rPr>
          <w:rFonts w:ascii="Arial" w:hAnsi="Arial" w:cs="Arial"/>
          <w:lang w:val="en-US"/>
        </w:rPr>
        <w:t>,</w:t>
      </w:r>
      <w:r w:rsidR="573CCD96" w:rsidRPr="039404BF">
        <w:rPr>
          <w:rFonts w:ascii="Arial" w:hAnsi="Arial" w:cs="Arial"/>
          <w:lang w:val="en-US"/>
        </w:rPr>
        <w:t xml:space="preserve"> these paradigms mostly rely on averaged outcome measures. In contrast, tasks designed for computational modeling </w:t>
      </w:r>
      <w:r w:rsidR="61819EB0" w:rsidRPr="039404BF">
        <w:rPr>
          <w:rFonts w:ascii="Arial" w:hAnsi="Arial" w:cs="Arial"/>
          <w:lang w:val="en-US"/>
        </w:rPr>
        <w:t xml:space="preserve">may </w:t>
      </w:r>
      <w:r w:rsidR="573CCD96" w:rsidRPr="039404BF">
        <w:rPr>
          <w:rFonts w:ascii="Arial" w:hAnsi="Arial" w:cs="Arial"/>
          <w:lang w:val="en-US"/>
        </w:rPr>
        <w:t xml:space="preserve">provide a more fine-grained measure of </w:t>
      </w:r>
      <w:r w:rsidR="61819EB0" w:rsidRPr="039404BF">
        <w:rPr>
          <w:rFonts w:ascii="Arial" w:hAnsi="Arial" w:cs="Arial"/>
          <w:lang w:val="en-US"/>
        </w:rPr>
        <w:t>behavioral adaptation</w:t>
      </w:r>
      <w:r w:rsidR="514C0549" w:rsidRPr="039404BF">
        <w:rPr>
          <w:rFonts w:ascii="Arial" w:hAnsi="Arial" w:cs="Arial"/>
          <w:lang w:val="en-US"/>
        </w:rPr>
        <w:t>.</w:t>
      </w:r>
      <w:r w:rsidR="2B7A97C4" w:rsidRPr="039404BF">
        <w:rPr>
          <w:rFonts w:ascii="Arial" w:hAnsi="Arial" w:cs="Arial"/>
          <w:lang w:val="en-US"/>
        </w:rPr>
        <w:t xml:space="preserve"> </w:t>
      </w:r>
    </w:p>
    <w:p w14:paraId="325AB00B" w14:textId="77777777" w:rsidR="00B475D1" w:rsidRDefault="7DDAF875" w:rsidP="00B475D1">
      <w:pPr>
        <w:spacing w:line="480" w:lineRule="auto"/>
        <w:ind w:firstLine="708"/>
        <w:jc w:val="both"/>
        <w:rPr>
          <w:rFonts w:ascii="Arial" w:hAnsi="Arial" w:cs="Arial"/>
          <w:lang w:val="en-US"/>
        </w:rPr>
      </w:pPr>
      <w:r w:rsidRPr="039404BF">
        <w:rPr>
          <w:rFonts w:ascii="Arial" w:hAnsi="Arial" w:cs="Arial"/>
          <w:lang w:val="en-US"/>
        </w:rPr>
        <w:t>An</w:t>
      </w:r>
      <w:r w:rsidR="5D42DFF8" w:rsidRPr="039404BF">
        <w:rPr>
          <w:rFonts w:ascii="Arial" w:hAnsi="Arial" w:cs="Arial"/>
          <w:lang w:val="en-US"/>
        </w:rPr>
        <w:t xml:space="preserve"> </w:t>
      </w:r>
      <w:r w:rsidRPr="039404BF">
        <w:rPr>
          <w:rFonts w:ascii="Arial" w:hAnsi="Arial" w:cs="Arial"/>
          <w:lang w:val="en-US"/>
        </w:rPr>
        <w:t xml:space="preserve">understudied subject </w:t>
      </w:r>
      <w:r w:rsidR="5D42DFF8" w:rsidRPr="039404BF">
        <w:rPr>
          <w:rFonts w:ascii="Arial" w:hAnsi="Arial" w:cs="Arial"/>
          <w:lang w:val="en-US"/>
        </w:rPr>
        <w:t xml:space="preserve">remains </w:t>
      </w:r>
      <w:r w:rsidR="617F8216" w:rsidRPr="039404BF">
        <w:rPr>
          <w:rFonts w:ascii="Arial" w:hAnsi="Arial" w:cs="Arial"/>
          <w:lang w:val="en-US"/>
        </w:rPr>
        <w:t>how</w:t>
      </w:r>
      <w:r w:rsidR="14CA3DFA" w:rsidRPr="039404BF">
        <w:rPr>
          <w:rFonts w:ascii="Arial" w:hAnsi="Arial" w:cs="Arial"/>
          <w:lang w:val="en-US"/>
        </w:rPr>
        <w:t xml:space="preserve"> </w:t>
      </w:r>
      <w:r w:rsidRPr="039404BF">
        <w:rPr>
          <w:rFonts w:ascii="Arial" w:hAnsi="Arial" w:cs="Arial"/>
          <w:lang w:val="en-US"/>
        </w:rPr>
        <w:t>the brain</w:t>
      </w:r>
      <w:r w:rsidR="06562D13" w:rsidRPr="039404BF">
        <w:rPr>
          <w:rFonts w:ascii="Arial" w:hAnsi="Arial" w:cs="Arial"/>
          <w:lang w:val="en-US"/>
        </w:rPr>
        <w:t xml:space="preserve"> adapt</w:t>
      </w:r>
      <w:r w:rsidRPr="039404BF">
        <w:rPr>
          <w:rFonts w:ascii="Arial" w:hAnsi="Arial" w:cs="Arial"/>
          <w:lang w:val="en-US"/>
        </w:rPr>
        <w:t>s</w:t>
      </w:r>
      <w:r w:rsidR="677AEC30" w:rsidRPr="039404BF">
        <w:rPr>
          <w:rFonts w:ascii="Arial" w:hAnsi="Arial" w:cs="Arial"/>
          <w:lang w:val="en-US"/>
        </w:rPr>
        <w:t xml:space="preserve"> </w:t>
      </w:r>
      <w:r w:rsidRPr="039404BF">
        <w:rPr>
          <w:rFonts w:ascii="Arial" w:hAnsi="Arial" w:cs="Arial"/>
          <w:lang w:val="en-US"/>
        </w:rPr>
        <w:t>to learning from rewards</w:t>
      </w:r>
      <w:r w:rsidR="14CA3DFA" w:rsidRPr="039404BF">
        <w:rPr>
          <w:rFonts w:ascii="Arial" w:hAnsi="Arial" w:cs="Arial"/>
          <w:lang w:val="en-US"/>
        </w:rPr>
        <w:t xml:space="preserve"> in a</w:t>
      </w:r>
      <w:r w:rsidR="779E20BA" w:rsidRPr="039404BF">
        <w:rPr>
          <w:rFonts w:ascii="Arial" w:hAnsi="Arial" w:cs="Arial"/>
          <w:lang w:val="en-US"/>
        </w:rPr>
        <w:t xml:space="preserve">n uncertain </w:t>
      </w:r>
      <w:r w:rsidR="14CA3DFA" w:rsidRPr="039404BF">
        <w:rPr>
          <w:rFonts w:ascii="Arial" w:hAnsi="Arial" w:cs="Arial"/>
          <w:lang w:val="en-US"/>
        </w:rPr>
        <w:t xml:space="preserve">environment under stress. </w:t>
      </w:r>
      <w:r w:rsidR="426AA872" w:rsidRPr="039404BF">
        <w:rPr>
          <w:rFonts w:ascii="Arial" w:hAnsi="Arial" w:cs="Arial"/>
          <w:lang w:val="en-US"/>
        </w:rPr>
        <w:t>P</w:t>
      </w:r>
      <w:r w:rsidR="14CA3DFA" w:rsidRPr="039404BF">
        <w:rPr>
          <w:rFonts w:ascii="Arial" w:hAnsi="Arial" w:cs="Arial"/>
          <w:lang w:val="en-US"/>
        </w:rPr>
        <w:t>robabilistic reversal learning</w:t>
      </w:r>
      <w:r w:rsidR="426AA872" w:rsidRPr="039404BF">
        <w:rPr>
          <w:rFonts w:ascii="Arial" w:hAnsi="Arial" w:cs="Arial"/>
          <w:lang w:val="en-US"/>
        </w:rPr>
        <w:t xml:space="preserve"> requires</w:t>
      </w:r>
      <w:r w:rsidR="14CA3DFA" w:rsidRPr="039404BF">
        <w:rPr>
          <w:rFonts w:ascii="Arial" w:hAnsi="Arial" w:cs="Arial"/>
          <w:lang w:val="en-US"/>
        </w:rPr>
        <w:t xml:space="preserve"> participants </w:t>
      </w:r>
      <w:r w:rsidR="46823E34" w:rsidRPr="039404BF">
        <w:rPr>
          <w:rFonts w:ascii="Arial" w:hAnsi="Arial" w:cs="Arial"/>
          <w:lang w:val="en-US"/>
        </w:rPr>
        <w:t xml:space="preserve">to </w:t>
      </w:r>
      <w:r w:rsidR="14CA3DFA" w:rsidRPr="039404BF">
        <w:rPr>
          <w:rFonts w:ascii="Arial" w:hAnsi="Arial" w:cs="Arial"/>
          <w:lang w:val="en-US"/>
        </w:rPr>
        <w:t>choose between stimuli with</w:t>
      </w:r>
      <w:r w:rsidR="268B2E4E" w:rsidRPr="039404BF">
        <w:rPr>
          <w:rFonts w:ascii="Arial" w:hAnsi="Arial" w:cs="Arial"/>
          <w:lang w:val="en-US"/>
        </w:rPr>
        <w:t xml:space="preserve"> different</w:t>
      </w:r>
      <w:r w:rsidR="14CA3DFA" w:rsidRPr="039404BF">
        <w:rPr>
          <w:rFonts w:ascii="Arial" w:hAnsi="Arial" w:cs="Arial"/>
          <w:lang w:val="en-US"/>
        </w:rPr>
        <w:t xml:space="preserve"> varying reward contingencies</w:t>
      </w:r>
      <w:r w:rsidR="2765A50F" w:rsidRPr="039404BF">
        <w:rPr>
          <w:rFonts w:ascii="Arial" w:hAnsi="Arial" w:cs="Arial"/>
          <w:lang w:val="en-US"/>
        </w:rPr>
        <w:t xml:space="preserve">. </w:t>
      </w:r>
      <w:r w:rsidR="14CA3DFA" w:rsidRPr="039404BF">
        <w:rPr>
          <w:rFonts w:ascii="Arial" w:hAnsi="Arial" w:cs="Arial"/>
          <w:lang w:val="en-US"/>
        </w:rPr>
        <w:t>In these paradigms c</w:t>
      </w:r>
      <w:r w:rsidR="297DA3A2" w:rsidRPr="039404BF">
        <w:rPr>
          <w:rFonts w:ascii="Arial" w:hAnsi="Arial" w:cs="Arial"/>
          <w:lang w:val="en-US"/>
        </w:rPr>
        <w:t>ontingencies</w:t>
      </w:r>
      <w:r w:rsidR="42CC81A8" w:rsidRPr="039404BF">
        <w:rPr>
          <w:rFonts w:ascii="Arial" w:hAnsi="Arial" w:cs="Arial"/>
          <w:lang w:val="en-US"/>
        </w:rPr>
        <w:t xml:space="preserve"> are reversed several times throughout the task</w:t>
      </w:r>
      <w:r w:rsidR="297DA3A2" w:rsidRPr="039404BF">
        <w:rPr>
          <w:rFonts w:ascii="Arial" w:hAnsi="Arial" w:cs="Arial"/>
          <w:lang w:val="en-US"/>
        </w:rPr>
        <w:t xml:space="preserve"> unannounced and therefore</w:t>
      </w:r>
      <w:r w:rsidR="33700CCD" w:rsidRPr="039404BF">
        <w:rPr>
          <w:rFonts w:ascii="Arial" w:hAnsi="Arial" w:cs="Arial"/>
          <w:lang w:val="en-US"/>
        </w:rPr>
        <w:t xml:space="preserve"> </w:t>
      </w:r>
      <w:r w:rsidR="426AA872" w:rsidRPr="039404BF">
        <w:rPr>
          <w:rFonts w:ascii="Arial" w:hAnsi="Arial" w:cs="Arial"/>
          <w:lang w:val="en-US"/>
        </w:rPr>
        <w:t>demand</w:t>
      </w:r>
      <w:r w:rsidR="2765A50F" w:rsidRPr="039404BF">
        <w:rPr>
          <w:rFonts w:ascii="Arial" w:hAnsi="Arial" w:cs="Arial"/>
          <w:lang w:val="en-US"/>
        </w:rPr>
        <w:t xml:space="preserve"> behavioral</w:t>
      </w:r>
      <w:r w:rsidR="21736321" w:rsidRPr="039404BF">
        <w:rPr>
          <w:rFonts w:ascii="Arial" w:hAnsi="Arial" w:cs="Arial"/>
          <w:lang w:val="en-US"/>
        </w:rPr>
        <w:t xml:space="preserve"> </w:t>
      </w:r>
      <w:r w:rsidR="42CC81A8" w:rsidRPr="039404BF">
        <w:rPr>
          <w:rFonts w:ascii="Arial" w:hAnsi="Arial" w:cs="Arial"/>
          <w:lang w:val="en-US"/>
        </w:rPr>
        <w:t xml:space="preserve">adaptation to a </w:t>
      </w:r>
      <w:r w:rsidR="5136ECAC" w:rsidRPr="039404BF">
        <w:rPr>
          <w:rFonts w:ascii="Arial" w:hAnsi="Arial" w:cs="Arial"/>
          <w:lang w:val="en-US"/>
        </w:rPr>
        <w:t>changing</w:t>
      </w:r>
      <w:r w:rsidR="42CC81A8" w:rsidRPr="039404BF">
        <w:rPr>
          <w:rFonts w:ascii="Arial" w:hAnsi="Arial" w:cs="Arial"/>
          <w:lang w:val="en-US"/>
        </w:rPr>
        <w:t xml:space="preserve"> environment.</w:t>
      </w:r>
      <w:r w:rsidR="426AA872" w:rsidRPr="039404BF">
        <w:rPr>
          <w:rFonts w:ascii="Arial" w:hAnsi="Arial" w:cs="Arial"/>
          <w:lang w:val="en-US"/>
        </w:rPr>
        <w:t xml:space="preserve"> </w:t>
      </w:r>
      <w:r w:rsidR="5C5EF6F3" w:rsidRPr="039404BF">
        <w:rPr>
          <w:rFonts w:ascii="Arial" w:hAnsi="Arial" w:cs="Arial"/>
          <w:lang w:val="en-US"/>
        </w:rPr>
        <w:t xml:space="preserve">A </w:t>
      </w:r>
      <w:r w:rsidR="426AA872" w:rsidRPr="039404BF">
        <w:rPr>
          <w:rFonts w:ascii="Arial" w:hAnsi="Arial" w:cs="Arial"/>
          <w:lang w:val="en-US"/>
        </w:rPr>
        <w:t>computational</w:t>
      </w:r>
      <w:r w:rsidR="324FF6D2" w:rsidRPr="039404BF">
        <w:rPr>
          <w:rFonts w:ascii="Arial" w:hAnsi="Arial" w:cs="Arial"/>
          <w:lang w:val="en-US"/>
        </w:rPr>
        <w:t xml:space="preserve"> </w:t>
      </w:r>
      <w:r w:rsidR="1E97E91B" w:rsidRPr="039404BF">
        <w:rPr>
          <w:rFonts w:ascii="Arial" w:hAnsi="Arial" w:cs="Arial"/>
          <w:lang w:val="en-US"/>
        </w:rPr>
        <w:t>mechanism</w:t>
      </w:r>
      <w:r w:rsidR="7F320652" w:rsidRPr="039404BF">
        <w:rPr>
          <w:rFonts w:ascii="Arial" w:hAnsi="Arial" w:cs="Arial"/>
          <w:lang w:val="en-US"/>
        </w:rPr>
        <w:t xml:space="preserve"> </w:t>
      </w:r>
      <w:r w:rsidR="1E97E91B" w:rsidRPr="039404BF">
        <w:rPr>
          <w:rFonts w:ascii="Arial" w:hAnsi="Arial" w:cs="Arial"/>
          <w:lang w:val="en-US"/>
        </w:rPr>
        <w:t xml:space="preserve">underlying </w:t>
      </w:r>
      <w:r w:rsidR="5C5EF6F3" w:rsidRPr="039404BF">
        <w:rPr>
          <w:rFonts w:ascii="Arial" w:hAnsi="Arial" w:cs="Arial"/>
          <w:lang w:val="en-US"/>
        </w:rPr>
        <w:t xml:space="preserve">the putative </w:t>
      </w:r>
      <w:r w:rsidR="426AA872" w:rsidRPr="039404BF">
        <w:rPr>
          <w:rFonts w:ascii="Arial" w:hAnsi="Arial" w:cs="Arial"/>
          <w:lang w:val="en-US"/>
        </w:rPr>
        <w:t>learning</w:t>
      </w:r>
      <w:r w:rsidR="5C5EF6F3" w:rsidRPr="039404BF">
        <w:rPr>
          <w:rFonts w:ascii="Arial" w:hAnsi="Arial" w:cs="Arial"/>
          <w:lang w:val="en-US"/>
        </w:rPr>
        <w:t xml:space="preserve"> process</w:t>
      </w:r>
      <w:r w:rsidR="0792A29E" w:rsidRPr="039404BF">
        <w:rPr>
          <w:rFonts w:ascii="Arial" w:hAnsi="Arial" w:cs="Arial"/>
          <w:lang w:val="en-US"/>
        </w:rPr>
        <w:t xml:space="preserve"> </w:t>
      </w:r>
      <w:r w:rsidR="5C5EF6F3" w:rsidRPr="039404BF">
        <w:rPr>
          <w:rFonts w:ascii="Arial" w:hAnsi="Arial" w:cs="Arial"/>
          <w:lang w:val="en-US"/>
        </w:rPr>
        <w:t xml:space="preserve">can be </w:t>
      </w:r>
      <w:r w:rsidR="1E97E91B" w:rsidRPr="039404BF">
        <w:rPr>
          <w:rFonts w:ascii="Arial" w:hAnsi="Arial" w:cs="Arial"/>
          <w:lang w:val="en-US"/>
        </w:rPr>
        <w:t>formalized</w:t>
      </w:r>
      <w:r w:rsidR="5C5EF6F3" w:rsidRPr="039404BF">
        <w:rPr>
          <w:rFonts w:ascii="Arial" w:hAnsi="Arial" w:cs="Arial"/>
          <w:lang w:val="en-US"/>
        </w:rPr>
        <w:t xml:space="preserve"> </w:t>
      </w:r>
      <w:r w:rsidR="2840876E" w:rsidRPr="039404BF">
        <w:rPr>
          <w:rFonts w:ascii="Arial" w:hAnsi="Arial" w:cs="Arial"/>
          <w:lang w:val="en-US"/>
        </w:rPr>
        <w:t>by</w:t>
      </w:r>
      <w:r w:rsidR="53D78474" w:rsidRPr="039404BF">
        <w:rPr>
          <w:rFonts w:ascii="Arial" w:hAnsi="Arial" w:cs="Arial"/>
          <w:lang w:val="en-US"/>
        </w:rPr>
        <w:t xml:space="preserve"> </w:t>
      </w:r>
      <w:r w:rsidR="1E97E91B" w:rsidRPr="039404BF">
        <w:rPr>
          <w:rFonts w:ascii="Arial" w:hAnsi="Arial" w:cs="Arial"/>
          <w:lang w:val="en-US"/>
        </w:rPr>
        <w:t xml:space="preserve">the </w:t>
      </w:r>
      <w:r w:rsidR="2840876E" w:rsidRPr="039404BF">
        <w:rPr>
          <w:rFonts w:ascii="Arial" w:hAnsi="Arial" w:cs="Arial"/>
          <w:lang w:val="en-US"/>
        </w:rPr>
        <w:t>reward prediction error (RPE), a</w:t>
      </w:r>
      <w:r w:rsidR="20C899BC" w:rsidRPr="039404BF">
        <w:rPr>
          <w:rFonts w:ascii="Arial" w:hAnsi="Arial" w:cs="Arial"/>
          <w:lang w:val="en-US"/>
        </w:rPr>
        <w:t xml:space="preserve"> computational quantity derived from</w:t>
      </w:r>
      <w:r w:rsidR="2840876E" w:rsidRPr="039404BF">
        <w:rPr>
          <w:rFonts w:ascii="Arial" w:hAnsi="Arial" w:cs="Arial"/>
          <w:lang w:val="en-US"/>
        </w:rPr>
        <w:t xml:space="preserve"> </w:t>
      </w:r>
      <w:r w:rsidR="20C899BC" w:rsidRPr="039404BF">
        <w:rPr>
          <w:rFonts w:ascii="Arial" w:hAnsi="Arial" w:cs="Arial"/>
          <w:lang w:val="en-US"/>
        </w:rPr>
        <w:t xml:space="preserve">the </w:t>
      </w:r>
      <w:r w:rsidR="426AA872" w:rsidRPr="039404BF">
        <w:rPr>
          <w:rFonts w:ascii="Arial" w:hAnsi="Arial" w:cs="Arial"/>
          <w:lang w:val="en-US"/>
        </w:rPr>
        <w:t>reinforcement learning (RL) framework</w:t>
      </w:r>
      <w:r w:rsidR="47483756" w:rsidRPr="039404BF">
        <w:rPr>
          <w:rFonts w:ascii="Arial" w:hAnsi="Arial" w:cs="Arial"/>
          <w:lang w:val="en-US"/>
        </w:rPr>
        <w:t xml:space="preserve">. </w:t>
      </w:r>
      <w:r w:rsidR="426AA872" w:rsidRPr="039404BF">
        <w:rPr>
          <w:rFonts w:ascii="Arial" w:hAnsi="Arial" w:cs="Arial"/>
          <w:lang w:val="en-US"/>
        </w:rPr>
        <w:t>RPE</w:t>
      </w:r>
      <w:r w:rsidR="0DC41F65" w:rsidRPr="039404BF">
        <w:rPr>
          <w:rFonts w:ascii="Arial" w:hAnsi="Arial" w:cs="Arial"/>
          <w:lang w:val="en-US"/>
        </w:rPr>
        <w:t>s</w:t>
      </w:r>
      <w:r w:rsidR="426AA872" w:rsidRPr="039404BF">
        <w:rPr>
          <w:rFonts w:ascii="Arial" w:hAnsi="Arial" w:cs="Arial"/>
          <w:lang w:val="en-US"/>
        </w:rPr>
        <w:t xml:space="preserve"> signal the difference between an observed and expected reward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004C2497" w:rsidRPr="039404BF">
        <w:rPr>
          <w:rFonts w:ascii="Arial" w:hAnsi="Arial" w:cs="Arial"/>
          <w:lang w:val="en-US"/>
        </w:rPr>
        <w:fldChar w:fldCharType="separate"/>
      </w:r>
      <w:r w:rsidR="426AA872" w:rsidRPr="039404BF">
        <w:rPr>
          <w:rFonts w:ascii="Arial" w:hAnsi="Arial" w:cs="Arial"/>
          <w:noProof/>
          <w:lang w:val="en-US"/>
        </w:rPr>
        <w:t>(Dolan and Dayan, 2013)</w:t>
      </w:r>
      <w:r w:rsidR="004C2497" w:rsidRPr="039404BF">
        <w:rPr>
          <w:rFonts w:ascii="Arial" w:hAnsi="Arial" w:cs="Arial"/>
          <w:lang w:val="en-US"/>
        </w:rPr>
        <w:fldChar w:fldCharType="end"/>
      </w:r>
      <w:r w:rsidR="426AA872" w:rsidRPr="039404BF">
        <w:rPr>
          <w:rFonts w:ascii="Arial" w:hAnsi="Arial" w:cs="Arial"/>
          <w:lang w:val="en-US"/>
        </w:rPr>
        <w:t xml:space="preserve"> and are used to update the value of </w:t>
      </w:r>
      <w:r w:rsidR="0DC41F65" w:rsidRPr="039404BF">
        <w:rPr>
          <w:rFonts w:ascii="Arial" w:hAnsi="Arial" w:cs="Arial"/>
          <w:lang w:val="en-US"/>
        </w:rPr>
        <w:t xml:space="preserve">a stimulus, </w:t>
      </w:r>
      <w:r w:rsidR="4F0061C2" w:rsidRPr="039404BF">
        <w:rPr>
          <w:rFonts w:ascii="Arial" w:hAnsi="Arial" w:cs="Arial"/>
          <w:lang w:val="en-US"/>
        </w:rPr>
        <w:t>a state</w:t>
      </w:r>
      <w:r w:rsidR="5A6FB716" w:rsidRPr="039404BF">
        <w:rPr>
          <w:rFonts w:ascii="Arial" w:hAnsi="Arial" w:cs="Arial"/>
          <w:lang w:val="en-US"/>
        </w:rPr>
        <w:t>,</w:t>
      </w:r>
      <w:r w:rsidR="4F0061C2" w:rsidRPr="039404BF">
        <w:rPr>
          <w:rFonts w:ascii="Arial" w:hAnsi="Arial" w:cs="Arial"/>
          <w:lang w:val="en-US"/>
        </w:rPr>
        <w:t xml:space="preserve"> </w:t>
      </w:r>
      <w:r w:rsidR="0DC41F65" w:rsidRPr="039404BF">
        <w:rPr>
          <w:rFonts w:ascii="Arial" w:hAnsi="Arial" w:cs="Arial"/>
          <w:lang w:val="en-US"/>
        </w:rPr>
        <w:t xml:space="preserve">or </w:t>
      </w:r>
      <w:r w:rsidR="426AA872" w:rsidRPr="039404BF">
        <w:rPr>
          <w:rFonts w:ascii="Arial" w:hAnsi="Arial" w:cs="Arial"/>
          <w:lang w:val="en-US"/>
        </w:rPr>
        <w:t xml:space="preserve">an action. </w:t>
      </w:r>
      <w:r w:rsidR="2C969580" w:rsidRPr="039404BF">
        <w:rPr>
          <w:rFonts w:ascii="Arial" w:hAnsi="Arial" w:cs="Arial"/>
          <w:lang w:val="en-US"/>
        </w:rPr>
        <w:t>Due to the probabilistic nature of reversal learning tasks, an ideal observer</w:t>
      </w:r>
      <w:r w:rsidR="03266074" w:rsidRPr="039404BF">
        <w:rPr>
          <w:rFonts w:ascii="Arial" w:hAnsi="Arial" w:cs="Arial"/>
          <w:lang w:val="en-US"/>
        </w:rPr>
        <w:t xml:space="preserve"> would stay with a</w:t>
      </w:r>
      <w:r w:rsidR="7A29FB04" w:rsidRPr="039404BF">
        <w:rPr>
          <w:rFonts w:ascii="Arial" w:hAnsi="Arial" w:cs="Arial"/>
          <w:lang w:val="en-US"/>
        </w:rPr>
        <w:t xml:space="preserve">n </w:t>
      </w:r>
      <w:r w:rsidR="03266074" w:rsidRPr="039404BF">
        <w:rPr>
          <w:rFonts w:ascii="Arial" w:hAnsi="Arial" w:cs="Arial"/>
          <w:lang w:val="en-US"/>
        </w:rPr>
        <w:t>advantageous option, despite experiencing occasional negative RPEs</w:t>
      </w:r>
      <w:r w:rsidR="62B79583" w:rsidRPr="039404BF">
        <w:rPr>
          <w:rFonts w:ascii="Arial" w:hAnsi="Arial" w:cs="Arial"/>
          <w:lang w:val="en-US"/>
        </w:rPr>
        <w:t xml:space="preserve">. However, an ideal agent </w:t>
      </w:r>
      <w:r w:rsidR="31B06F79" w:rsidRPr="039404BF">
        <w:rPr>
          <w:rFonts w:ascii="Arial" w:hAnsi="Arial" w:cs="Arial"/>
          <w:lang w:val="en-US"/>
        </w:rPr>
        <w:t xml:space="preserve">would switch choices away from disadvantageous options despite </w:t>
      </w:r>
      <w:r w:rsidR="0CB220C2" w:rsidRPr="039404BF">
        <w:rPr>
          <w:rFonts w:ascii="Arial" w:hAnsi="Arial" w:cs="Arial"/>
          <w:lang w:val="en-US"/>
        </w:rPr>
        <w:t>occasional wins and the resulting positive RPE</w:t>
      </w:r>
      <w:r w:rsidR="29FE90D8" w:rsidRPr="039404BF">
        <w:rPr>
          <w:rFonts w:ascii="Arial" w:hAnsi="Arial" w:cs="Arial"/>
          <w:lang w:val="en-US"/>
        </w:rPr>
        <w:t>.</w:t>
      </w:r>
      <w:r w:rsidR="2C969580" w:rsidRPr="039404BF">
        <w:rPr>
          <w:rFonts w:ascii="Arial" w:hAnsi="Arial" w:cs="Arial"/>
          <w:lang w:val="en-US"/>
        </w:rPr>
        <w:t xml:space="preserve"> </w:t>
      </w:r>
      <w:r w:rsidR="426AA872" w:rsidRPr="039404BF">
        <w:rPr>
          <w:rFonts w:ascii="Arial" w:hAnsi="Arial" w:cs="Arial"/>
          <w:lang w:val="en-US"/>
        </w:rPr>
        <w:t>The neural signature of RPE</w:t>
      </w:r>
      <w:r w:rsidR="0BAE940C" w:rsidRPr="039404BF">
        <w:rPr>
          <w:rFonts w:ascii="Arial" w:hAnsi="Arial" w:cs="Arial"/>
          <w:lang w:val="en-US"/>
        </w:rPr>
        <w:t xml:space="preserve"> during reversal learning</w:t>
      </w:r>
      <w:r w:rsidR="426AA872" w:rsidRPr="039404BF">
        <w:rPr>
          <w:rFonts w:ascii="Arial" w:hAnsi="Arial" w:cs="Arial"/>
          <w:lang w:val="en-US"/>
        </w:rPr>
        <w:t xml:space="preserve"> is reliably found in the human </w:t>
      </w:r>
      <w:r w:rsidR="0BAE940C" w:rsidRPr="039404BF">
        <w:rPr>
          <w:rFonts w:ascii="Arial" w:hAnsi="Arial" w:cs="Arial"/>
          <w:lang w:val="en-US"/>
        </w:rPr>
        <w:t xml:space="preserve">ventral frontostriatal circuitry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004C2497" w:rsidRPr="039404BF">
        <w:rPr>
          <w:rFonts w:ascii="Arial" w:hAnsi="Arial" w:cs="Arial"/>
          <w:lang w:val="en-US"/>
        </w:rPr>
        <w:fldChar w:fldCharType="separate"/>
      </w:r>
      <w:r w:rsidRPr="039404BF">
        <w:rPr>
          <w:rFonts w:ascii="Arial" w:hAnsi="Arial" w:cs="Arial"/>
          <w:noProof/>
          <w:lang w:val="en-US"/>
        </w:rPr>
        <w:t>(Doherty et al., 2003)</w:t>
      </w:r>
      <w:r w:rsidR="004C2497" w:rsidRPr="039404BF">
        <w:rPr>
          <w:rFonts w:ascii="Arial" w:hAnsi="Arial" w:cs="Arial"/>
          <w:lang w:val="en-US"/>
        </w:rPr>
        <w:fldChar w:fldCharType="end"/>
      </w:r>
      <w:r w:rsidRPr="039404BF">
        <w:rPr>
          <w:rFonts w:ascii="Arial" w:hAnsi="Arial" w:cs="Arial"/>
          <w:lang w:val="en-US"/>
        </w:rPr>
        <w:t>.</w:t>
      </w:r>
    </w:p>
    <w:p w14:paraId="22B0F256" w14:textId="2A3AF1CB" w:rsidR="003040FF" w:rsidRDefault="5443BD46" w:rsidP="00B475D1">
      <w:pPr>
        <w:spacing w:line="480" w:lineRule="auto"/>
        <w:ind w:firstLine="708"/>
        <w:jc w:val="both"/>
        <w:rPr>
          <w:rFonts w:ascii="Arial" w:hAnsi="Arial" w:cs="Arial"/>
          <w:lang w:val="en-US"/>
        </w:rPr>
      </w:pPr>
      <w:r w:rsidRPr="039404BF">
        <w:rPr>
          <w:rFonts w:ascii="Arial" w:hAnsi="Arial" w:cs="Arial"/>
          <w:lang w:val="en-US"/>
        </w:rPr>
        <w:lastRenderedPageBreak/>
        <w:t>So far, small sample sizes, heterogenous subdomains in the operationalization of decision-making, and methodological considerations with regard to the type of stressor have complicated the picture</w:t>
      </w:r>
      <w:r w:rsidR="005B7489">
        <w:rPr>
          <w:rFonts w:ascii="Arial" w:hAnsi="Arial" w:cs="Arial"/>
          <w:lang w:val="en-US"/>
        </w:rPr>
        <w:t xml:space="preserve"> </w:t>
      </w:r>
      <w:r w:rsidR="002952D9" w:rsidRPr="039404BF">
        <w:rPr>
          <w:rFonts w:ascii="Arial" w:hAnsi="Arial" w:cs="Arial"/>
          <w:lang w:val="en-US"/>
        </w:rPr>
        <w:fldChar w:fldCharType="begin" w:fldLock="1"/>
      </w:r>
      <w:r w:rsidR="002952D9" w:rsidRPr="039404BF">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2952D9" w:rsidRPr="039404BF">
        <w:rPr>
          <w:rFonts w:ascii="Arial" w:hAnsi="Arial" w:cs="Arial"/>
          <w:lang w:val="en-US"/>
        </w:rPr>
        <w:fldChar w:fldCharType="separate"/>
      </w:r>
      <w:r w:rsidRPr="039404BF">
        <w:rPr>
          <w:rFonts w:ascii="Arial" w:hAnsi="Arial" w:cs="Arial"/>
          <w:noProof/>
          <w:lang w:val="en-US"/>
        </w:rPr>
        <w:t>(Porcelli and Delgado, 2017)</w:t>
      </w:r>
      <w:r w:rsidR="002952D9" w:rsidRPr="039404BF">
        <w:rPr>
          <w:rFonts w:ascii="Arial" w:hAnsi="Arial" w:cs="Arial"/>
          <w:lang w:val="en-US"/>
        </w:rPr>
        <w:fldChar w:fldCharType="end"/>
      </w:r>
      <w:r w:rsidRPr="039404BF">
        <w:rPr>
          <w:rFonts w:ascii="Arial" w:hAnsi="Arial" w:cs="Arial"/>
          <w:lang w:val="en-US"/>
        </w:rPr>
        <w:t xml:space="preserve">. </w:t>
      </w:r>
      <w:r w:rsidR="252C1674" w:rsidRPr="039404BF">
        <w:rPr>
          <w:rFonts w:ascii="Arial" w:hAnsi="Arial" w:cs="Arial"/>
          <w:lang w:val="en-US"/>
        </w:rPr>
        <w:t>M</w:t>
      </w:r>
      <w:r w:rsidR="577A507E" w:rsidRPr="039404BF">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252C1674" w:rsidRPr="039404BF">
        <w:rPr>
          <w:rFonts w:ascii="Arial" w:hAnsi="Arial" w:cs="Arial"/>
          <w:lang w:val="en-US"/>
        </w:rPr>
        <w:t xml:space="preserve">. </w:t>
      </w:r>
      <w:r w:rsidR="1923D035" w:rsidRPr="039404BF">
        <w:rPr>
          <w:rFonts w:ascii="Arial" w:hAnsi="Arial" w:cs="Arial"/>
          <w:lang w:val="en-US"/>
        </w:rPr>
        <w:t>In the previ</w:t>
      </w:r>
      <w:r w:rsidR="69B1E8C7" w:rsidRPr="039404BF">
        <w:rPr>
          <w:rFonts w:ascii="Arial" w:hAnsi="Arial" w:cs="Arial"/>
          <w:lang w:val="en-US"/>
        </w:rPr>
        <w:t>ously used b</w:t>
      </w:r>
      <w:r w:rsidR="1923D035" w:rsidRPr="039404BF">
        <w:rPr>
          <w:rFonts w:ascii="Arial" w:hAnsi="Arial" w:cs="Arial"/>
          <w:lang w:val="en-US"/>
        </w:rPr>
        <w:t>etween-subject</w:t>
      </w:r>
      <w:r w:rsidR="005B7489">
        <w:rPr>
          <w:rFonts w:ascii="Arial" w:hAnsi="Arial" w:cs="Arial"/>
          <w:lang w:val="en-US"/>
        </w:rPr>
        <w:t xml:space="preserve"> designs</w:t>
      </w:r>
      <w:r w:rsidR="1923D035" w:rsidRPr="039404BF">
        <w:rPr>
          <w:rFonts w:ascii="Arial" w:hAnsi="Arial" w:cs="Arial"/>
          <w:lang w:val="en-US"/>
        </w:rPr>
        <w:t xml:space="preserve"> </w:t>
      </w:r>
      <w:r w:rsidR="69B1E8C7" w:rsidRPr="039404BF">
        <w:rPr>
          <w:rFonts w:ascii="Arial" w:hAnsi="Arial" w:cs="Arial"/>
          <w:lang w:val="en-US"/>
        </w:rPr>
        <w:t>it</w:t>
      </w:r>
      <w:r w:rsidR="1923D035" w:rsidRPr="039404BF">
        <w:rPr>
          <w:rFonts w:ascii="Arial" w:hAnsi="Arial" w:cs="Arial"/>
          <w:lang w:val="en-US"/>
        </w:rPr>
        <w:t xml:space="preserve"> thus</w:t>
      </w:r>
      <w:r w:rsidR="7B11B126" w:rsidRPr="039404BF">
        <w:rPr>
          <w:rFonts w:ascii="Arial" w:hAnsi="Arial" w:cs="Arial"/>
          <w:lang w:val="en-US"/>
        </w:rPr>
        <w:t xml:space="preserve"> remains unclear, </w:t>
      </w:r>
      <w:r w:rsidR="35D4C998" w:rsidRPr="728432B7">
        <w:rPr>
          <w:rFonts w:ascii="Arial" w:hAnsi="Arial" w:cs="Arial"/>
          <w:lang w:val="en-US"/>
        </w:rPr>
        <w:t xml:space="preserve">how </w:t>
      </w:r>
      <w:r w:rsidR="58AE7DE7" w:rsidRPr="039404BF">
        <w:rPr>
          <w:rFonts w:ascii="Arial" w:hAnsi="Arial" w:cs="Arial"/>
          <w:lang w:val="en-US"/>
        </w:rPr>
        <w:t xml:space="preserve">much of </w:t>
      </w:r>
      <w:r w:rsidR="35D4C998" w:rsidRPr="728432B7">
        <w:rPr>
          <w:rFonts w:ascii="Arial" w:hAnsi="Arial" w:cs="Arial"/>
          <w:lang w:val="en-US"/>
        </w:rPr>
        <w:t>stress</w:t>
      </w:r>
      <w:r w:rsidR="58AE7DE7" w:rsidRPr="039404BF">
        <w:rPr>
          <w:rFonts w:ascii="Arial" w:hAnsi="Arial" w:cs="Arial"/>
          <w:lang w:val="en-US"/>
        </w:rPr>
        <w:t>-related changes to</w:t>
      </w:r>
      <w:r w:rsidR="07C039C3" w:rsidRPr="4D6442EE">
        <w:rPr>
          <w:rFonts w:ascii="Arial" w:hAnsi="Arial" w:cs="Arial"/>
          <w:lang w:val="en-US"/>
        </w:rPr>
        <w:t xml:space="preserve"> </w:t>
      </w:r>
      <w:r w:rsidR="35D4C998" w:rsidRPr="728432B7">
        <w:rPr>
          <w:rFonts w:ascii="Arial" w:hAnsi="Arial" w:cs="Arial"/>
          <w:lang w:val="en-US"/>
        </w:rPr>
        <w:t>the</w:t>
      </w:r>
      <w:r w:rsidR="631CF4FB" w:rsidRPr="728432B7">
        <w:rPr>
          <w:rFonts w:ascii="Arial" w:hAnsi="Arial" w:cs="Arial"/>
          <w:lang w:val="en-US"/>
        </w:rPr>
        <w:t xml:space="preserve"> </w:t>
      </w:r>
      <w:r w:rsidR="6A8346D1" w:rsidRPr="728432B7">
        <w:rPr>
          <w:rFonts w:ascii="Arial" w:hAnsi="Arial" w:cs="Arial"/>
          <w:lang w:val="en-US"/>
        </w:rPr>
        <w:t>neural</w:t>
      </w:r>
      <w:r w:rsidR="631CF4FB" w:rsidRPr="728432B7">
        <w:rPr>
          <w:rFonts w:ascii="Arial" w:hAnsi="Arial" w:cs="Arial"/>
          <w:lang w:val="en-US"/>
        </w:rPr>
        <w:t xml:space="preserve"> correlates of probabilistic reversal learning</w:t>
      </w:r>
      <w:r w:rsidR="58AE7DE7" w:rsidRPr="039404BF">
        <w:rPr>
          <w:rFonts w:ascii="Arial" w:hAnsi="Arial" w:cs="Arial"/>
          <w:lang w:val="en-US"/>
        </w:rPr>
        <w:t xml:space="preserve"> can be attributed </w:t>
      </w:r>
      <w:r w:rsidR="3B7328F2" w:rsidRPr="039404BF">
        <w:rPr>
          <w:rFonts w:ascii="Arial" w:hAnsi="Arial" w:cs="Arial"/>
          <w:lang w:val="en-US"/>
        </w:rPr>
        <w:t xml:space="preserve">to the stressor and how much </w:t>
      </w:r>
      <w:r w:rsidR="1923D035" w:rsidRPr="039404BF">
        <w:rPr>
          <w:rFonts w:ascii="Arial" w:hAnsi="Arial" w:cs="Arial"/>
          <w:lang w:val="en-US"/>
        </w:rPr>
        <w:t xml:space="preserve">may be related to </w:t>
      </w:r>
      <w:r w:rsidR="56C84BAD" w:rsidRPr="039404BF">
        <w:rPr>
          <w:rFonts w:ascii="Arial" w:hAnsi="Arial" w:cs="Arial"/>
          <w:lang w:val="en-US"/>
        </w:rPr>
        <w:t>interindividual differences in stress reactivity</w:t>
      </w:r>
      <w:r w:rsidR="310A576C" w:rsidRPr="728432B7">
        <w:rPr>
          <w:rFonts w:ascii="Arial" w:hAnsi="Arial" w:cs="Arial"/>
          <w:lang w:val="en-US"/>
        </w:rPr>
        <w:t xml:space="preserve">. </w:t>
      </w:r>
      <w:r w:rsidR="631CF4FB" w:rsidRPr="728432B7">
        <w:rPr>
          <w:rFonts w:ascii="Arial" w:hAnsi="Arial" w:cs="Arial"/>
          <w:lang w:val="en-US"/>
        </w:rPr>
        <w:t>The few studies using w</w:t>
      </w:r>
      <w:r w:rsidR="6E10AF5A" w:rsidRPr="728432B7">
        <w:rPr>
          <w:rFonts w:ascii="Arial" w:hAnsi="Arial" w:cs="Arial"/>
          <w:lang w:val="en-US"/>
        </w:rPr>
        <w:t>ithin-subject designs</w:t>
      </w:r>
      <w:r w:rsidR="631CF4FB" w:rsidRPr="728432B7">
        <w:rPr>
          <w:rFonts w:ascii="Arial" w:hAnsi="Arial" w:cs="Arial"/>
          <w:lang w:val="en-US"/>
        </w:rPr>
        <w:t xml:space="preserve"> </w:t>
      </w:r>
      <w:r w:rsidR="00536DE8" w:rsidRPr="728432B7">
        <w:rPr>
          <w:rFonts w:ascii="Arial" w:hAnsi="Arial" w:cs="Arial"/>
          <w:lang w:val="en-US"/>
        </w:rPr>
        <w:fldChar w:fldCharType="begin" w:fldLock="1"/>
      </w:r>
      <w:r w:rsidR="005B74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a)"},"properties":{"noteIndex":0},"schema":"https://github.com/citation-style-language/schema/raw/master/csl-citation.json"}</w:instrText>
      </w:r>
      <w:r w:rsidR="00536DE8" w:rsidRPr="728432B7">
        <w:rPr>
          <w:rFonts w:ascii="Arial" w:hAnsi="Arial" w:cs="Arial"/>
          <w:lang w:val="en-US"/>
        </w:rPr>
        <w:fldChar w:fldCharType="separate"/>
      </w:r>
      <w:r w:rsidR="616D491C" w:rsidRPr="008B2823">
        <w:rPr>
          <w:rFonts w:ascii="Arial" w:hAnsi="Arial" w:cs="Arial"/>
          <w:noProof/>
          <w:lang w:val="en-US"/>
        </w:rPr>
        <w:t>(Radenbach et al., 2015a)</w:t>
      </w:r>
      <w:r w:rsidR="00536DE8" w:rsidRPr="728432B7">
        <w:rPr>
          <w:rFonts w:ascii="Arial" w:hAnsi="Arial" w:cs="Arial"/>
          <w:lang w:val="en-US"/>
        </w:rPr>
        <w:fldChar w:fldCharType="end"/>
      </w:r>
      <w:r w:rsidR="756368F4" w:rsidRPr="728432B7">
        <w:rPr>
          <w:rFonts w:ascii="Arial" w:hAnsi="Arial" w:cs="Arial"/>
          <w:lang w:val="en-US"/>
        </w:rPr>
        <w:t xml:space="preserve"> to investigate learning,</w:t>
      </w:r>
      <w:r w:rsidR="631CF4FB" w:rsidRPr="728432B7">
        <w:rPr>
          <w:rFonts w:ascii="Arial" w:hAnsi="Arial" w:cs="Arial"/>
          <w:lang w:val="en-US"/>
        </w:rPr>
        <w:t xml:space="preserve"> are </w:t>
      </w:r>
      <w:r w:rsidR="6A8346D1" w:rsidRPr="728432B7">
        <w:rPr>
          <w:rFonts w:ascii="Arial" w:hAnsi="Arial" w:cs="Arial"/>
          <w:lang w:val="en-US"/>
        </w:rPr>
        <w:t>either purely behavioral or employ electroencephalograph</w:t>
      </w:r>
      <w:r w:rsidR="413F21E7" w:rsidRPr="039404BF">
        <w:rPr>
          <w:rFonts w:ascii="Arial" w:hAnsi="Arial" w:cs="Arial"/>
          <w:lang w:val="en-US"/>
        </w:rPr>
        <w:t>y</w:t>
      </w:r>
      <w:r w:rsidR="45F3BE52" w:rsidRPr="039404BF">
        <w:rPr>
          <w:rFonts w:ascii="Arial" w:hAnsi="Arial" w:cs="Arial"/>
          <w:lang w:val="en-US"/>
        </w:rPr>
        <w:t>,</w:t>
      </w:r>
      <w:r w:rsidR="6A8346D1" w:rsidRPr="728432B7">
        <w:rPr>
          <w:rFonts w:ascii="Arial" w:hAnsi="Arial" w:cs="Arial"/>
          <w:lang w:val="en-US"/>
        </w:rPr>
        <w:t xml:space="preserve"> </w:t>
      </w:r>
      <w:r w:rsidR="310A576C" w:rsidRPr="728432B7">
        <w:rPr>
          <w:rFonts w:ascii="Arial" w:hAnsi="Arial" w:cs="Arial"/>
          <w:lang w:val="en-US"/>
        </w:rPr>
        <w:t>lacking</w:t>
      </w:r>
      <w:r w:rsidR="6A8346D1" w:rsidRPr="728432B7">
        <w:rPr>
          <w:rFonts w:ascii="Arial" w:hAnsi="Arial" w:cs="Arial"/>
          <w:lang w:val="en-US"/>
        </w:rPr>
        <w:t xml:space="preserve"> the possibility of precise</w:t>
      </w:r>
      <w:r w:rsidR="577A507E" w:rsidRPr="039404BF">
        <w:rPr>
          <w:rFonts w:ascii="Arial" w:hAnsi="Arial" w:cs="Arial"/>
          <w:lang w:val="en-US"/>
        </w:rPr>
        <w:t xml:space="preserve"> spatial signal</w:t>
      </w:r>
      <w:r w:rsidR="6A8346D1" w:rsidRPr="728432B7">
        <w:rPr>
          <w:rFonts w:ascii="Arial" w:hAnsi="Arial" w:cs="Arial"/>
          <w:lang w:val="en-US"/>
        </w:rPr>
        <w:t xml:space="preserve"> localization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Cavanagh et al., 2011)</w:t>
      </w:r>
      <w:r w:rsidR="00536DE8" w:rsidRPr="728432B7">
        <w:rPr>
          <w:rFonts w:ascii="Arial" w:hAnsi="Arial" w:cs="Arial"/>
          <w:lang w:val="en-US"/>
        </w:rPr>
        <w:fldChar w:fldCharType="end"/>
      </w:r>
      <w:r w:rsidR="577A507E" w:rsidRPr="039404BF">
        <w:rPr>
          <w:rFonts w:ascii="Arial" w:hAnsi="Arial" w:cs="Arial"/>
          <w:lang w:val="en-US"/>
        </w:rPr>
        <w:t xml:space="preserve"> and anatomical specificity with respect to the neural representation of RPE signals</w:t>
      </w:r>
      <w:r w:rsidR="631CF4FB" w:rsidRPr="728432B7">
        <w:rPr>
          <w:rFonts w:ascii="Arial" w:hAnsi="Arial" w:cs="Arial"/>
          <w:lang w:val="en-US"/>
        </w:rPr>
        <w:t>.</w:t>
      </w:r>
      <w:r w:rsidR="6E10AF5A" w:rsidRPr="728432B7">
        <w:rPr>
          <w:rFonts w:ascii="Arial" w:hAnsi="Arial" w:cs="Arial"/>
          <w:lang w:val="en-US"/>
        </w:rPr>
        <w:t xml:space="preserve"> </w:t>
      </w:r>
      <w:r w:rsidR="33A4E09B" w:rsidRPr="728432B7">
        <w:rPr>
          <w:rFonts w:ascii="Arial" w:hAnsi="Arial" w:cs="Arial"/>
          <w:lang w:val="en-US"/>
        </w:rPr>
        <w:t>Additionally,</w:t>
      </w:r>
      <w:r w:rsidR="756368F4" w:rsidRPr="728432B7">
        <w:rPr>
          <w:rFonts w:ascii="Arial" w:hAnsi="Arial" w:cs="Arial"/>
          <w:lang w:val="en-US"/>
        </w:rPr>
        <w:t xml:space="preserve"> few studies in the realm of cognitive flexibility use computational modeling to </w:t>
      </w:r>
      <w:r w:rsidR="573CCD96" w:rsidRPr="728432B7">
        <w:rPr>
          <w:rFonts w:ascii="Arial" w:hAnsi="Arial" w:cs="Arial"/>
          <w:lang w:val="en-US"/>
        </w:rPr>
        <w:t>elucidate underlying cognitive mechanisms.</w:t>
      </w:r>
      <w:r w:rsidR="756368F4" w:rsidRPr="728432B7">
        <w:rPr>
          <w:rFonts w:ascii="Arial" w:hAnsi="Arial" w:cs="Arial"/>
          <w:lang w:val="en-US"/>
        </w:rPr>
        <w:t xml:space="preserve"> </w:t>
      </w:r>
      <w:r w:rsidR="573CCD96" w:rsidRPr="728432B7">
        <w:rPr>
          <w:rFonts w:ascii="Arial" w:hAnsi="Arial" w:cs="Arial"/>
          <w:lang w:val="en-US"/>
        </w:rPr>
        <w:t>A</w:t>
      </w:r>
      <w:r w:rsidR="33A4E09B" w:rsidRPr="728432B7">
        <w:rPr>
          <w:rFonts w:ascii="Arial" w:hAnsi="Arial" w:cs="Arial"/>
          <w:lang w:val="en-US"/>
        </w:rPr>
        <w:t xml:space="preserve">pplying a state-of-the-art hierarchical Bayesian modeling approach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Piray et al., 2019)</w:t>
      </w:r>
      <w:r w:rsidR="00536DE8" w:rsidRPr="728432B7">
        <w:rPr>
          <w:rFonts w:ascii="Arial" w:hAnsi="Arial" w:cs="Arial"/>
          <w:lang w:val="en-US"/>
        </w:rPr>
        <w:fldChar w:fldCharType="end"/>
      </w:r>
      <w:r w:rsidR="33A4E09B" w:rsidRPr="728432B7">
        <w:rPr>
          <w:rFonts w:ascii="Arial" w:hAnsi="Arial" w:cs="Arial"/>
          <w:lang w:val="en-US"/>
        </w:rPr>
        <w:t xml:space="preserve">, </w:t>
      </w:r>
      <w:r w:rsidR="381046BE" w:rsidRPr="728432B7">
        <w:rPr>
          <w:rFonts w:ascii="Arial" w:hAnsi="Arial" w:cs="Arial"/>
          <w:lang w:val="en-US"/>
        </w:rPr>
        <w:t>allowed us to</w:t>
      </w:r>
      <w:r w:rsidR="33A4E09B" w:rsidRPr="728432B7">
        <w:rPr>
          <w:rFonts w:ascii="Arial" w:hAnsi="Arial" w:cs="Arial"/>
          <w:lang w:val="en-US"/>
        </w:rPr>
        <w:t xml:space="preserve"> </w:t>
      </w:r>
      <w:r w:rsidR="7E3732CE" w:rsidRPr="728432B7">
        <w:rPr>
          <w:rFonts w:ascii="Arial" w:hAnsi="Arial" w:cs="Arial"/>
          <w:lang w:val="en-US"/>
        </w:rPr>
        <w:t xml:space="preserve">model the </w:t>
      </w:r>
      <w:r w:rsidR="1D904BE1" w:rsidRPr="728432B7">
        <w:rPr>
          <w:rFonts w:ascii="Arial" w:hAnsi="Arial" w:cs="Arial"/>
          <w:lang w:val="en-US"/>
        </w:rPr>
        <w:t>impact of stress</w:t>
      </w:r>
      <w:r w:rsidR="668E7A39" w:rsidRPr="728432B7">
        <w:rPr>
          <w:rFonts w:ascii="Arial" w:hAnsi="Arial" w:cs="Arial"/>
          <w:lang w:val="en-US"/>
        </w:rPr>
        <w:t xml:space="preserve"> </w:t>
      </w:r>
      <w:r w:rsidR="60AF333F" w:rsidRPr="00921085">
        <w:rPr>
          <w:rFonts w:ascii="Arial" w:hAnsi="Arial" w:cs="Arial"/>
          <w:lang w:val="en-US"/>
        </w:rPr>
        <w:t>on behavioral adaptation</w:t>
      </w:r>
      <w:r w:rsidR="33B58DEA" w:rsidRPr="00921085">
        <w:rPr>
          <w:rFonts w:ascii="Arial" w:hAnsi="Arial" w:cs="Arial"/>
          <w:lang w:val="en-US"/>
        </w:rPr>
        <w:t xml:space="preserve">. Here, we used fMRI and a psychosocial stress intervention to study </w:t>
      </w:r>
      <w:r w:rsidR="60AF333F" w:rsidRPr="00921085">
        <w:rPr>
          <w:rFonts w:ascii="Arial" w:hAnsi="Arial" w:cs="Arial"/>
          <w:lang w:val="en-US"/>
        </w:rPr>
        <w:t>probabilistic reversal in a within-subjects design</w:t>
      </w:r>
      <w:r w:rsidR="4350D7C5" w:rsidRPr="00921085">
        <w:rPr>
          <w:rFonts w:ascii="Arial" w:hAnsi="Arial" w:cs="Arial"/>
          <w:lang w:val="en-US"/>
        </w:rPr>
        <w:t>.</w:t>
      </w:r>
      <w:r w:rsidR="60AF333F" w:rsidRPr="4D6442EE" w:rsidDel="00921085">
        <w:rPr>
          <w:rFonts w:ascii="Arial" w:hAnsi="Arial" w:cs="Arial"/>
          <w:lang w:val="en-US"/>
        </w:rPr>
        <w:t xml:space="preserve"> </w:t>
      </w:r>
      <w:r w:rsidR="00921085" w:rsidRPr="00921085">
        <w:rPr>
          <w:rFonts w:ascii="Arial" w:hAnsi="Arial" w:cs="Arial"/>
        </w:rPr>
        <w:annotationRef/>
      </w:r>
      <w:r w:rsidR="5C3B4EA0">
        <w:rPr>
          <w:rFonts w:ascii="Arial" w:hAnsi="Arial" w:cs="Arial"/>
          <w:lang w:val="en-US"/>
        </w:rPr>
        <w:t>T</w:t>
      </w:r>
      <w:r w:rsidR="418BD102">
        <w:rPr>
          <w:rFonts w:ascii="Arial" w:hAnsi="Arial" w:cs="Arial"/>
          <w:lang w:val="en-US"/>
        </w:rPr>
        <w:t>o the best of our knowledge t</w:t>
      </w:r>
      <w:r w:rsidR="5C3B4EA0">
        <w:rPr>
          <w:rFonts w:ascii="Arial" w:hAnsi="Arial" w:cs="Arial"/>
          <w:lang w:val="en-US"/>
        </w:rPr>
        <w:t>his design</w:t>
      </w:r>
      <w:r w:rsidR="4CFB62EA" w:rsidRPr="039404BF">
        <w:rPr>
          <w:rFonts w:ascii="Arial" w:hAnsi="Arial" w:cs="Arial"/>
          <w:lang w:val="en-US"/>
        </w:rPr>
        <w:t xml:space="preserve"> had not been used for investigation before.</w:t>
      </w:r>
    </w:p>
    <w:p w14:paraId="58580B46" w14:textId="7AC073F4" w:rsidR="0082088E" w:rsidRDefault="00451058" w:rsidP="008B2823">
      <w:pPr>
        <w:rPr>
          <w:rFonts w:ascii="Arial" w:hAnsi="Arial" w:cs="Arial"/>
          <w:lang w:val="en-US"/>
        </w:rPr>
      </w:pPr>
      <w:r>
        <w:rPr>
          <w:rFonts w:ascii="Arial" w:hAnsi="Arial" w:cs="Arial"/>
          <w:lang w:val="en-US"/>
        </w:rPr>
        <w:br w:type="page"/>
      </w:r>
    </w:p>
    <w:p w14:paraId="68B70CEA" w14:textId="5933D3F1" w:rsidR="00481B47" w:rsidRPr="00477D74" w:rsidRDefault="005213EF" w:rsidP="006F1403">
      <w:pPr>
        <w:spacing w:line="480" w:lineRule="auto"/>
        <w:jc w:val="both"/>
        <w:rPr>
          <w:rFonts w:ascii="Arial" w:hAnsi="Arial" w:cs="Arial"/>
          <w:b/>
          <w:bCs/>
          <w:sz w:val="24"/>
          <w:szCs w:val="24"/>
          <w:lang w:val="en-US"/>
        </w:rPr>
      </w:pPr>
      <w:r w:rsidRPr="2EE46ED7">
        <w:rPr>
          <w:rFonts w:ascii="Arial" w:hAnsi="Arial" w:cs="Arial"/>
          <w:b/>
          <w:bCs/>
          <w:sz w:val="24"/>
          <w:szCs w:val="24"/>
          <w:u w:val="single"/>
          <w:lang w:val="en-US"/>
        </w:rPr>
        <w:lastRenderedPageBreak/>
        <w:t xml:space="preserve">2. </w:t>
      </w:r>
      <w:r w:rsidR="00477D74" w:rsidRPr="2EE46ED7">
        <w:rPr>
          <w:rFonts w:ascii="Arial" w:hAnsi="Arial" w:cs="Arial"/>
          <w:b/>
          <w:bCs/>
          <w:sz w:val="24"/>
          <w:szCs w:val="24"/>
          <w:u w:val="single"/>
          <w:lang w:val="en-US"/>
        </w:rPr>
        <w:t>Methods</w:t>
      </w:r>
      <w:r w:rsidR="00477D74" w:rsidRPr="2EE46ED7">
        <w:rPr>
          <w:rFonts w:ascii="Arial" w:hAnsi="Arial" w:cs="Arial"/>
          <w:b/>
          <w:bCs/>
          <w:sz w:val="24"/>
          <w:szCs w:val="24"/>
          <w:lang w:val="en-US"/>
        </w:rPr>
        <w:t xml:space="preserve"> </w:t>
      </w:r>
      <w:r w:rsidR="00477D74" w:rsidRPr="2EE46ED7">
        <w:rPr>
          <w:rFonts w:ascii="Arial" w:hAnsi="Arial" w:cs="Arial"/>
          <w:lang w:val="en-US"/>
        </w:rPr>
        <w:t>(1</w:t>
      </w:r>
      <w:r w:rsidR="54C39414" w:rsidRPr="2EE46ED7">
        <w:rPr>
          <w:rFonts w:ascii="Arial" w:hAnsi="Arial" w:cs="Arial"/>
          <w:lang w:val="en-US"/>
        </w:rPr>
        <w:t>763</w:t>
      </w:r>
      <w:r w:rsidR="00477D74" w:rsidRPr="2EE46ED7">
        <w:rPr>
          <w:rFonts w:ascii="Arial" w:hAnsi="Arial" w:cs="Arial"/>
          <w:lang w:val="en-US"/>
        </w:rPr>
        <w:t xml:space="preserve"> words)</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53593A64" w14:textId="03BD2869" w:rsidR="008C2748" w:rsidRDefault="1CEA302B" w:rsidP="006F1403">
      <w:pPr>
        <w:spacing w:line="480" w:lineRule="auto"/>
        <w:jc w:val="both"/>
        <w:rPr>
          <w:rFonts w:ascii="Arial" w:hAnsi="Arial" w:cs="Arial"/>
          <w:lang w:val="en-US"/>
        </w:rPr>
      </w:pPr>
      <w:r w:rsidRPr="039404BF">
        <w:rPr>
          <w:rFonts w:ascii="Arial" w:hAnsi="Arial" w:cs="Arial"/>
          <w:lang w:val="en-US"/>
        </w:rPr>
        <w:t xml:space="preserve">Employing a within-subject design, </w:t>
      </w:r>
      <w:r w:rsidR="08AC157E" w:rsidRPr="039404BF">
        <w:rPr>
          <w:rFonts w:ascii="Arial" w:hAnsi="Arial" w:cs="Arial"/>
          <w:lang w:val="en-US"/>
        </w:rPr>
        <w:t>3</w:t>
      </w:r>
      <w:r w:rsidR="55FA69EB" w:rsidRPr="039404BF">
        <w:rPr>
          <w:rFonts w:ascii="Arial" w:hAnsi="Arial" w:cs="Arial"/>
          <w:lang w:val="en-US"/>
        </w:rPr>
        <w:t>8</w:t>
      </w:r>
      <w:r w:rsidR="08AC157E" w:rsidRPr="039404BF">
        <w:rPr>
          <w:rFonts w:ascii="Arial" w:hAnsi="Arial" w:cs="Arial"/>
          <w:lang w:val="en-US"/>
        </w:rPr>
        <w:t xml:space="preserve"> </w:t>
      </w:r>
      <w:r w:rsidR="0998C564" w:rsidRPr="039404BF">
        <w:rPr>
          <w:rFonts w:ascii="Arial" w:hAnsi="Arial" w:cs="Arial"/>
          <w:lang w:val="en-US"/>
        </w:rPr>
        <w:t xml:space="preserve">healthy adult </w:t>
      </w:r>
      <w:r w:rsidRPr="039404BF">
        <w:rPr>
          <w:rFonts w:ascii="Arial" w:hAnsi="Arial" w:cs="Arial"/>
          <w:lang w:val="en-US"/>
        </w:rPr>
        <w:t xml:space="preserve">participants </w:t>
      </w:r>
      <w:r w:rsidR="57D0F76F" w:rsidRPr="039404BF">
        <w:rPr>
          <w:rFonts w:ascii="Arial" w:hAnsi="Arial" w:cs="Arial"/>
          <w:lang w:val="en-US"/>
        </w:rPr>
        <w:t>(</w:t>
      </w:r>
      <w:r w:rsidR="6CECCCEC" w:rsidRPr="039404BF">
        <w:rPr>
          <w:rFonts w:ascii="Arial" w:hAnsi="Arial" w:cs="Arial"/>
          <w:lang w:val="en-US"/>
        </w:rPr>
        <w:t xml:space="preserve">n=28 in the final </w:t>
      </w:r>
      <w:r w:rsidR="5F94529A" w:rsidRPr="039404BF">
        <w:rPr>
          <w:rFonts w:ascii="Arial" w:hAnsi="Arial" w:cs="Arial"/>
          <w:lang w:val="en-US"/>
        </w:rPr>
        <w:t xml:space="preserve">analyzed </w:t>
      </w:r>
      <w:r w:rsidR="6CECCCEC" w:rsidRPr="039404BF">
        <w:rPr>
          <w:rFonts w:ascii="Arial" w:hAnsi="Arial" w:cs="Arial"/>
          <w:lang w:val="en-US"/>
        </w:rPr>
        <w:t>sample</w:t>
      </w:r>
      <w:r w:rsidR="57D0F76F" w:rsidRPr="039404BF">
        <w:rPr>
          <w:rFonts w:ascii="Arial" w:hAnsi="Arial" w:cs="Arial"/>
          <w:lang w:val="en-US"/>
        </w:rPr>
        <w:t xml:space="preserve">) </w:t>
      </w:r>
      <w:r w:rsidRPr="039404BF">
        <w:rPr>
          <w:rFonts w:ascii="Arial" w:hAnsi="Arial" w:cs="Arial"/>
          <w:lang w:val="en-US"/>
        </w:rPr>
        <w:t>performed a probabilistic</w:t>
      </w:r>
      <w:r w:rsidR="30972241" w:rsidRPr="039404BF">
        <w:rPr>
          <w:rFonts w:ascii="Arial" w:hAnsi="Arial" w:cs="Arial"/>
          <w:lang w:val="en-US"/>
        </w:rPr>
        <w:t xml:space="preserve"> reversal learning task </w:t>
      </w:r>
      <w:r w:rsidRPr="039404BF">
        <w:rPr>
          <w:rFonts w:ascii="Arial" w:hAnsi="Arial" w:cs="Arial"/>
          <w:lang w:val="en-US"/>
        </w:rPr>
        <w:t xml:space="preserve">during fMRI </w:t>
      </w:r>
      <w:r w:rsidR="30972241" w:rsidRPr="039404BF">
        <w:rPr>
          <w:rFonts w:ascii="Arial" w:hAnsi="Arial" w:cs="Arial"/>
          <w:lang w:val="en-US"/>
        </w:rPr>
        <w:t>in two separate sessions seven days apart.</w:t>
      </w:r>
      <w:r w:rsidR="29E32E0E" w:rsidRPr="039404BF">
        <w:rPr>
          <w:rFonts w:ascii="Arial" w:hAnsi="Arial" w:cs="Arial"/>
          <w:lang w:val="en-US"/>
        </w:rPr>
        <w:t xml:space="preserve"> Procedure</w:t>
      </w:r>
      <w:r w:rsidR="18F2BAA1" w:rsidRPr="039404BF">
        <w:rPr>
          <w:rFonts w:ascii="Arial" w:hAnsi="Arial" w:cs="Arial"/>
          <w:lang w:val="en-US"/>
        </w:rPr>
        <w:t>s</w:t>
      </w:r>
      <w:r w:rsidR="29E32E0E" w:rsidRPr="039404BF">
        <w:rPr>
          <w:rFonts w:ascii="Arial" w:hAnsi="Arial" w:cs="Arial"/>
          <w:lang w:val="en-US"/>
        </w:rPr>
        <w:t xml:space="preserve"> and material</w:t>
      </w:r>
      <w:r w:rsidR="735C21B8" w:rsidRPr="039404BF">
        <w:rPr>
          <w:rFonts w:ascii="Arial" w:hAnsi="Arial" w:cs="Arial"/>
          <w:lang w:val="en-US"/>
        </w:rPr>
        <w:t>s</w:t>
      </w:r>
      <w:r w:rsidR="29E32E0E" w:rsidRPr="039404BF">
        <w:rPr>
          <w:rFonts w:ascii="Arial" w:hAnsi="Arial" w:cs="Arial"/>
          <w:lang w:val="en-US"/>
        </w:rPr>
        <w:t xml:space="preserve"> are identical with data previously published </w:t>
      </w:r>
      <w:r w:rsidR="456C6F8A" w:rsidRPr="039404BF">
        <w:rPr>
          <w:rFonts w:ascii="Arial" w:hAnsi="Arial" w:cs="Arial"/>
          <w:lang w:val="en-US"/>
        </w:rPr>
        <w:t xml:space="preserve">using </w:t>
      </w:r>
      <w:r w:rsidR="29E32E0E" w:rsidRPr="039404BF">
        <w:rPr>
          <w:rFonts w:ascii="Arial" w:hAnsi="Arial" w:cs="Arial"/>
          <w:lang w:val="en-US"/>
        </w:rPr>
        <w:t>another paradigm</w:t>
      </w:r>
      <w:r w:rsidR="3315841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633842" w:rsidRPr="039404BF">
        <w:rPr>
          <w:rFonts w:ascii="Arial" w:hAnsi="Arial" w:cs="Arial"/>
          <w:lang w:val="en-US"/>
        </w:rPr>
        <w:fldChar w:fldCharType="separate"/>
      </w:r>
      <w:r w:rsidR="33158412" w:rsidRPr="039404BF">
        <w:rPr>
          <w:rFonts w:ascii="Arial" w:hAnsi="Arial" w:cs="Arial"/>
          <w:noProof/>
          <w:lang w:val="en-US"/>
        </w:rPr>
        <w:t>(Luettgau et al., 2018)</w:t>
      </w:r>
      <w:r w:rsidR="00633842" w:rsidRPr="039404BF">
        <w:rPr>
          <w:rFonts w:ascii="Arial" w:hAnsi="Arial" w:cs="Arial"/>
          <w:lang w:val="en-US"/>
        </w:rPr>
        <w:fldChar w:fldCharType="end"/>
      </w:r>
      <w:r w:rsidR="29E32E0E" w:rsidRPr="039404BF">
        <w:rPr>
          <w:rFonts w:ascii="Arial" w:hAnsi="Arial" w:cs="Arial"/>
          <w:lang w:val="en-US"/>
        </w:rPr>
        <w:t>.</w:t>
      </w:r>
      <w:r w:rsidR="30972241" w:rsidRPr="039404BF">
        <w:rPr>
          <w:rFonts w:ascii="Arial" w:hAnsi="Arial" w:cs="Arial"/>
          <w:lang w:val="en-US"/>
        </w:rPr>
        <w:t xml:space="preserve"> </w:t>
      </w:r>
      <w:r w:rsidRPr="039404BF">
        <w:rPr>
          <w:rFonts w:ascii="Arial" w:hAnsi="Arial" w:cs="Arial"/>
          <w:lang w:val="en-US"/>
        </w:rPr>
        <w:t>During the stress condition</w:t>
      </w:r>
      <w:r w:rsidR="456C6F8A" w:rsidRPr="039404BF">
        <w:rPr>
          <w:rFonts w:ascii="Arial" w:hAnsi="Arial" w:cs="Arial"/>
          <w:lang w:val="en-US"/>
        </w:rPr>
        <w:t>,</w:t>
      </w:r>
      <w:r w:rsidR="7031B119" w:rsidRPr="039404BF">
        <w:rPr>
          <w:rFonts w:ascii="Arial" w:hAnsi="Arial" w:cs="Arial"/>
          <w:lang w:val="en-US"/>
        </w:rPr>
        <w:t xml:space="preserve"> participants were exposed to a mock interview and calculus in front of a socially unresponsive committee in white lab coats</w:t>
      </w:r>
      <w:r w:rsidR="07633C5D" w:rsidRPr="039404BF">
        <w:rPr>
          <w:rFonts w:ascii="Arial" w:hAnsi="Arial" w:cs="Arial"/>
          <w:lang w:val="en-US"/>
        </w:rPr>
        <w:t>, following the standard</w:t>
      </w:r>
      <w:r w:rsidR="57D0F76F" w:rsidRPr="039404BF">
        <w:rPr>
          <w:rFonts w:ascii="Arial" w:hAnsi="Arial" w:cs="Arial"/>
          <w:lang w:val="en-US"/>
        </w:rPr>
        <w:t xml:space="preserve">ized </w:t>
      </w:r>
      <w:r w:rsidR="07633C5D" w:rsidRPr="039404BF">
        <w:rPr>
          <w:rFonts w:ascii="Arial" w:hAnsi="Arial" w:cs="Arial"/>
          <w:lang w:val="en-US"/>
        </w:rPr>
        <w:t>Trier Social Stress Test (TSST) protocol</w:t>
      </w:r>
      <w:r w:rsidR="3ED6A4AD"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00633842" w:rsidRPr="039404BF">
        <w:rPr>
          <w:rFonts w:ascii="Arial" w:hAnsi="Arial" w:cs="Arial"/>
          <w:lang w:val="en-US"/>
        </w:rPr>
        <w:fldChar w:fldCharType="separate"/>
      </w:r>
      <w:r w:rsidR="3ED6A4AD" w:rsidRPr="039404BF">
        <w:rPr>
          <w:rFonts w:ascii="Arial" w:hAnsi="Arial" w:cs="Arial"/>
          <w:noProof/>
          <w:lang w:val="en-US"/>
        </w:rPr>
        <w:t>(Kirschbaum et al., 1993)</w:t>
      </w:r>
      <w:r w:rsidR="00633842" w:rsidRPr="039404BF">
        <w:rPr>
          <w:rFonts w:ascii="Arial" w:hAnsi="Arial" w:cs="Arial"/>
          <w:lang w:val="en-US"/>
        </w:rPr>
        <w:fldChar w:fldCharType="end"/>
      </w:r>
      <w:r w:rsidR="7031B119" w:rsidRPr="039404BF">
        <w:rPr>
          <w:rFonts w:ascii="Arial" w:hAnsi="Arial" w:cs="Arial"/>
          <w:lang w:val="en-US"/>
        </w:rPr>
        <w:t xml:space="preserve">. During the control condition participants read a neutral text </w:t>
      </w:r>
      <w:r w:rsidR="16842B7A" w:rsidRPr="039404BF">
        <w:rPr>
          <w:rFonts w:ascii="Arial" w:hAnsi="Arial" w:cs="Arial"/>
          <w:lang w:val="en-US"/>
        </w:rPr>
        <w:t>without presence of the committee</w:t>
      </w:r>
      <w:r w:rsidR="00355DF9">
        <w:rPr>
          <w:rFonts w:ascii="Arial" w:hAnsi="Arial" w:cs="Arial"/>
          <w:lang w:val="en-US"/>
        </w:rPr>
        <w:t xml:space="preserve"> (see Supplement)</w:t>
      </w:r>
      <w:r w:rsidR="16842B7A" w:rsidRPr="039404BF">
        <w:rPr>
          <w:rFonts w:ascii="Arial" w:hAnsi="Arial" w:cs="Arial"/>
          <w:lang w:val="en-US"/>
        </w:rPr>
        <w:t>.</w:t>
      </w:r>
      <w:r w:rsidR="1B810F76" w:rsidRPr="039404BF">
        <w:rPr>
          <w:rFonts w:ascii="Arial" w:hAnsi="Arial" w:cs="Arial"/>
          <w:lang w:val="en-US"/>
        </w:rPr>
        <w:t xml:space="preserve"> Session type</w:t>
      </w:r>
      <w:r w:rsidR="07633C5D" w:rsidRPr="039404BF">
        <w:rPr>
          <w:rFonts w:ascii="Arial" w:hAnsi="Arial" w:cs="Arial"/>
          <w:lang w:val="en-US"/>
        </w:rPr>
        <w:t xml:space="preserve"> (stress vs. control)</w:t>
      </w:r>
      <w:r w:rsidR="1B810F76" w:rsidRPr="039404BF">
        <w:rPr>
          <w:rFonts w:ascii="Arial" w:hAnsi="Arial" w:cs="Arial"/>
          <w:lang w:val="en-US"/>
        </w:rPr>
        <w:t xml:space="preserve"> was counter-balanced across participants. </w:t>
      </w:r>
      <w:r w:rsidR="07633C5D" w:rsidRPr="039404BF">
        <w:rPr>
          <w:rFonts w:ascii="Arial" w:hAnsi="Arial" w:cs="Arial"/>
          <w:lang w:val="en-US"/>
        </w:rPr>
        <w:t>In order to prevent confounding effects of circadian rhythm on cortisol levels</w:t>
      </w:r>
      <w:r w:rsidR="3315841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633842" w:rsidRPr="039404BF">
        <w:rPr>
          <w:rFonts w:ascii="Arial" w:hAnsi="Arial" w:cs="Arial"/>
          <w:lang w:val="en-US"/>
        </w:rPr>
        <w:fldChar w:fldCharType="separate"/>
      </w:r>
      <w:r w:rsidR="33158412" w:rsidRPr="039404BF">
        <w:rPr>
          <w:rFonts w:ascii="Arial" w:hAnsi="Arial" w:cs="Arial"/>
          <w:noProof/>
          <w:lang w:val="en-US"/>
        </w:rPr>
        <w:t>(Kudielka et al., 2004)</w:t>
      </w:r>
      <w:r w:rsidR="00633842" w:rsidRPr="039404BF">
        <w:rPr>
          <w:rFonts w:ascii="Arial" w:hAnsi="Arial" w:cs="Arial"/>
          <w:lang w:val="en-US"/>
        </w:rPr>
        <w:fldChar w:fldCharType="end"/>
      </w:r>
      <w:r w:rsidR="07633C5D" w:rsidRPr="039404BF">
        <w:rPr>
          <w:rFonts w:ascii="Arial" w:hAnsi="Arial" w:cs="Arial"/>
          <w:lang w:val="en-US"/>
        </w:rPr>
        <w:t xml:space="preserve"> both experimental sessions were scheduled at exactly the same time of the day. </w:t>
      </w:r>
      <w:r w:rsidR="1B810F76" w:rsidRPr="039404BF">
        <w:rPr>
          <w:rFonts w:ascii="Arial" w:hAnsi="Arial" w:cs="Arial"/>
          <w:lang w:val="en-US"/>
        </w:rPr>
        <w:t>Acute stress response was assessed at physiological (cortisol) and subjective (self-report) level at six timepoints throughout the session (see Figure</w:t>
      </w:r>
      <w:r w:rsidR="74F67038" w:rsidRPr="039404BF">
        <w:rPr>
          <w:rFonts w:ascii="Arial" w:hAnsi="Arial" w:cs="Arial"/>
          <w:lang w:val="en-US"/>
        </w:rPr>
        <w:t xml:space="preserve"> 3</w:t>
      </w:r>
      <w:r w:rsidR="1B810F76" w:rsidRPr="039404BF">
        <w:rPr>
          <w:rFonts w:ascii="Arial" w:hAnsi="Arial" w:cs="Arial"/>
          <w:lang w:val="en-US"/>
        </w:rPr>
        <w:t>).</w:t>
      </w:r>
    </w:p>
    <w:p w14:paraId="14249D3E" w14:textId="3475E1B0" w:rsidR="008F2DA7" w:rsidRDefault="00893487"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95FE492" wp14:editId="0000B6B1">
            <wp:extent cx="4546600" cy="4279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1">
                      <a:extLst>
                        <a:ext uri="{28A0092B-C50C-407E-A947-70E740481C1C}">
                          <a14:useLocalDpi xmlns:a14="http://schemas.microsoft.com/office/drawing/2010/main" val="0"/>
                        </a:ext>
                      </a:extLst>
                    </a:blip>
                    <a:stretch>
                      <a:fillRect/>
                    </a:stretch>
                  </pic:blipFill>
                  <pic:spPr>
                    <a:xfrm>
                      <a:off x="0" y="0"/>
                      <a:ext cx="4546600" cy="4279900"/>
                    </a:xfrm>
                    <a:prstGeom prst="rect">
                      <a:avLst/>
                    </a:prstGeom>
                  </pic:spPr>
                </pic:pic>
              </a:graphicData>
            </a:graphic>
          </wp:inline>
        </w:drawing>
      </w:r>
    </w:p>
    <w:p w14:paraId="67C9BA8F" w14:textId="3A591A6D" w:rsidR="008F2DA7" w:rsidRPr="008C2748" w:rsidRDefault="008F2DA7" w:rsidP="006F1403">
      <w:pPr>
        <w:spacing w:line="480" w:lineRule="auto"/>
        <w:jc w:val="both"/>
        <w:rPr>
          <w:rFonts w:ascii="Arial" w:hAnsi="Arial" w:cs="Arial"/>
          <w:lang w:val="en-US"/>
        </w:rPr>
      </w:pPr>
      <w:r>
        <w:rPr>
          <w:rFonts w:ascii="Arial" w:hAnsi="Arial" w:cs="Arial"/>
          <w:lang w:val="en-US"/>
        </w:rPr>
        <w:t>Figure 1 Study design</w:t>
      </w:r>
      <w:r w:rsidR="002757AE">
        <w:rPr>
          <w:rFonts w:ascii="Arial" w:hAnsi="Arial" w:cs="Arial"/>
          <w:lang w:val="en-US"/>
        </w:rPr>
        <w:t xml:space="preserve"> (A) and task design (B)</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4D2B3085" w:rsidR="008C2748" w:rsidRPr="008C2748" w:rsidRDefault="331AF0A3" w:rsidP="006F1403">
      <w:pPr>
        <w:spacing w:line="480" w:lineRule="auto"/>
        <w:jc w:val="both"/>
        <w:rPr>
          <w:rFonts w:ascii="Arial" w:hAnsi="Arial" w:cs="Arial"/>
          <w:lang w:val="en-US"/>
        </w:rPr>
      </w:pPr>
      <w:r w:rsidRPr="039404BF">
        <w:rPr>
          <w:rFonts w:ascii="Arial" w:hAnsi="Arial" w:cs="Arial"/>
          <w:lang w:val="en-US"/>
        </w:rPr>
        <w:t>We assessed physiological stress response via salivary cortisol</w:t>
      </w:r>
      <w:r w:rsidR="337DD0BB" w:rsidRPr="039404BF">
        <w:rPr>
          <w:rFonts w:ascii="Arial" w:hAnsi="Arial" w:cs="Arial"/>
          <w:lang w:val="en-US"/>
        </w:rPr>
        <w:t>, which were assessed six times throughout the experiment at the following time points</w:t>
      </w:r>
      <w:r w:rsidR="2EB2ED07" w:rsidRPr="039404BF">
        <w:rPr>
          <w:rFonts w:ascii="Arial" w:hAnsi="Arial" w:cs="Arial"/>
          <w:lang w:val="en-US"/>
        </w:rPr>
        <w:t xml:space="preserve"> relative to the start of intervention (stress or control): t1: -30 minutes; t2: -2 minutes; t3: +10 minutes; t4: +15 minutes; t5: +30 minutes; t6: +45 minutes</w:t>
      </w:r>
      <w:r w:rsidR="33158412" w:rsidRPr="039404BF">
        <w:rPr>
          <w:rFonts w:ascii="Arial" w:hAnsi="Arial" w:cs="Arial"/>
          <w:lang w:val="en-US"/>
        </w:rPr>
        <w:t xml:space="preserve"> </w:t>
      </w:r>
      <w:r w:rsidR="00021DCA" w:rsidRPr="039404BF">
        <w:rPr>
          <w:rFonts w:ascii="Arial" w:hAnsi="Arial" w:cs="Arial"/>
          <w:lang w:val="en-US"/>
        </w:rPr>
        <w:fldChar w:fldCharType="begin" w:fldLock="1"/>
      </w:r>
      <w:r w:rsidR="00021DCA"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021DCA" w:rsidRPr="039404BF">
        <w:rPr>
          <w:rFonts w:ascii="Arial" w:hAnsi="Arial" w:cs="Arial"/>
          <w:lang w:val="en-US"/>
        </w:rPr>
        <w:fldChar w:fldCharType="separate"/>
      </w:r>
      <w:r w:rsidR="33158412" w:rsidRPr="039404BF">
        <w:rPr>
          <w:rFonts w:ascii="Arial" w:hAnsi="Arial" w:cs="Arial"/>
          <w:noProof/>
          <w:lang w:val="en-US"/>
        </w:rPr>
        <w:t>(Luettgau et al., 2018)</w:t>
      </w:r>
      <w:r w:rsidR="00021DCA" w:rsidRPr="039404BF">
        <w:rPr>
          <w:rFonts w:ascii="Arial" w:hAnsi="Arial" w:cs="Arial"/>
          <w:lang w:val="en-US"/>
        </w:rPr>
        <w:fldChar w:fldCharType="end"/>
      </w:r>
      <w:r w:rsidR="33158412" w:rsidRPr="039404BF">
        <w:rPr>
          <w:rFonts w:ascii="Arial" w:hAnsi="Arial" w:cs="Arial"/>
          <w:lang w:val="en-US"/>
        </w:rPr>
        <w:t xml:space="preserve">. </w:t>
      </w:r>
      <w:r w:rsidRPr="039404BF">
        <w:rPr>
          <w:rFonts w:ascii="Arial" w:hAnsi="Arial" w:cs="Arial"/>
          <w:lang w:val="en-US"/>
        </w:rPr>
        <w:t xml:space="preserve">For collection and extraction of saliva we used </w:t>
      </w:r>
      <w:r w:rsidR="30972241" w:rsidRPr="039404BF">
        <w:rPr>
          <w:rFonts w:ascii="Arial" w:hAnsi="Arial" w:cs="Arial"/>
          <w:lang w:val="en-US"/>
        </w:rPr>
        <w:t>Salivette saliva sampling tubes (SalivetteCortisol®, Sarstedt, Nuembrecht, Germany)</w:t>
      </w:r>
      <w:r w:rsidRPr="039404BF">
        <w:rPr>
          <w:rFonts w:ascii="Arial" w:hAnsi="Arial" w:cs="Arial"/>
          <w:lang w:val="en-US"/>
        </w:rPr>
        <w:t xml:space="preserve"> </w:t>
      </w:r>
      <w:r w:rsidR="30972241" w:rsidRPr="039404BF">
        <w:rPr>
          <w:rFonts w:ascii="Arial" w:hAnsi="Arial" w:cs="Arial"/>
          <w:lang w:val="en-US"/>
        </w:rPr>
        <w:t>(see Supplement).</w:t>
      </w:r>
      <w:r w:rsidR="2FF690F4" w:rsidRPr="039404BF">
        <w:rPr>
          <w:rFonts w:ascii="Arial" w:hAnsi="Arial" w:cs="Arial"/>
          <w:lang w:val="en-US"/>
        </w:rPr>
        <w:t xml:space="preserve"> Individual cortisol reactivity was determined by calculating the area under the curve with respect to ground (AUCg-stress and AUCg-control, according to Pruessner et al., 2003) separately for both conditions and subtracting AUCg-control from AUCg-stress. The AUC was calculated based on individualized </w:t>
      </w:r>
      <w:r w:rsidR="645D7BC2" w:rsidRPr="039404BF">
        <w:rPr>
          <w:rFonts w:ascii="Arial" w:hAnsi="Arial" w:cs="Arial"/>
          <w:lang w:val="en-US"/>
        </w:rPr>
        <w:t>subject wise</w:t>
      </w:r>
      <w:r w:rsidR="2FF690F4" w:rsidRPr="039404BF">
        <w:rPr>
          <w:rFonts w:ascii="Arial" w:hAnsi="Arial" w:cs="Arial"/>
          <w:lang w:val="en-US"/>
        </w:rPr>
        <w:t xml:space="preserve"> time points, </w:t>
      </w:r>
      <w:proofErr w:type="gramStart"/>
      <w:r w:rsidR="2FF690F4" w:rsidRPr="039404BF">
        <w:rPr>
          <w:rFonts w:ascii="Arial" w:hAnsi="Arial" w:cs="Arial"/>
          <w:lang w:val="en-US"/>
        </w:rPr>
        <w:t>taking into account</w:t>
      </w:r>
      <w:proofErr w:type="gramEnd"/>
      <w:r w:rsidR="2FF690F4" w:rsidRPr="039404BF">
        <w:rPr>
          <w:rFonts w:ascii="Arial" w:hAnsi="Arial" w:cs="Arial"/>
          <w:lang w:val="en-US"/>
        </w:rPr>
        <w:t xml:space="preserve"> slight </w:t>
      </w:r>
      <w:r w:rsidR="30C53125" w:rsidRPr="039404BF">
        <w:rPr>
          <w:rFonts w:ascii="Arial" w:hAnsi="Arial" w:cs="Arial"/>
          <w:lang w:val="en-US"/>
        </w:rPr>
        <w:t xml:space="preserve">temporal </w:t>
      </w:r>
      <w:r w:rsidR="2FF690F4" w:rsidRPr="039404BF">
        <w:rPr>
          <w:rFonts w:ascii="Arial" w:hAnsi="Arial" w:cs="Arial"/>
          <w:lang w:val="en-US"/>
        </w:rPr>
        <w:t>dispersion in the testing protocol.</w:t>
      </w:r>
      <w:r w:rsidR="30972241" w:rsidRPr="039404BF">
        <w:rPr>
          <w:rFonts w:ascii="Arial" w:hAnsi="Arial" w:cs="Arial"/>
          <w:lang w:val="en-US"/>
        </w:rPr>
        <w:t xml:space="preserve"> </w:t>
      </w:r>
      <w:r w:rsidR="6B50DCB4" w:rsidRPr="039404BF">
        <w:rPr>
          <w:rFonts w:ascii="Arial" w:hAnsi="Arial" w:cs="Arial"/>
          <w:lang w:val="en-US"/>
        </w:rPr>
        <w:t>For an additional analysis to confirm stress reactivity please refer to the supplement (subsection: physiological stress respons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lastRenderedPageBreak/>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4BCE23AE" w:rsidR="00C4173C" w:rsidRPr="008C2748" w:rsidRDefault="1086B9A6" w:rsidP="006F1403">
      <w:pPr>
        <w:spacing w:line="480" w:lineRule="auto"/>
        <w:jc w:val="both"/>
        <w:rPr>
          <w:rFonts w:ascii="Arial" w:hAnsi="Arial" w:cs="Arial"/>
          <w:lang w:val="en-US"/>
        </w:rPr>
      </w:pPr>
      <w:r w:rsidRPr="039404BF">
        <w:rPr>
          <w:rFonts w:ascii="Arial" w:hAnsi="Arial" w:cs="Arial"/>
          <w:lang w:val="en-US"/>
        </w:rPr>
        <w:t>Three different visual analogue scales</w:t>
      </w:r>
      <w:r w:rsidR="24A609E0" w:rsidRPr="039404BF">
        <w:rPr>
          <w:rFonts w:ascii="Arial" w:hAnsi="Arial" w:cs="Arial"/>
          <w:lang w:val="en-US"/>
        </w:rPr>
        <w:t xml:space="preserve"> (VAS)</w:t>
      </w:r>
      <w:r w:rsidRPr="039404BF">
        <w:rPr>
          <w:rFonts w:ascii="Arial" w:hAnsi="Arial" w:cs="Arial"/>
          <w:lang w:val="en-US"/>
        </w:rPr>
        <w:t xml:space="preserve"> ranging from </w:t>
      </w:r>
      <w:r w:rsidR="24A609E0" w:rsidRPr="039404BF">
        <w:rPr>
          <w:rFonts w:ascii="Arial" w:hAnsi="Arial" w:cs="Arial"/>
          <w:lang w:val="en-US"/>
        </w:rPr>
        <w:t>0</w:t>
      </w:r>
      <w:r w:rsidRPr="039404BF">
        <w:rPr>
          <w:rFonts w:ascii="Arial" w:hAnsi="Arial" w:cs="Arial"/>
          <w:lang w:val="en-US"/>
        </w:rPr>
        <w:t xml:space="preserve"> to 100 were used to assess subjective </w:t>
      </w:r>
      <w:r w:rsidR="4DC948F5" w:rsidRPr="039404BF">
        <w:rPr>
          <w:rFonts w:ascii="Arial" w:hAnsi="Arial" w:cs="Arial"/>
          <w:lang w:val="en-US"/>
        </w:rPr>
        <w:t xml:space="preserve">arousal, </w:t>
      </w:r>
      <w:proofErr w:type="gramStart"/>
      <w:r w:rsidR="4DC948F5" w:rsidRPr="039404BF">
        <w:rPr>
          <w:rFonts w:ascii="Arial" w:hAnsi="Arial" w:cs="Arial"/>
          <w:lang w:val="en-US"/>
        </w:rPr>
        <w:t>valence</w:t>
      </w:r>
      <w:proofErr w:type="gramEnd"/>
      <w:r w:rsidR="4DC948F5" w:rsidRPr="039404BF">
        <w:rPr>
          <w:rFonts w:ascii="Arial" w:hAnsi="Arial" w:cs="Arial"/>
          <w:lang w:val="en-US"/>
        </w:rPr>
        <w:t xml:space="preserve"> and </w:t>
      </w:r>
      <w:r w:rsidRPr="039404BF">
        <w:rPr>
          <w:rFonts w:ascii="Arial" w:hAnsi="Arial" w:cs="Arial"/>
          <w:lang w:val="en-US"/>
        </w:rPr>
        <w:t>stres</w:t>
      </w:r>
      <w:r w:rsidR="4DC948F5" w:rsidRPr="039404BF">
        <w:rPr>
          <w:rFonts w:ascii="Arial" w:hAnsi="Arial" w:cs="Arial"/>
          <w:lang w:val="en-US"/>
        </w:rPr>
        <w:t>s</w:t>
      </w:r>
      <w:r w:rsidR="24A609E0" w:rsidRPr="039404BF">
        <w:rPr>
          <w:rFonts w:ascii="Arial" w:hAnsi="Arial" w:cs="Arial"/>
          <w:lang w:val="en-US"/>
        </w:rPr>
        <w:t xml:space="preserve"> at all time points (T1-T6).</w:t>
      </w:r>
      <w:r w:rsidR="78DB2A8F" w:rsidRPr="039404BF">
        <w:rPr>
          <w:rFonts w:ascii="Arial" w:hAnsi="Arial" w:cs="Arial"/>
          <w:lang w:val="en-US"/>
        </w:rPr>
        <w:t xml:space="preserve"> Participants were asked to rate how they felt, regarding arousal</w:t>
      </w:r>
      <w:r w:rsidR="4DC948F5" w:rsidRPr="039404BF">
        <w:rPr>
          <w:rFonts w:ascii="Arial" w:hAnsi="Arial" w:cs="Arial"/>
          <w:lang w:val="en-US"/>
        </w:rPr>
        <w:t xml:space="preserve"> </w:t>
      </w:r>
      <w:r w:rsidR="24A609E0" w:rsidRPr="039404BF">
        <w:rPr>
          <w:rFonts w:ascii="Arial" w:hAnsi="Arial" w:cs="Arial"/>
          <w:lang w:val="en-US"/>
        </w:rPr>
        <w:t xml:space="preserve">on </w:t>
      </w:r>
      <w:r w:rsidR="78DB2A8F" w:rsidRPr="039404BF">
        <w:rPr>
          <w:rFonts w:ascii="Arial" w:hAnsi="Arial" w:cs="Arial"/>
          <w:lang w:val="en-US"/>
        </w:rPr>
        <w:t>a</w:t>
      </w:r>
      <w:r w:rsidR="24A609E0" w:rsidRPr="039404BF">
        <w:rPr>
          <w:rFonts w:ascii="Arial" w:hAnsi="Arial" w:cs="Arial"/>
          <w:lang w:val="en-US"/>
        </w:rPr>
        <w:t xml:space="preserve"> scale "</w:t>
      </w:r>
      <w:r w:rsidR="2A935282" w:rsidRPr="039404BF">
        <w:rPr>
          <w:rFonts w:ascii="Arial" w:hAnsi="Arial" w:cs="Arial"/>
          <w:lang w:val="en-US"/>
        </w:rPr>
        <w:t>Please rate your current state</w:t>
      </w:r>
      <w:r w:rsidR="24A609E0" w:rsidRPr="039404BF">
        <w:rPr>
          <w:rFonts w:ascii="Arial" w:hAnsi="Arial" w:cs="Arial"/>
          <w:lang w:val="en-US"/>
        </w:rPr>
        <w:t xml:space="preserve">" from 0 (sleepy) to 100 (active), valence on </w:t>
      </w:r>
      <w:r w:rsidR="78DB2A8F" w:rsidRPr="039404BF">
        <w:rPr>
          <w:rFonts w:ascii="Arial" w:hAnsi="Arial" w:cs="Arial"/>
          <w:lang w:val="en-US"/>
        </w:rPr>
        <w:t xml:space="preserve">a scale </w:t>
      </w:r>
      <w:r w:rsidR="24A609E0" w:rsidRPr="039404BF">
        <w:rPr>
          <w:rFonts w:ascii="Arial" w:hAnsi="Arial" w:cs="Arial"/>
          <w:lang w:val="en-US"/>
        </w:rPr>
        <w:t xml:space="preserve">from 0 (unhappy) to 100 (happy) and stress on </w:t>
      </w:r>
      <w:r w:rsidR="78DB2A8F" w:rsidRPr="039404BF">
        <w:rPr>
          <w:rFonts w:ascii="Arial" w:hAnsi="Arial" w:cs="Arial"/>
          <w:lang w:val="en-US"/>
        </w:rPr>
        <w:t xml:space="preserve">a scale </w:t>
      </w:r>
      <w:r w:rsidR="24A609E0" w:rsidRPr="039404BF">
        <w:rPr>
          <w:rFonts w:ascii="Arial" w:hAnsi="Arial" w:cs="Arial"/>
          <w:lang w:val="en-US"/>
        </w:rPr>
        <w:t xml:space="preserve">from 0 (not stressed) to 100 (stressed). </w:t>
      </w:r>
      <w:r w:rsidR="764378D6" w:rsidRPr="039404BF">
        <w:rPr>
          <w:rFonts w:ascii="Arial" w:hAnsi="Arial" w:cs="Arial"/>
          <w:lang w:val="en-US"/>
        </w:rPr>
        <w:t>Analogue to cortis</w:t>
      </w:r>
      <w:r w:rsidR="30A9BDBE" w:rsidRPr="039404BF">
        <w:rPr>
          <w:rFonts w:ascii="Arial" w:hAnsi="Arial" w:cs="Arial"/>
          <w:lang w:val="en-US"/>
        </w:rPr>
        <w:t>ol</w:t>
      </w:r>
      <w:r w:rsidR="764378D6" w:rsidRPr="039404BF">
        <w:rPr>
          <w:rFonts w:ascii="Arial" w:hAnsi="Arial" w:cs="Arial"/>
          <w:lang w:val="en-US"/>
        </w:rPr>
        <w:t xml:space="preserve"> values this was determined by calculating the area under the curve with respect to ground (AUCg-stress and AUCg-control, according to Pruessner et al., 2003) separately for both conditions and subtracting AUCg-control from AUCg-stress.</w:t>
      </w:r>
    </w:p>
    <w:p w14:paraId="736A8FFF" w14:textId="368400D4"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4. </w:t>
      </w:r>
      <w:r w:rsidR="008C2748" w:rsidRPr="008C2748">
        <w:rPr>
          <w:rFonts w:ascii="Arial" w:hAnsi="Arial" w:cs="Arial"/>
          <w:u w:val="single"/>
          <w:lang w:val="en-US"/>
        </w:rPr>
        <w:t>Task Design</w:t>
      </w:r>
    </w:p>
    <w:p w14:paraId="02922603" w14:textId="04F30DF9" w:rsidR="00EC0C76" w:rsidRDefault="30972241" w:rsidP="006F1403">
      <w:pPr>
        <w:spacing w:line="480" w:lineRule="auto"/>
        <w:jc w:val="both"/>
        <w:rPr>
          <w:rFonts w:ascii="Arial" w:hAnsi="Arial" w:cs="Arial"/>
          <w:lang w:val="en-US"/>
        </w:rPr>
      </w:pPr>
      <w:r w:rsidRPr="039404BF">
        <w:rPr>
          <w:rFonts w:ascii="Arial" w:hAnsi="Arial" w:cs="Arial"/>
          <w:lang w:val="en-US"/>
        </w:rPr>
        <w:t>Participants performed a probabilistic reversal learning task, which included 160 trials and comprised around 1</w:t>
      </w:r>
      <w:r w:rsidR="56925160" w:rsidRPr="039404BF">
        <w:rPr>
          <w:rFonts w:ascii="Arial" w:hAnsi="Arial" w:cs="Arial"/>
          <w:lang w:val="en-US"/>
        </w:rPr>
        <w:t>5</w:t>
      </w:r>
      <w:r w:rsidRPr="039404BF">
        <w:rPr>
          <w:rFonts w:ascii="Arial" w:hAnsi="Arial" w:cs="Arial"/>
          <w:lang w:val="en-US"/>
        </w:rPr>
        <w:t xml:space="preserve"> minutes. The task</w:t>
      </w:r>
      <w:r w:rsidR="005B7489">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2","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2","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Andrea M F Reiter et al., 2016a)","manualFormatting":"(Boehme et al., 2015; Reiter et al., 2016a)","plainTextFormattedCitation":"(Boehme et al., 2015; Andrea M F Reiter et al., 2016a)","previouslyFormattedCitation":"(Boehme et al., 2015; Andrea M F Reiter et al., 2016a)"},"properties":{"noteIndex":0},"schema":"https://github.com/citation-style-language/schema/raw/master/csl-citation.json"}</w:instrText>
      </w:r>
      <w:r w:rsidR="005B7489">
        <w:rPr>
          <w:rFonts w:ascii="Arial" w:hAnsi="Arial" w:cs="Arial"/>
          <w:lang w:val="en-US"/>
        </w:rPr>
        <w:fldChar w:fldCharType="separate"/>
      </w:r>
      <w:r w:rsidR="005B7489" w:rsidRPr="005B7489">
        <w:rPr>
          <w:rFonts w:ascii="Arial" w:hAnsi="Arial" w:cs="Arial"/>
          <w:noProof/>
          <w:lang w:val="en-US"/>
        </w:rPr>
        <w:t>(Boehme et al., 2015;</w:t>
      </w:r>
      <w:r w:rsidR="005B7489">
        <w:rPr>
          <w:rFonts w:ascii="Arial" w:hAnsi="Arial" w:cs="Arial"/>
          <w:noProof/>
          <w:lang w:val="en-US"/>
        </w:rPr>
        <w:t xml:space="preserve"> </w:t>
      </w:r>
      <w:r w:rsidR="005B7489" w:rsidRPr="005B7489">
        <w:rPr>
          <w:rFonts w:ascii="Arial" w:hAnsi="Arial" w:cs="Arial"/>
          <w:noProof/>
          <w:lang w:val="en-US"/>
        </w:rPr>
        <w:t>Reiter et al., 2016a)</w:t>
      </w:r>
      <w:r w:rsidR="005B7489">
        <w:rPr>
          <w:rFonts w:ascii="Arial" w:hAnsi="Arial" w:cs="Arial"/>
          <w:lang w:val="en-US"/>
        </w:rPr>
        <w:fldChar w:fldCharType="end"/>
      </w:r>
      <w:r w:rsidR="005B7489" w:rsidRPr="039404BF">
        <w:rPr>
          <w:rFonts w:ascii="Arial" w:hAnsi="Arial" w:cs="Arial"/>
          <w:lang w:val="en-US"/>
        </w:rPr>
        <w:t xml:space="preserve"> </w:t>
      </w:r>
      <w:r w:rsidRPr="039404BF">
        <w:rPr>
          <w:rFonts w:ascii="Arial" w:hAnsi="Arial" w:cs="Arial"/>
          <w:lang w:val="en-US"/>
        </w:rPr>
        <w:t xml:space="preserve"> was programmed in Matlab (The MathWorks, Natick, MA) with Psychtoolbox</w:t>
      </w:r>
      <w:r w:rsidR="005B7489">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008d9755-4ba8-4989-ae77-683c8f26851c"]}],"mendeley":{"formattedCitation":"(Brainard, 1997)","plainTextFormattedCitation":"(Brainard, 1997)","previouslyFormattedCitation":"(Brainard, 1997)"},"properties":{"noteIndex":0},"schema":"https://github.com/citation-style-language/schema/raw/master/csl-citation.json"}</w:instrText>
      </w:r>
      <w:r w:rsidR="005B7489">
        <w:rPr>
          <w:rFonts w:ascii="Arial" w:hAnsi="Arial" w:cs="Arial"/>
          <w:lang w:val="en-US"/>
        </w:rPr>
        <w:fldChar w:fldCharType="separate"/>
      </w:r>
      <w:r w:rsidR="005B7489" w:rsidRPr="005B7489">
        <w:rPr>
          <w:rFonts w:ascii="Arial" w:hAnsi="Arial" w:cs="Arial"/>
          <w:noProof/>
          <w:lang w:val="en-US"/>
        </w:rPr>
        <w:t>(Brainard, 1997)</w:t>
      </w:r>
      <w:r w:rsidR="005B7489">
        <w:rPr>
          <w:rFonts w:ascii="Arial" w:hAnsi="Arial" w:cs="Arial"/>
          <w:lang w:val="en-US"/>
        </w:rPr>
        <w:fldChar w:fldCharType="end"/>
      </w:r>
      <w:r w:rsidR="005B7489">
        <w:rPr>
          <w:rFonts w:ascii="Arial" w:hAnsi="Arial" w:cs="Arial"/>
          <w:lang w:val="en-US"/>
        </w:rPr>
        <w:t xml:space="preserve">. </w:t>
      </w:r>
      <w:r w:rsidRPr="039404BF">
        <w:rPr>
          <w:rFonts w:ascii="Arial" w:hAnsi="Arial" w:cs="Arial"/>
          <w:lang w:val="en-US"/>
        </w:rPr>
        <w:t xml:space="preserve">On every trial, participants had to decide between two cards, depicting a different geometric </w:t>
      </w:r>
      <w:r w:rsidR="0993A32E" w:rsidRPr="039404BF">
        <w:rPr>
          <w:rFonts w:ascii="Arial" w:hAnsi="Arial" w:cs="Arial"/>
          <w:lang w:val="en-US"/>
        </w:rPr>
        <w:t>figure</w:t>
      </w:r>
      <w:r w:rsidRPr="039404BF">
        <w:rPr>
          <w:rFonts w:ascii="Arial" w:hAnsi="Arial" w:cs="Arial"/>
          <w:lang w:val="en-US"/>
        </w:rPr>
        <w:t>. The underlying reward structure was not explicitly instructed but could be inferred: reward probabilit</w:t>
      </w:r>
      <w:r w:rsidR="7ACF39FA" w:rsidRPr="039404BF">
        <w:rPr>
          <w:rFonts w:ascii="Arial" w:hAnsi="Arial" w:cs="Arial"/>
          <w:lang w:val="en-US"/>
        </w:rPr>
        <w:t>i</w:t>
      </w:r>
      <w:r w:rsidRPr="039404BF">
        <w:rPr>
          <w:rFonts w:ascii="Arial" w:hAnsi="Arial" w:cs="Arial"/>
          <w:lang w:val="en-US"/>
        </w:rPr>
        <w:t>es associated with the two choice options were anticorrelated (</w:t>
      </w:r>
      <w:proofErr w:type="gramStart"/>
      <w:r w:rsidRPr="039404BF">
        <w:rPr>
          <w:rFonts w:ascii="Arial" w:hAnsi="Arial" w:cs="Arial"/>
          <w:lang w:val="en-US"/>
        </w:rPr>
        <w:t>i.e.</w:t>
      </w:r>
      <w:proofErr w:type="gramEnd"/>
      <w:r w:rsidR="1A1C47E2" w:rsidRPr="039404BF">
        <w:rPr>
          <w:rFonts w:ascii="Arial" w:hAnsi="Arial" w:cs="Arial"/>
          <w:lang w:val="en-US"/>
        </w:rPr>
        <w:t xml:space="preserve"> </w:t>
      </w:r>
      <w:r w:rsidRPr="039404BF">
        <w:rPr>
          <w:rFonts w:ascii="Arial" w:hAnsi="Arial" w:cs="Arial"/>
          <w:lang w:val="en-US"/>
        </w:rPr>
        <w:t xml:space="preserve">whenever card A was rewarded, card B was </w:t>
      </w:r>
      <w:r w:rsidR="07D9A9D4" w:rsidRPr="039404BF">
        <w:rPr>
          <w:rFonts w:ascii="Arial" w:hAnsi="Arial" w:cs="Arial"/>
          <w:lang w:val="en-US"/>
        </w:rPr>
        <w:t xml:space="preserve">punished </w:t>
      </w:r>
      <w:r w:rsidRPr="039404BF">
        <w:rPr>
          <w:rFonts w:ascii="Arial" w:hAnsi="Arial" w:cs="Arial"/>
          <w:lang w:val="en-US"/>
        </w:rPr>
        <w:t xml:space="preserve">and vice versa). Furthermore, </w:t>
      </w:r>
      <w:r w:rsidR="3A8A9CAB" w:rsidRPr="039404BF">
        <w:rPr>
          <w:rFonts w:ascii="Arial" w:hAnsi="Arial" w:cs="Arial"/>
          <w:lang w:val="en-US"/>
        </w:rPr>
        <w:t>p</w:t>
      </w:r>
      <w:r w:rsidRPr="039404BF">
        <w:rPr>
          <w:rFonts w:ascii="Arial" w:hAnsi="Arial" w:cs="Arial"/>
          <w:lang w:val="en-US"/>
        </w:rPr>
        <w:t>articipants were informed on the probabilistic nature of the task</w:t>
      </w:r>
      <w:r w:rsidR="31D2F50E" w:rsidRPr="039404BF">
        <w:rPr>
          <w:rFonts w:ascii="Arial" w:hAnsi="Arial" w:cs="Arial"/>
          <w:lang w:val="en-US"/>
        </w:rPr>
        <w:t xml:space="preserve"> but not on the actual probabilities</w:t>
      </w:r>
      <w:r w:rsidRPr="039404BF">
        <w:rPr>
          <w:rFonts w:ascii="Arial" w:hAnsi="Arial" w:cs="Arial"/>
          <w:lang w:val="en-US"/>
        </w:rPr>
        <w:t>: the respective winning card was only rewarded in 80% of all trials. Right-side versus left-side location of the stimulus was randomized</w:t>
      </w:r>
      <w:r w:rsidR="4B7EAC22" w:rsidRPr="039404BF">
        <w:rPr>
          <w:rFonts w:ascii="Arial" w:hAnsi="Arial" w:cs="Arial"/>
          <w:lang w:val="en-US"/>
        </w:rPr>
        <w:t xml:space="preserve"> on each trial</w:t>
      </w:r>
      <w:r w:rsidR="56925160" w:rsidRPr="039404BF">
        <w:rPr>
          <w:rFonts w:ascii="Arial" w:hAnsi="Arial" w:cs="Arial"/>
          <w:lang w:val="en-US"/>
        </w:rPr>
        <w:t xml:space="preserve">. After a fixed number of </w:t>
      </w:r>
      <w:r w:rsidR="03E4B92C" w:rsidRPr="039404BF">
        <w:rPr>
          <w:rFonts w:ascii="Arial" w:hAnsi="Arial" w:cs="Arial"/>
          <w:lang w:val="en-US"/>
        </w:rPr>
        <w:t xml:space="preserve">55 </w:t>
      </w:r>
      <w:r w:rsidR="56925160" w:rsidRPr="039404BF">
        <w:rPr>
          <w:rFonts w:ascii="Arial" w:hAnsi="Arial" w:cs="Arial"/>
          <w:lang w:val="en-US"/>
        </w:rPr>
        <w:t xml:space="preserve">trials, contingencies </w:t>
      </w:r>
      <w:proofErr w:type="gramStart"/>
      <w:r w:rsidR="56925160" w:rsidRPr="039404BF">
        <w:rPr>
          <w:rFonts w:ascii="Arial" w:hAnsi="Arial" w:cs="Arial"/>
          <w:lang w:val="en-US"/>
        </w:rPr>
        <w:t>reversed</w:t>
      </w:r>
      <w:proofErr w:type="gramEnd"/>
      <w:r w:rsidR="56925160" w:rsidRPr="039404BF">
        <w:rPr>
          <w:rFonts w:ascii="Arial" w:hAnsi="Arial" w:cs="Arial"/>
          <w:lang w:val="en-US"/>
        </w:rPr>
        <w:t xml:space="preserve"> and these reversals repeated over the middle experimental phase (see Figure </w:t>
      </w:r>
      <w:r w:rsidR="261C6283" w:rsidRPr="039404BF">
        <w:rPr>
          <w:rFonts w:ascii="Arial" w:hAnsi="Arial" w:cs="Arial"/>
          <w:lang w:val="en-US"/>
        </w:rPr>
        <w:t>2</w:t>
      </w:r>
      <w:r w:rsidR="56925160" w:rsidRPr="039404BF">
        <w:rPr>
          <w:rFonts w:ascii="Arial" w:hAnsi="Arial" w:cs="Arial"/>
          <w:lang w:val="en-US"/>
        </w:rPr>
        <w:t xml:space="preserve">). Participants were instructed to win as much money as possible and </w:t>
      </w:r>
      <w:r w:rsidR="3F3FED25" w:rsidRPr="039404BF">
        <w:rPr>
          <w:rFonts w:ascii="Arial" w:hAnsi="Arial" w:cs="Arial"/>
          <w:lang w:val="en-US"/>
        </w:rPr>
        <w:t>received</w:t>
      </w:r>
      <w:r w:rsidR="56925160" w:rsidRPr="039404BF">
        <w:rPr>
          <w:rFonts w:ascii="Arial" w:hAnsi="Arial" w:cs="Arial"/>
          <w:lang w:val="en-US"/>
        </w:rPr>
        <w:t xml:space="preserve"> a monetary bonus at the end of the experiment.</w:t>
      </w:r>
      <w:r w:rsidR="20F4B6C7" w:rsidRPr="039404BF">
        <w:rPr>
          <w:rFonts w:ascii="Arial" w:hAnsi="Arial" w:cs="Arial"/>
          <w:lang w:val="en-US"/>
        </w:rPr>
        <w:t xml:space="preserve"> </w:t>
      </w:r>
    </w:p>
    <w:p w14:paraId="0BE89C25" w14:textId="55503F1D" w:rsidR="008F2DA7" w:rsidRDefault="003432D8" w:rsidP="006F1403">
      <w:pPr>
        <w:spacing w:line="480" w:lineRule="auto"/>
        <w:jc w:val="both"/>
        <w:rPr>
          <w:rFonts w:ascii="Arial" w:hAnsi="Arial" w:cs="Arial"/>
          <w:lang w:val="en-US"/>
        </w:rPr>
      </w:pPr>
      <w:r w:rsidRPr="4D6442EE">
        <w:rPr>
          <w:rFonts w:ascii="Arial" w:hAnsi="Arial" w:cs="Arial"/>
          <w:lang w:val="en-US"/>
        </w:rPr>
        <w:t>Participants in both groups were matched on</w:t>
      </w:r>
      <w:r w:rsidR="00EB2710" w:rsidRPr="4D6442EE">
        <w:rPr>
          <w:lang w:val="en-US"/>
        </w:rPr>
        <w:t xml:space="preserve"> </w:t>
      </w:r>
      <w:r w:rsidR="00EB2710" w:rsidRPr="4D6442EE">
        <w:rPr>
          <w:rFonts w:ascii="Arial" w:hAnsi="Arial" w:cs="Arial"/>
          <w:lang w:val="en-US"/>
        </w:rPr>
        <w:t>differences in proportion of the number of informative and misleading events between the two sessions</w:t>
      </w:r>
      <w:r w:rsidRPr="4D6442EE">
        <w:rPr>
          <w:rFonts w:ascii="Arial" w:hAnsi="Arial" w:cs="Arial"/>
          <w:lang w:val="en-US"/>
        </w:rPr>
        <w:t xml:space="preserve"> because feedback was drawn probabilistically</w:t>
      </w:r>
      <w:r w:rsidR="00EB2710" w:rsidRPr="4D6442EE">
        <w:rPr>
          <w:rFonts w:ascii="Arial" w:hAnsi="Arial" w:cs="Arial"/>
          <w:lang w:val="en-US"/>
        </w:rPr>
        <w:t xml:space="preserve">. </w:t>
      </w:r>
    </w:p>
    <w:p w14:paraId="65151830" w14:textId="67624C64" w:rsidR="00E11783" w:rsidRDefault="04DC6D01" w:rsidP="006F1403">
      <w:pPr>
        <w:spacing w:line="480" w:lineRule="auto"/>
        <w:jc w:val="both"/>
        <w:rPr>
          <w:rFonts w:ascii="Arial" w:hAnsi="Arial" w:cs="Arial"/>
          <w:lang w:val="en-US"/>
        </w:rPr>
      </w:pPr>
      <w:commentRangeStart w:id="0"/>
      <w:r w:rsidRPr="039404BF">
        <w:rPr>
          <w:rFonts w:ascii="Arial" w:hAnsi="Arial" w:cs="Arial"/>
          <w:highlight w:val="yellow"/>
          <w:lang w:val="en-US"/>
        </w:rPr>
        <w:lastRenderedPageBreak/>
        <w:t>Due to the</w:t>
      </w:r>
      <w:r w:rsidR="5DE30852" w:rsidRPr="039404BF">
        <w:rPr>
          <w:rFonts w:ascii="Arial" w:hAnsi="Arial" w:cs="Arial"/>
          <w:highlight w:val="yellow"/>
          <w:lang w:val="en-US"/>
        </w:rPr>
        <w:t xml:space="preserve"> within-subject design </w:t>
      </w:r>
      <w:r w:rsidR="36801FBD" w:rsidRPr="039404BF">
        <w:rPr>
          <w:rFonts w:ascii="Arial" w:hAnsi="Arial" w:cs="Arial"/>
          <w:highlight w:val="yellow"/>
          <w:lang w:val="en-US"/>
        </w:rPr>
        <w:t>it was necessary that</w:t>
      </w:r>
      <w:r w:rsidR="5DE30852" w:rsidRPr="039404BF">
        <w:rPr>
          <w:rFonts w:ascii="Arial" w:hAnsi="Arial" w:cs="Arial"/>
          <w:highlight w:val="yellow"/>
          <w:lang w:val="en-US"/>
        </w:rPr>
        <w:t xml:space="preserve"> all subjects should have </w:t>
      </w:r>
      <w:r w:rsidR="3FCCD4EB" w:rsidRPr="039404BF">
        <w:rPr>
          <w:rFonts w:ascii="Arial" w:hAnsi="Arial" w:cs="Arial"/>
          <w:highlight w:val="yellow"/>
          <w:lang w:val="en-US"/>
        </w:rPr>
        <w:t xml:space="preserve">a similar </w:t>
      </w:r>
      <w:r w:rsidR="5DE30852" w:rsidRPr="039404BF">
        <w:rPr>
          <w:rFonts w:ascii="Arial" w:hAnsi="Arial" w:cs="Arial"/>
          <w:highlight w:val="yellow"/>
          <w:lang w:val="en-US"/>
        </w:rPr>
        <w:t xml:space="preserve">number of probabilistic events. </w:t>
      </w:r>
      <w:r w:rsidR="22FDE67D" w:rsidRPr="039404BF">
        <w:rPr>
          <w:rFonts w:ascii="Arial" w:hAnsi="Arial" w:cs="Arial"/>
          <w:highlight w:val="yellow"/>
          <w:lang w:val="en-US"/>
        </w:rPr>
        <w:t xml:space="preserve">As some participants showed a significantly different </w:t>
      </w:r>
      <w:r w:rsidR="3099E4B6" w:rsidRPr="039404BF">
        <w:rPr>
          <w:rFonts w:ascii="Arial" w:hAnsi="Arial" w:cs="Arial"/>
          <w:highlight w:val="yellow"/>
          <w:lang w:val="en-US"/>
        </w:rPr>
        <w:t>number of probab</w:t>
      </w:r>
      <w:r w:rsidR="64E9EC83" w:rsidRPr="039404BF">
        <w:rPr>
          <w:rFonts w:ascii="Arial" w:hAnsi="Arial" w:cs="Arial"/>
          <w:highlight w:val="yellow"/>
          <w:lang w:val="en-US"/>
        </w:rPr>
        <w:t>i</w:t>
      </w:r>
      <w:r w:rsidR="3099E4B6" w:rsidRPr="039404BF">
        <w:rPr>
          <w:rFonts w:ascii="Arial" w:hAnsi="Arial" w:cs="Arial"/>
          <w:highlight w:val="yellow"/>
          <w:lang w:val="en-US"/>
        </w:rPr>
        <w:t xml:space="preserve">listic </w:t>
      </w:r>
      <w:proofErr w:type="gramStart"/>
      <w:r w:rsidR="3099E4B6" w:rsidRPr="039404BF">
        <w:rPr>
          <w:rFonts w:ascii="Arial" w:hAnsi="Arial" w:cs="Arial"/>
          <w:highlight w:val="yellow"/>
          <w:lang w:val="en-US"/>
        </w:rPr>
        <w:t>event</w:t>
      </w:r>
      <w:proofErr w:type="gramEnd"/>
      <w:r w:rsidR="3099E4B6" w:rsidRPr="039404BF">
        <w:rPr>
          <w:rFonts w:ascii="Arial" w:hAnsi="Arial" w:cs="Arial"/>
          <w:highlight w:val="yellow"/>
          <w:lang w:val="en-US"/>
        </w:rPr>
        <w:t xml:space="preserve"> i</w:t>
      </w:r>
      <w:r w:rsidR="5DE30852" w:rsidRPr="039404BF">
        <w:rPr>
          <w:rFonts w:ascii="Arial" w:hAnsi="Arial" w:cs="Arial"/>
          <w:highlight w:val="yellow"/>
          <w:lang w:val="en-US"/>
        </w:rPr>
        <w:t>n order to guarantee for a similar task environment</w:t>
      </w:r>
      <w:r w:rsidR="291C1654" w:rsidRPr="039404BF">
        <w:rPr>
          <w:rFonts w:ascii="Arial" w:hAnsi="Arial" w:cs="Arial"/>
          <w:highlight w:val="yellow"/>
          <w:lang w:val="en-US"/>
        </w:rPr>
        <w:t xml:space="preserve"> </w:t>
      </w:r>
      <w:r w:rsidR="55ACB11A" w:rsidRPr="039404BF">
        <w:rPr>
          <w:rFonts w:ascii="Arial" w:hAnsi="Arial" w:cs="Arial"/>
          <w:highlight w:val="yellow"/>
          <w:lang w:val="en-US"/>
        </w:rPr>
        <w:t>eight</w:t>
      </w:r>
      <w:r w:rsidR="291C1654" w:rsidRPr="039404BF">
        <w:rPr>
          <w:rFonts w:ascii="Arial" w:hAnsi="Arial" w:cs="Arial"/>
          <w:highlight w:val="yellow"/>
          <w:lang w:val="en-US"/>
        </w:rPr>
        <w:t xml:space="preserve"> participants had to be excluded from the final sample</w:t>
      </w:r>
      <w:r w:rsidR="3BD8EFA0" w:rsidRPr="039404BF">
        <w:rPr>
          <w:rFonts w:ascii="Arial" w:hAnsi="Arial" w:cs="Arial"/>
          <w:highlight w:val="yellow"/>
          <w:lang w:val="en-US"/>
        </w:rPr>
        <w:t xml:space="preserve"> to avoid confounds</w:t>
      </w:r>
      <w:r w:rsidR="590C9E61" w:rsidRPr="039404BF">
        <w:rPr>
          <w:rFonts w:ascii="Arial" w:hAnsi="Arial" w:cs="Arial"/>
          <w:highlight w:val="yellow"/>
          <w:lang w:val="en-US"/>
        </w:rPr>
        <w:t xml:space="preserve"> due to different task environments</w:t>
      </w:r>
      <w:r w:rsidR="291C1654" w:rsidRPr="039404BF">
        <w:rPr>
          <w:rFonts w:ascii="Arial" w:hAnsi="Arial" w:cs="Arial"/>
          <w:highlight w:val="yellow"/>
          <w:lang w:val="en-US"/>
        </w:rPr>
        <w:t>.</w:t>
      </w:r>
      <w:r w:rsidR="291C1654" w:rsidRPr="039404BF">
        <w:rPr>
          <w:rFonts w:ascii="Arial" w:hAnsi="Arial" w:cs="Arial"/>
          <w:lang w:val="en-US"/>
        </w:rPr>
        <w:t xml:space="preserve"> Additionally, </w:t>
      </w:r>
      <w:r w:rsidR="64F4FAEE" w:rsidRPr="039404BF">
        <w:rPr>
          <w:rFonts w:ascii="Arial" w:hAnsi="Arial" w:cs="Arial"/>
          <w:lang w:val="en-US"/>
        </w:rPr>
        <w:t>two</w:t>
      </w:r>
      <w:r w:rsidR="291C1654" w:rsidRPr="039404BF">
        <w:rPr>
          <w:rFonts w:ascii="Arial" w:hAnsi="Arial" w:cs="Arial"/>
          <w:lang w:val="en-US"/>
        </w:rPr>
        <w:t xml:space="preserve"> participant</w:t>
      </w:r>
      <w:r w:rsidR="108C9C45" w:rsidRPr="039404BF">
        <w:rPr>
          <w:rFonts w:ascii="Arial" w:hAnsi="Arial" w:cs="Arial"/>
          <w:lang w:val="en-US"/>
        </w:rPr>
        <w:t>s</w:t>
      </w:r>
      <w:r w:rsidR="291C1654" w:rsidRPr="039404BF">
        <w:rPr>
          <w:rFonts w:ascii="Arial" w:hAnsi="Arial" w:cs="Arial"/>
          <w:lang w:val="en-US"/>
        </w:rPr>
        <w:t xml:space="preserve"> </w:t>
      </w:r>
      <w:commentRangeEnd w:id="0"/>
      <w:r w:rsidR="78FF8EEC">
        <w:rPr>
          <w:rStyle w:val="Kommentarzeichen"/>
        </w:rPr>
        <w:commentReference w:id="0"/>
      </w:r>
      <w:r w:rsidR="291C1654" w:rsidRPr="039404BF">
        <w:rPr>
          <w:rFonts w:ascii="Arial" w:hAnsi="Arial" w:cs="Arial"/>
          <w:lang w:val="en-US"/>
        </w:rPr>
        <w:t>had to be excluded because the</w:t>
      </w:r>
      <w:r w:rsidR="0C7B6E7D" w:rsidRPr="039404BF">
        <w:rPr>
          <w:rFonts w:ascii="Arial" w:hAnsi="Arial" w:cs="Arial"/>
          <w:lang w:val="en-US"/>
        </w:rPr>
        <w:t>y</w:t>
      </w:r>
      <w:r w:rsidR="291C1654" w:rsidRPr="039404BF">
        <w:rPr>
          <w:rFonts w:ascii="Arial" w:hAnsi="Arial" w:cs="Arial"/>
          <w:lang w:val="en-US"/>
        </w:rPr>
        <w:t xml:space="preserve"> performed the task below chance level, leaving a total of 28 participants for final analyses.</w:t>
      </w:r>
    </w:p>
    <w:p w14:paraId="43B87101" w14:textId="3E9B9453" w:rsidR="00FB051C" w:rsidRDefault="00FB051C" w:rsidP="006F1403">
      <w:pPr>
        <w:spacing w:line="480" w:lineRule="auto"/>
        <w:jc w:val="both"/>
        <w:rPr>
          <w:rFonts w:ascii="Arial" w:hAnsi="Arial" w:cs="Arial"/>
          <w:lang w:val="en-US"/>
        </w:rPr>
      </w:pPr>
      <w:r>
        <w:rPr>
          <w:rFonts w:ascii="Arial" w:hAnsi="Arial" w:cs="Arial"/>
          <w:noProof/>
          <w:lang w:val="en-US"/>
        </w:rPr>
        <w:drawing>
          <wp:inline distT="0" distB="0" distL="0" distR="0" wp14:anchorId="71961A6D" wp14:editId="16829452">
            <wp:extent cx="5760720" cy="2898775"/>
            <wp:effectExtent l="0" t="0" r="508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98775"/>
                    </a:xfrm>
                    <a:prstGeom prst="rect">
                      <a:avLst/>
                    </a:prstGeom>
                  </pic:spPr>
                </pic:pic>
              </a:graphicData>
            </a:graphic>
          </wp:inline>
        </w:drawing>
      </w:r>
    </w:p>
    <w:p w14:paraId="2D6DAC61" w14:textId="3C4DE5C5" w:rsidR="008F2DA7" w:rsidRPr="008C2748" w:rsidRDefault="261C6283" w:rsidP="006F1403">
      <w:pPr>
        <w:spacing w:line="480" w:lineRule="auto"/>
        <w:jc w:val="both"/>
        <w:rPr>
          <w:rFonts w:ascii="Arial" w:hAnsi="Arial" w:cs="Arial"/>
          <w:lang w:val="en-US"/>
        </w:rPr>
      </w:pPr>
      <w:r w:rsidRPr="039404BF">
        <w:rPr>
          <w:rFonts w:ascii="Arial" w:hAnsi="Arial" w:cs="Arial"/>
          <w:lang w:val="en-US"/>
        </w:rPr>
        <w:t>Figure 2</w:t>
      </w:r>
      <w:r w:rsidR="721D78F5" w:rsidRPr="039404BF">
        <w:rPr>
          <w:rFonts w:ascii="Arial" w:hAnsi="Arial" w:cs="Arial"/>
          <w:lang w:val="en-US"/>
        </w:rPr>
        <w:t>.</w:t>
      </w:r>
      <w:r w:rsidRPr="039404BF">
        <w:rPr>
          <w:rFonts w:ascii="Arial" w:hAnsi="Arial" w:cs="Arial"/>
          <w:lang w:val="en-US"/>
        </w:rPr>
        <w:t xml:space="preserve"> </w:t>
      </w:r>
      <w:r w:rsidR="63876481" w:rsidRPr="039404BF">
        <w:rPr>
          <w:rFonts w:ascii="Arial" w:hAnsi="Arial" w:cs="Arial"/>
          <w:lang w:val="en-US"/>
        </w:rPr>
        <w:t>Empirical choice behavior in both conditions</w:t>
      </w:r>
      <w:r w:rsidR="1FEFBFD6" w:rsidRPr="039404BF">
        <w:rPr>
          <w:rFonts w:ascii="Arial" w:hAnsi="Arial" w:cs="Arial"/>
          <w:lang w:val="en-US"/>
        </w:rPr>
        <w:t xml:space="preserve"> (</w:t>
      </w:r>
      <w:r w:rsidR="516FEB8E" w:rsidRPr="039404BF">
        <w:rPr>
          <w:rFonts w:ascii="Arial" w:hAnsi="Arial" w:cs="Arial"/>
          <w:lang w:val="en-US"/>
        </w:rPr>
        <w:t xml:space="preserve">lines </w:t>
      </w:r>
      <w:r w:rsidR="4B8D874C" w:rsidRPr="039404BF">
        <w:rPr>
          <w:rFonts w:ascii="Arial" w:hAnsi="Arial" w:cs="Arial"/>
          <w:lang w:val="en-US"/>
        </w:rPr>
        <w:t>showing</w:t>
      </w:r>
      <w:r w:rsidR="516FEB8E" w:rsidRPr="039404BF">
        <w:rPr>
          <w:rFonts w:ascii="Arial" w:hAnsi="Arial" w:cs="Arial"/>
          <w:lang w:val="en-US"/>
        </w:rPr>
        <w:t xml:space="preserve"> the </w:t>
      </w:r>
      <w:r w:rsidR="1FEFBFD6" w:rsidRPr="039404BF">
        <w:rPr>
          <w:rFonts w:ascii="Arial" w:hAnsi="Arial" w:cs="Arial"/>
          <w:lang w:val="en-US"/>
        </w:rPr>
        <w:t xml:space="preserve">means </w:t>
      </w:r>
      <w:r w:rsidR="260A4579" w:rsidRPr="039404BF">
        <w:rPr>
          <w:rFonts w:ascii="Arial" w:hAnsi="Arial" w:cs="Arial"/>
          <w:lang w:val="en-US"/>
        </w:rPr>
        <w:t>percenta</w:t>
      </w:r>
      <w:r w:rsidR="7B708AB8" w:rsidRPr="039404BF">
        <w:rPr>
          <w:rFonts w:ascii="Arial" w:hAnsi="Arial" w:cs="Arial"/>
          <w:lang w:val="en-US"/>
        </w:rPr>
        <w:t>ge</w:t>
      </w:r>
      <w:r w:rsidR="1FEFBFD6" w:rsidRPr="039404BF">
        <w:rPr>
          <w:rFonts w:ascii="Arial" w:hAnsi="Arial" w:cs="Arial"/>
          <w:lang w:val="en-US"/>
        </w:rPr>
        <w:t xml:space="preserve"> of chosen card for ST in red and CT in blue and shaded areas</w:t>
      </w:r>
      <w:r w:rsidR="63876481" w:rsidRPr="039404BF">
        <w:rPr>
          <w:rFonts w:ascii="Arial" w:hAnsi="Arial" w:cs="Arial"/>
          <w:lang w:val="en-US"/>
        </w:rPr>
        <w:t xml:space="preserve"> </w:t>
      </w:r>
      <w:r w:rsidR="53791982" w:rsidRPr="039404BF">
        <w:rPr>
          <w:rFonts w:ascii="Arial" w:hAnsi="Arial" w:cs="Arial"/>
          <w:lang w:val="en-US"/>
        </w:rPr>
        <w:t>showing standard errors) and</w:t>
      </w:r>
      <w:r w:rsidR="63876481" w:rsidRPr="039404BF">
        <w:rPr>
          <w:rFonts w:ascii="Arial" w:hAnsi="Arial" w:cs="Arial"/>
          <w:lang w:val="en-US"/>
        </w:rPr>
        <w:t xml:space="preserve"> u</w:t>
      </w:r>
      <w:r w:rsidR="5CAD8E22" w:rsidRPr="039404BF">
        <w:rPr>
          <w:rFonts w:ascii="Arial" w:hAnsi="Arial" w:cs="Arial"/>
          <w:lang w:val="en-US"/>
        </w:rPr>
        <w:t>nderlying</w:t>
      </w:r>
      <w:r w:rsidR="677937AE" w:rsidRPr="039404BF">
        <w:rPr>
          <w:rFonts w:ascii="Arial" w:hAnsi="Arial" w:cs="Arial"/>
          <w:lang w:val="en-US"/>
        </w:rPr>
        <w:t xml:space="preserve"> task structure</w:t>
      </w:r>
      <w:r w:rsidR="63876481" w:rsidRPr="039404BF">
        <w:rPr>
          <w:rFonts w:ascii="Arial" w:hAnsi="Arial" w:cs="Arial"/>
          <w:lang w:val="en-US"/>
        </w:rPr>
        <w:t xml:space="preserve"> in grey</w:t>
      </w:r>
    </w:p>
    <w:p w14:paraId="572CB086" w14:textId="202DE047" w:rsidR="00300F6D" w:rsidRDefault="005213EF" w:rsidP="006F1403">
      <w:pPr>
        <w:spacing w:line="480" w:lineRule="auto"/>
        <w:jc w:val="both"/>
        <w:rPr>
          <w:rFonts w:ascii="Arial" w:hAnsi="Arial" w:cs="Arial"/>
          <w:u w:val="single"/>
          <w:lang w:val="en-US"/>
        </w:rPr>
      </w:pPr>
      <w:r>
        <w:rPr>
          <w:rFonts w:ascii="Arial" w:hAnsi="Arial" w:cs="Arial"/>
          <w:u w:val="single"/>
          <w:lang w:val="en-US"/>
        </w:rPr>
        <w:t xml:space="preserve">2.5. </w:t>
      </w:r>
      <w:r w:rsidR="008C2748" w:rsidRPr="008C2748">
        <w:rPr>
          <w:rFonts w:ascii="Arial" w:hAnsi="Arial" w:cs="Arial"/>
          <w:u w:val="single"/>
          <w:lang w:val="en-US"/>
        </w:rPr>
        <w:t>Analys</w:t>
      </w:r>
      <w:r w:rsidR="00300F6D">
        <w:rPr>
          <w:rFonts w:ascii="Arial" w:hAnsi="Arial" w:cs="Arial"/>
          <w:u w:val="single"/>
          <w:lang w:val="en-US"/>
        </w:rPr>
        <w:t>es</w:t>
      </w:r>
    </w:p>
    <w:p w14:paraId="78E574E8" w14:textId="39B2F83E" w:rsidR="000D2975" w:rsidRDefault="005213EF" w:rsidP="006F1403">
      <w:pPr>
        <w:spacing w:line="480" w:lineRule="auto"/>
        <w:jc w:val="both"/>
        <w:rPr>
          <w:rFonts w:ascii="Arial" w:hAnsi="Arial" w:cs="Arial"/>
          <w:i/>
          <w:iCs/>
          <w:lang w:val="en-US"/>
        </w:rPr>
      </w:pPr>
      <w:r>
        <w:rPr>
          <w:rFonts w:ascii="Arial" w:hAnsi="Arial" w:cs="Arial"/>
          <w:i/>
          <w:iCs/>
          <w:lang w:val="en-US"/>
        </w:rPr>
        <w:t xml:space="preserve">2.5.1. </w:t>
      </w:r>
      <w:r w:rsidR="000D2975">
        <w:rPr>
          <w:rFonts w:ascii="Arial" w:hAnsi="Arial" w:cs="Arial"/>
          <w:i/>
          <w:iCs/>
          <w:lang w:val="en-US"/>
        </w:rPr>
        <w:t>Stress response analyses</w:t>
      </w:r>
    </w:p>
    <w:p w14:paraId="4BFE5865" w14:textId="3FEFBD63" w:rsidR="000D2975" w:rsidRPr="002C6FE0" w:rsidRDefault="24A609E0" w:rsidP="006F1403">
      <w:pPr>
        <w:spacing w:line="480" w:lineRule="auto"/>
        <w:jc w:val="both"/>
        <w:rPr>
          <w:rFonts w:ascii="Arial" w:hAnsi="Arial" w:cs="Arial"/>
          <w:lang w:val="en-US"/>
        </w:rPr>
      </w:pPr>
      <w:r w:rsidRPr="039404BF">
        <w:rPr>
          <w:rFonts w:ascii="Arial" w:hAnsi="Arial" w:cs="Arial"/>
          <w:lang w:val="en-US"/>
        </w:rPr>
        <w:t>Cortisol</w:t>
      </w:r>
      <w:r w:rsidR="2ADFF9E5" w:rsidRPr="039404BF">
        <w:rPr>
          <w:rFonts w:ascii="Arial" w:hAnsi="Arial" w:cs="Arial"/>
          <w:lang w:val="en-US"/>
        </w:rPr>
        <w:t xml:space="preserve"> </w:t>
      </w:r>
      <w:r w:rsidR="3DF36BB0" w:rsidRPr="039404BF">
        <w:rPr>
          <w:rFonts w:ascii="Arial" w:hAnsi="Arial" w:cs="Arial"/>
          <w:lang w:val="en-US"/>
        </w:rPr>
        <w:t xml:space="preserve">responses (AUC-g) </w:t>
      </w:r>
      <w:r w:rsidRPr="039404BF">
        <w:rPr>
          <w:rFonts w:ascii="Arial" w:hAnsi="Arial" w:cs="Arial"/>
          <w:lang w:val="en-US"/>
        </w:rPr>
        <w:t>and the three subjective VAS sc</w:t>
      </w:r>
      <w:r w:rsidR="2F47139C" w:rsidRPr="039404BF">
        <w:rPr>
          <w:rFonts w:ascii="Arial" w:hAnsi="Arial" w:cs="Arial"/>
          <w:lang w:val="en-US"/>
        </w:rPr>
        <w:t>al</w:t>
      </w:r>
      <w:r w:rsidRPr="039404BF">
        <w:rPr>
          <w:rFonts w:ascii="Arial" w:hAnsi="Arial" w:cs="Arial"/>
          <w:lang w:val="en-US"/>
        </w:rPr>
        <w:t xml:space="preserve">es were </w:t>
      </w:r>
      <w:r w:rsidR="3DF36BB0" w:rsidRPr="039404BF">
        <w:rPr>
          <w:rFonts w:ascii="Arial" w:hAnsi="Arial" w:cs="Arial"/>
          <w:lang w:val="en-US"/>
        </w:rPr>
        <w:t>compared</w:t>
      </w:r>
      <w:r w:rsidR="6580A642" w:rsidRPr="039404BF">
        <w:rPr>
          <w:rFonts w:ascii="Arial" w:hAnsi="Arial" w:cs="Arial"/>
          <w:lang w:val="en-US"/>
        </w:rPr>
        <w:t xml:space="preserve"> </w:t>
      </w:r>
      <w:r w:rsidR="3DF36BB0" w:rsidRPr="039404BF">
        <w:rPr>
          <w:rFonts w:ascii="Arial" w:hAnsi="Arial" w:cs="Arial"/>
          <w:lang w:val="en-US"/>
        </w:rPr>
        <w:t xml:space="preserve">across conditions (stress vs control) </w:t>
      </w:r>
      <w:r w:rsidR="6580A642" w:rsidRPr="039404BF">
        <w:rPr>
          <w:rFonts w:ascii="Arial" w:hAnsi="Arial" w:cs="Arial"/>
          <w:lang w:val="en-US"/>
        </w:rPr>
        <w:t>using</w:t>
      </w:r>
      <w:r w:rsidR="03E4B92C" w:rsidRPr="039404BF">
        <w:rPr>
          <w:rFonts w:ascii="Arial" w:hAnsi="Arial" w:cs="Arial"/>
          <w:lang w:val="en-US"/>
        </w:rPr>
        <w:t xml:space="preserve"> one-tailed</w:t>
      </w:r>
      <w:r w:rsidR="6580A642" w:rsidRPr="039404BF">
        <w:rPr>
          <w:rFonts w:ascii="Arial" w:hAnsi="Arial" w:cs="Arial"/>
          <w:lang w:val="en-US"/>
        </w:rPr>
        <w:t xml:space="preserve"> paired-sample </w:t>
      </w:r>
      <w:r w:rsidR="6580A642" w:rsidRPr="039404BF">
        <w:rPr>
          <w:rFonts w:ascii="Arial" w:hAnsi="Arial" w:cs="Arial"/>
          <w:i/>
          <w:iCs/>
          <w:lang w:val="en-US"/>
        </w:rPr>
        <w:t>t</w:t>
      </w:r>
      <w:r w:rsidR="6580A642" w:rsidRPr="039404BF">
        <w:rPr>
          <w:rFonts w:ascii="Arial" w:hAnsi="Arial" w:cs="Arial"/>
          <w:lang w:val="en-US"/>
        </w:rPr>
        <w:t>-tests</w:t>
      </w:r>
      <w:r w:rsidR="03E4B92C" w:rsidRPr="039404BF">
        <w:rPr>
          <w:rFonts w:ascii="Arial" w:hAnsi="Arial" w:cs="Arial"/>
          <w:lang w:val="en-US"/>
        </w:rPr>
        <w:t xml:space="preserve"> at a significance level of p &lt; .05</w:t>
      </w:r>
      <w:r w:rsidR="6580A642" w:rsidRPr="039404BF">
        <w:rPr>
          <w:rFonts w:ascii="Arial" w:hAnsi="Arial" w:cs="Arial"/>
          <w:lang w:val="en-US"/>
        </w:rPr>
        <w:t xml:space="preserve">. </w:t>
      </w:r>
    </w:p>
    <w:p w14:paraId="71BCF0BD" w14:textId="43B554AA" w:rsidR="008E01B8" w:rsidRPr="001F0BC0" w:rsidRDefault="005213EF" w:rsidP="006F1403">
      <w:pPr>
        <w:spacing w:line="480" w:lineRule="auto"/>
        <w:jc w:val="both"/>
        <w:rPr>
          <w:rFonts w:ascii="Arial" w:hAnsi="Arial" w:cs="Arial"/>
          <w:i/>
          <w:iCs/>
          <w:lang w:val="en-US"/>
        </w:rPr>
      </w:pPr>
      <w:r>
        <w:rPr>
          <w:rFonts w:ascii="Arial" w:hAnsi="Arial" w:cs="Arial"/>
          <w:i/>
          <w:iCs/>
          <w:lang w:val="en-US"/>
        </w:rPr>
        <w:t xml:space="preserve">2.5.2. </w:t>
      </w:r>
      <w:r w:rsidR="008E01B8" w:rsidRPr="001F0BC0">
        <w:rPr>
          <w:rFonts w:ascii="Arial" w:hAnsi="Arial" w:cs="Arial"/>
          <w:i/>
          <w:iCs/>
          <w:lang w:val="en-US"/>
        </w:rPr>
        <w:t>Behavioral data</w:t>
      </w:r>
    </w:p>
    <w:p w14:paraId="2D8E5BFB" w14:textId="4E0B9852" w:rsidR="008E01B8" w:rsidRPr="00447793" w:rsidRDefault="3C6A39DA" w:rsidP="006F1403">
      <w:pPr>
        <w:spacing w:line="480" w:lineRule="auto"/>
        <w:jc w:val="both"/>
        <w:rPr>
          <w:rFonts w:ascii="Arial" w:hAnsi="Arial" w:cs="Arial"/>
          <w:lang w:val="en-US"/>
        </w:rPr>
      </w:pPr>
      <w:r w:rsidRPr="039404BF">
        <w:rPr>
          <w:rFonts w:ascii="Arial" w:hAnsi="Arial" w:cs="Arial"/>
          <w:lang w:val="en-US"/>
        </w:rPr>
        <w:t xml:space="preserve">Single-trial </w:t>
      </w:r>
      <w:r w:rsidR="1E67BCF7" w:rsidRPr="039404BF">
        <w:rPr>
          <w:rFonts w:ascii="Arial" w:hAnsi="Arial" w:cs="Arial"/>
          <w:lang w:val="en-US"/>
        </w:rPr>
        <w:t>multilevel linear model (</w:t>
      </w:r>
      <w:r w:rsidR="7BC18049" w:rsidRPr="039404BF">
        <w:rPr>
          <w:rFonts w:ascii="Arial" w:hAnsi="Arial" w:cs="Arial"/>
          <w:lang w:val="en-US"/>
        </w:rPr>
        <w:t>logistic regressions</w:t>
      </w:r>
      <w:r w:rsidR="1E67BCF7" w:rsidRPr="039404BF">
        <w:rPr>
          <w:rFonts w:ascii="Arial" w:hAnsi="Arial" w:cs="Arial"/>
          <w:lang w:val="en-US"/>
        </w:rPr>
        <w:t>)</w:t>
      </w:r>
      <w:r w:rsidR="7BC18049" w:rsidRPr="039404BF">
        <w:rPr>
          <w:rFonts w:ascii="Arial" w:hAnsi="Arial" w:cs="Arial"/>
          <w:lang w:val="en-US"/>
        </w:rPr>
        <w:t xml:space="preserve"> </w:t>
      </w:r>
      <w:r w:rsidR="6E34E7FC" w:rsidRPr="039404BF">
        <w:rPr>
          <w:rFonts w:ascii="Arial" w:hAnsi="Arial" w:cs="Arial"/>
          <w:lang w:val="en-US"/>
        </w:rPr>
        <w:t>were conducted using the lme4</w:t>
      </w:r>
      <w:r w:rsidRPr="039404BF">
        <w:rPr>
          <w:rFonts w:ascii="Arial" w:hAnsi="Arial" w:cs="Arial"/>
          <w:lang w:val="en-US"/>
        </w:rPr>
        <w:t xml:space="preserve"> </w:t>
      </w:r>
      <w:r w:rsidR="6E34E7FC" w:rsidRPr="039404BF">
        <w:rPr>
          <w:rFonts w:ascii="Arial" w:hAnsi="Arial" w:cs="Arial"/>
          <w:lang w:val="en-US"/>
        </w:rPr>
        <w:t>package</w:t>
      </w:r>
      <w:r w:rsidR="49E1E8C8"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A3DD9" w:rsidRPr="039404BF">
        <w:rPr>
          <w:rFonts w:ascii="Arial" w:hAnsi="Arial" w:cs="Arial"/>
          <w:lang w:val="en-US"/>
        </w:rPr>
        <w:fldChar w:fldCharType="separate"/>
      </w:r>
      <w:r w:rsidR="34115699" w:rsidRPr="039404BF">
        <w:rPr>
          <w:rFonts w:ascii="Arial" w:hAnsi="Arial" w:cs="Arial"/>
          <w:noProof/>
          <w:lang w:val="en-US"/>
        </w:rPr>
        <w:t>(Bates et al., 2015)</w:t>
      </w:r>
      <w:r w:rsidR="008A3DD9" w:rsidRPr="039404BF">
        <w:rPr>
          <w:rFonts w:ascii="Arial" w:hAnsi="Arial" w:cs="Arial"/>
          <w:lang w:val="en-US"/>
        </w:rPr>
        <w:fldChar w:fldCharType="end"/>
      </w:r>
      <w:r w:rsidR="6E34E7FC" w:rsidRPr="039404BF">
        <w:rPr>
          <w:rFonts w:ascii="Arial" w:hAnsi="Arial" w:cs="Arial"/>
          <w:lang w:val="en-US"/>
        </w:rPr>
        <w:t xml:space="preserve"> in R (</w:t>
      </w:r>
      <w:r w:rsidR="702D53CC" w:rsidRPr="039404BF">
        <w:rPr>
          <w:rFonts w:ascii="Arial" w:hAnsi="Arial" w:cs="Arial"/>
          <w:lang w:val="en-US"/>
        </w:rPr>
        <w:t xml:space="preserve">Version </w:t>
      </w:r>
      <w:r w:rsidR="005B7489">
        <w:rPr>
          <w:rFonts w:ascii="Arial" w:hAnsi="Arial" w:cs="Arial"/>
          <w:lang w:val="en-US"/>
        </w:rPr>
        <w:t>4.0.3</w:t>
      </w:r>
      <w:r w:rsidR="702D53CC" w:rsidRPr="039404BF">
        <w:rPr>
          <w:rFonts w:ascii="Arial" w:hAnsi="Arial" w:cs="Arial"/>
          <w:lang w:val="en-US"/>
        </w:rPr>
        <w:t>).</w:t>
      </w:r>
      <w:r w:rsidR="6E948526" w:rsidRPr="039404BF">
        <w:rPr>
          <w:rFonts w:ascii="Arial" w:hAnsi="Arial" w:cs="Arial"/>
          <w:lang w:val="en-US"/>
        </w:rPr>
        <w:t xml:space="preserve"> </w:t>
      </w:r>
      <w:r w:rsidR="20C8AC6B" w:rsidRPr="039404BF">
        <w:rPr>
          <w:rFonts w:ascii="Arial" w:hAnsi="Arial" w:cs="Arial"/>
          <w:lang w:val="en-US"/>
        </w:rPr>
        <w:t xml:space="preserve">Parameter estimates </w:t>
      </w:r>
      <w:r w:rsidR="6E948526" w:rsidRPr="039404BF">
        <w:rPr>
          <w:rFonts w:ascii="Arial" w:hAnsi="Arial" w:cs="Arial"/>
          <w:lang w:val="en-US"/>
        </w:rPr>
        <w:t xml:space="preserve">were considered </w:t>
      </w:r>
      <w:r w:rsidR="6E948526" w:rsidRPr="039404BF">
        <w:rPr>
          <w:rFonts w:ascii="Arial" w:hAnsi="Arial" w:cs="Arial"/>
          <w:lang w:val="en-US"/>
        </w:rPr>
        <w:lastRenderedPageBreak/>
        <w:t>significant at p≤.05.</w:t>
      </w:r>
      <w:r w:rsidR="702D53CC" w:rsidRPr="039404BF">
        <w:rPr>
          <w:rFonts w:ascii="Arial" w:hAnsi="Arial" w:cs="Arial"/>
          <w:lang w:val="en-US"/>
        </w:rPr>
        <w:t xml:space="preserve"> </w:t>
      </w:r>
      <w:r w:rsidR="7BC18049" w:rsidRPr="039404BF">
        <w:rPr>
          <w:rFonts w:ascii="Arial" w:hAnsi="Arial" w:cs="Arial"/>
          <w:lang w:val="en-US"/>
        </w:rPr>
        <w:t>We</w:t>
      </w:r>
      <w:r w:rsidR="1A1C47E2" w:rsidRPr="039404BF">
        <w:rPr>
          <w:rFonts w:ascii="Arial" w:hAnsi="Arial" w:cs="Arial"/>
          <w:lang w:val="en-US"/>
        </w:rPr>
        <w:t xml:space="preserve"> analyze</w:t>
      </w:r>
      <w:r w:rsidR="7BC18049" w:rsidRPr="039404BF">
        <w:rPr>
          <w:rFonts w:ascii="Arial" w:hAnsi="Arial" w:cs="Arial"/>
          <w:lang w:val="en-US"/>
        </w:rPr>
        <w:t>d</w:t>
      </w:r>
      <w:r w:rsidR="1E67BCF7" w:rsidRPr="039404BF">
        <w:rPr>
          <w:rFonts w:ascii="Arial" w:hAnsi="Arial" w:cs="Arial"/>
          <w:lang w:val="en-US"/>
        </w:rPr>
        <w:t xml:space="preserve"> </w:t>
      </w:r>
      <w:r w:rsidR="1A1C47E2" w:rsidRPr="039404BF">
        <w:rPr>
          <w:rFonts w:ascii="Arial" w:hAnsi="Arial" w:cs="Arial"/>
          <w:lang w:val="en-US"/>
        </w:rPr>
        <w:t>trial-by-tri</w:t>
      </w:r>
      <w:r w:rsidR="06DC4FE6" w:rsidRPr="039404BF">
        <w:rPr>
          <w:rFonts w:ascii="Arial" w:hAnsi="Arial" w:cs="Arial"/>
          <w:lang w:val="en-US"/>
        </w:rPr>
        <w:t>al</w:t>
      </w:r>
      <w:r w:rsidR="1A1C47E2" w:rsidRPr="039404BF">
        <w:rPr>
          <w:rFonts w:ascii="Arial" w:hAnsi="Arial" w:cs="Arial"/>
          <w:lang w:val="en-US"/>
        </w:rPr>
        <w:t xml:space="preserve"> correct responses</w:t>
      </w:r>
      <w:r w:rsidR="17D13307" w:rsidRPr="039404BF">
        <w:rPr>
          <w:rFonts w:ascii="Arial" w:hAnsi="Arial" w:cs="Arial"/>
          <w:lang w:val="en-US"/>
        </w:rPr>
        <w:t xml:space="preserve"> (</w:t>
      </w:r>
      <w:r w:rsidR="44210499" w:rsidRPr="039404BF">
        <w:rPr>
          <w:rFonts w:ascii="Arial" w:hAnsi="Arial" w:cs="Arial"/>
          <w:lang w:val="en-US"/>
        </w:rPr>
        <w:t>chose better option)</w:t>
      </w:r>
      <w:r w:rsidR="1A1C47E2" w:rsidRPr="039404BF">
        <w:rPr>
          <w:rFonts w:ascii="Arial" w:hAnsi="Arial" w:cs="Arial"/>
          <w:lang w:val="en-US"/>
        </w:rPr>
        <w:t xml:space="preserve">, win-stay </w:t>
      </w:r>
      <w:r w:rsidR="44210499" w:rsidRPr="039404BF">
        <w:rPr>
          <w:rFonts w:ascii="Arial" w:hAnsi="Arial" w:cs="Arial"/>
          <w:lang w:val="en-US"/>
        </w:rPr>
        <w:t>(</w:t>
      </w:r>
      <w:r w:rsidR="2756AFAE" w:rsidRPr="039404BF">
        <w:rPr>
          <w:rFonts w:ascii="Arial" w:hAnsi="Arial" w:cs="Arial"/>
          <w:lang w:val="en-US"/>
        </w:rPr>
        <w:t>select same stimulus after win</w:t>
      </w:r>
      <w:r w:rsidR="44210499" w:rsidRPr="039404BF">
        <w:rPr>
          <w:rFonts w:ascii="Arial" w:hAnsi="Arial" w:cs="Arial"/>
          <w:lang w:val="en-US"/>
        </w:rPr>
        <w:t xml:space="preserve">) </w:t>
      </w:r>
      <w:r w:rsidR="1A1C47E2" w:rsidRPr="039404BF">
        <w:rPr>
          <w:rFonts w:ascii="Arial" w:hAnsi="Arial" w:cs="Arial"/>
          <w:lang w:val="en-US"/>
        </w:rPr>
        <w:t xml:space="preserve">and lose-switch </w:t>
      </w:r>
      <w:r w:rsidR="2756AFAE" w:rsidRPr="039404BF">
        <w:rPr>
          <w:rFonts w:ascii="Arial" w:hAnsi="Arial" w:cs="Arial"/>
          <w:lang w:val="en-US"/>
        </w:rPr>
        <w:t xml:space="preserve">(switch stimulus after loss) </w:t>
      </w:r>
      <w:r w:rsidR="1A1C47E2" w:rsidRPr="039404BF">
        <w:rPr>
          <w:rFonts w:ascii="Arial" w:hAnsi="Arial" w:cs="Arial"/>
          <w:lang w:val="en-US"/>
        </w:rPr>
        <w:t xml:space="preserve">behavior with </w:t>
      </w:r>
      <w:r w:rsidR="7BC18049" w:rsidRPr="039404BF">
        <w:rPr>
          <w:rFonts w:ascii="Arial" w:hAnsi="Arial" w:cs="Arial"/>
          <w:lang w:val="en-US"/>
        </w:rPr>
        <w:t xml:space="preserve">factors </w:t>
      </w:r>
      <w:r w:rsidR="1A1C47E2" w:rsidRPr="039404BF">
        <w:rPr>
          <w:rFonts w:ascii="Arial" w:hAnsi="Arial" w:cs="Arial"/>
          <w:i/>
          <w:iCs/>
          <w:lang w:val="en-US"/>
        </w:rPr>
        <w:t>stress condition</w:t>
      </w:r>
      <w:r w:rsidR="1A1C47E2" w:rsidRPr="039404BF">
        <w:rPr>
          <w:rFonts w:ascii="Arial" w:hAnsi="Arial" w:cs="Arial"/>
          <w:lang w:val="en-US"/>
        </w:rPr>
        <w:t xml:space="preserve"> (CT vs. ST</w:t>
      </w:r>
      <w:r w:rsidR="138A4655" w:rsidRPr="039404BF">
        <w:rPr>
          <w:rFonts w:ascii="Arial" w:hAnsi="Arial" w:cs="Arial"/>
          <w:lang w:val="en-US"/>
        </w:rPr>
        <w:t>, effect coding as -0.5 and 0.5</w:t>
      </w:r>
      <w:r w:rsidR="1A1C47E2" w:rsidRPr="039404BF">
        <w:rPr>
          <w:rFonts w:ascii="Arial" w:hAnsi="Arial" w:cs="Arial"/>
          <w:lang w:val="en-US"/>
        </w:rPr>
        <w:t xml:space="preserve">) and </w:t>
      </w:r>
      <w:r w:rsidR="1A1C47E2" w:rsidRPr="039404BF">
        <w:rPr>
          <w:rFonts w:ascii="Arial" w:hAnsi="Arial" w:cs="Arial"/>
          <w:i/>
          <w:iCs/>
          <w:lang w:val="en-US"/>
        </w:rPr>
        <w:t>experimental phase</w:t>
      </w:r>
      <w:r w:rsidR="05743C3C" w:rsidRPr="039404BF">
        <w:rPr>
          <w:rFonts w:ascii="Arial" w:hAnsi="Arial" w:cs="Arial"/>
          <w:lang w:val="en-US"/>
        </w:rPr>
        <w:t xml:space="preserve"> (pre, reversal, post)</w:t>
      </w:r>
      <w:r w:rsidR="1A1C47E2" w:rsidRPr="039404BF">
        <w:rPr>
          <w:rFonts w:ascii="Arial" w:hAnsi="Arial" w:cs="Arial"/>
          <w:lang w:val="en-US"/>
        </w:rPr>
        <w:t xml:space="preserve"> as fixed effects, allowing for a</w:t>
      </w:r>
      <w:r w:rsidR="06DC4FE6" w:rsidRPr="039404BF">
        <w:rPr>
          <w:rFonts w:ascii="Arial" w:hAnsi="Arial" w:cs="Arial"/>
          <w:lang w:val="en-US"/>
        </w:rPr>
        <w:t>n</w:t>
      </w:r>
      <w:r w:rsidR="1A1C47E2" w:rsidRPr="039404BF">
        <w:rPr>
          <w:rFonts w:ascii="Arial" w:hAnsi="Arial" w:cs="Arial"/>
          <w:lang w:val="en-US"/>
        </w:rPr>
        <w:t xml:space="preserve"> </w:t>
      </w:r>
      <w:r w:rsidR="06DC4FE6" w:rsidRPr="039404BF">
        <w:rPr>
          <w:rFonts w:ascii="Arial" w:hAnsi="Arial" w:cs="Arial"/>
          <w:lang w:val="en-US"/>
        </w:rPr>
        <w:t xml:space="preserve">individually varying </w:t>
      </w:r>
      <w:r w:rsidR="1A1C47E2" w:rsidRPr="039404BF">
        <w:rPr>
          <w:rFonts w:ascii="Arial" w:hAnsi="Arial" w:cs="Arial"/>
          <w:lang w:val="en-US"/>
        </w:rPr>
        <w:t>intercept</w:t>
      </w:r>
      <w:r w:rsidR="06DC4FE6" w:rsidRPr="039404BF">
        <w:rPr>
          <w:rFonts w:ascii="Arial" w:hAnsi="Arial" w:cs="Arial"/>
          <w:lang w:val="en-US"/>
        </w:rPr>
        <w:t xml:space="preserve"> per subject</w:t>
      </w:r>
      <w:r w:rsidR="1A1C47E2" w:rsidRPr="039404BF">
        <w:rPr>
          <w:rFonts w:ascii="Arial" w:hAnsi="Arial" w:cs="Arial"/>
          <w:lang w:val="en-US"/>
        </w:rPr>
        <w:t>.</w:t>
      </w:r>
      <w:r w:rsidR="138A4655" w:rsidRPr="039404BF">
        <w:rPr>
          <w:rFonts w:ascii="Arial" w:hAnsi="Arial" w:cs="Arial"/>
          <w:lang w:val="en-US"/>
        </w:rPr>
        <w:t xml:space="preserve"> </w:t>
      </w:r>
      <w:r w:rsidR="7BC18049" w:rsidRPr="039404BF">
        <w:rPr>
          <w:rFonts w:ascii="Arial" w:hAnsi="Arial" w:cs="Arial"/>
          <w:lang w:val="en-US"/>
        </w:rPr>
        <w:t xml:space="preserve">For the factor </w:t>
      </w:r>
      <w:r w:rsidR="7BC18049" w:rsidRPr="039404BF">
        <w:rPr>
          <w:rFonts w:ascii="Arial" w:hAnsi="Arial" w:cs="Arial"/>
          <w:i/>
          <w:iCs/>
          <w:lang w:val="en-US"/>
        </w:rPr>
        <w:t>experimental phase</w:t>
      </w:r>
      <w:r w:rsidR="7BC18049" w:rsidRPr="039404BF">
        <w:rPr>
          <w:rFonts w:ascii="Arial" w:hAnsi="Arial" w:cs="Arial"/>
          <w:lang w:val="en-US"/>
        </w:rPr>
        <w:t xml:space="preserve"> we specified a custom </w:t>
      </w:r>
      <w:r w:rsidR="35E72ABD" w:rsidRPr="039404BF">
        <w:rPr>
          <w:rFonts w:ascii="Arial" w:hAnsi="Arial" w:cs="Arial"/>
          <w:lang w:val="en-US"/>
        </w:rPr>
        <w:t xml:space="preserve">centered </w:t>
      </w:r>
      <w:r w:rsidR="7BC18049" w:rsidRPr="039404BF">
        <w:rPr>
          <w:rFonts w:ascii="Arial" w:hAnsi="Arial" w:cs="Arial"/>
          <w:lang w:val="en-US"/>
        </w:rPr>
        <w:t>contrast</w:t>
      </w:r>
      <w:r w:rsidR="35E72ABD" w:rsidRPr="039404BF">
        <w:rPr>
          <w:rFonts w:ascii="Arial" w:hAnsi="Arial" w:cs="Arial"/>
          <w:lang w:val="en-US"/>
        </w:rPr>
        <w:t>, testing the null hypothesis of performance differences between first stable vs. reversal and late stable vs. reversal phase</w:t>
      </w:r>
      <w:r w:rsidR="7BC18049" w:rsidRPr="039404BF">
        <w:rPr>
          <w:rFonts w:ascii="Arial" w:hAnsi="Arial" w:cs="Arial"/>
          <w:lang w:val="en-US"/>
        </w:rPr>
        <w:t xml:space="preserve"> using the</w:t>
      </w:r>
      <w:r w:rsidR="6E34E7FC" w:rsidRPr="039404BF">
        <w:rPr>
          <w:rFonts w:ascii="Arial" w:hAnsi="Arial" w:cs="Arial"/>
          <w:lang w:val="en-US"/>
        </w:rPr>
        <w:t xml:space="preserve"> hypr package</w:t>
      </w:r>
      <w:r w:rsidR="52A53D37"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A3DD9" w:rsidRPr="039404BF">
        <w:rPr>
          <w:rFonts w:ascii="Arial" w:hAnsi="Arial" w:cs="Arial"/>
          <w:lang w:val="en-US"/>
        </w:rPr>
        <w:fldChar w:fldCharType="separate"/>
      </w:r>
      <w:r w:rsidR="34115699" w:rsidRPr="039404BF">
        <w:rPr>
          <w:rFonts w:ascii="Arial" w:hAnsi="Arial" w:cs="Arial"/>
          <w:noProof/>
          <w:lang w:val="en-US"/>
        </w:rPr>
        <w:t>(Rabe et al., 2020)</w:t>
      </w:r>
      <w:r w:rsidR="008A3DD9" w:rsidRPr="039404BF">
        <w:rPr>
          <w:rFonts w:ascii="Arial" w:hAnsi="Arial" w:cs="Arial"/>
          <w:lang w:val="en-US"/>
        </w:rPr>
        <w:fldChar w:fldCharType="end"/>
      </w:r>
      <w:r w:rsidR="6E34E7FC" w:rsidRPr="039404BF">
        <w:rPr>
          <w:rFonts w:ascii="Arial" w:hAnsi="Arial" w:cs="Arial"/>
          <w:lang w:val="en-US"/>
        </w:rPr>
        <w:t>.</w:t>
      </w:r>
      <w:r w:rsidR="702D53CC" w:rsidRPr="039404BF">
        <w:rPr>
          <w:rFonts w:ascii="Arial" w:hAnsi="Arial" w:cs="Arial"/>
          <w:lang w:val="en-US"/>
        </w:rPr>
        <w:t xml:space="preserve"> Main effects</w:t>
      </w:r>
      <w:r w:rsidR="4DC948F5" w:rsidRPr="039404BF">
        <w:rPr>
          <w:rFonts w:ascii="Arial" w:hAnsi="Arial" w:cs="Arial"/>
          <w:lang w:val="en-US"/>
        </w:rPr>
        <w:t xml:space="preserve"> of condition and phase, as well as an </w:t>
      </w:r>
      <w:r w:rsidR="702D53CC" w:rsidRPr="039404BF">
        <w:rPr>
          <w:rFonts w:ascii="Arial" w:hAnsi="Arial" w:cs="Arial"/>
          <w:lang w:val="en-US"/>
        </w:rPr>
        <w:t>interaction effect were added incrementally</w:t>
      </w:r>
      <w:r w:rsidR="4DC948F5" w:rsidRPr="039404BF">
        <w:rPr>
          <w:rFonts w:ascii="Arial" w:hAnsi="Arial" w:cs="Arial"/>
          <w:lang w:val="en-US"/>
        </w:rPr>
        <w:t xml:space="preserve"> in two steps. </w:t>
      </w:r>
      <w:r w:rsidR="06DC4FE6" w:rsidRPr="039404BF">
        <w:rPr>
          <w:rFonts w:ascii="Arial" w:hAnsi="Arial" w:cs="Arial"/>
          <w:lang w:val="en-US"/>
        </w:rPr>
        <w:t>We used the Akaike information criterion (AIC) and Bayesian information criterion (BIC) to compare</w:t>
      </w:r>
      <w:r w:rsidR="702D53CC" w:rsidRPr="039404BF">
        <w:rPr>
          <w:rFonts w:ascii="Arial" w:hAnsi="Arial" w:cs="Arial"/>
          <w:lang w:val="en-US"/>
        </w:rPr>
        <w:t xml:space="preserve"> </w:t>
      </w:r>
      <w:r w:rsidR="06DC4FE6" w:rsidRPr="039404BF">
        <w:rPr>
          <w:rFonts w:ascii="Arial" w:hAnsi="Arial" w:cs="Arial"/>
          <w:lang w:val="en-US"/>
        </w:rPr>
        <w:t xml:space="preserve">a </w:t>
      </w:r>
      <w:r w:rsidR="702D53CC" w:rsidRPr="039404BF">
        <w:rPr>
          <w:rFonts w:ascii="Arial" w:hAnsi="Arial" w:cs="Arial"/>
          <w:lang w:val="en-US"/>
        </w:rPr>
        <w:t xml:space="preserve">null model, which predicted outcome variables with </w:t>
      </w:r>
      <w:r w:rsidR="06DC4FE6" w:rsidRPr="039404BF">
        <w:rPr>
          <w:rFonts w:ascii="Arial" w:hAnsi="Arial" w:cs="Arial"/>
          <w:lang w:val="en-US"/>
        </w:rPr>
        <w:t xml:space="preserve">the individually varying intercept per subject </w:t>
      </w:r>
      <w:r w:rsidR="4A5A5D40" w:rsidRPr="039404BF">
        <w:rPr>
          <w:rFonts w:ascii="Arial" w:hAnsi="Arial" w:cs="Arial"/>
          <w:lang w:val="en-US"/>
        </w:rPr>
        <w:t>to a model including varying intercepts and all main effects</w:t>
      </w:r>
      <w:r w:rsidR="4DC948F5" w:rsidRPr="039404BF">
        <w:rPr>
          <w:rFonts w:ascii="Arial" w:hAnsi="Arial" w:cs="Arial"/>
          <w:lang w:val="en-US"/>
        </w:rPr>
        <w:t>.</w:t>
      </w:r>
      <w:r w:rsidR="121C0E73" w:rsidRPr="039404BF">
        <w:rPr>
          <w:rFonts w:ascii="Arial" w:hAnsi="Arial" w:cs="Arial"/>
          <w:lang w:val="en-US"/>
        </w:rPr>
        <w:t xml:space="preserve"> </w:t>
      </w:r>
      <w:r w:rsidR="6B8C1CC9" w:rsidRPr="039404BF">
        <w:rPr>
          <w:rFonts w:ascii="Arial" w:hAnsi="Arial" w:cs="Arial"/>
          <w:lang w:val="en-US"/>
        </w:rPr>
        <w:t xml:space="preserve">If </w:t>
      </w:r>
      <w:r w:rsidR="121C0E73" w:rsidRPr="039404BF">
        <w:rPr>
          <w:rFonts w:ascii="Arial" w:hAnsi="Arial" w:cs="Arial"/>
          <w:lang w:val="en-US"/>
        </w:rPr>
        <w:t xml:space="preserve">this showed a better </w:t>
      </w:r>
      <w:proofErr w:type="gramStart"/>
      <w:r w:rsidR="121C0E73" w:rsidRPr="039404BF">
        <w:rPr>
          <w:rFonts w:ascii="Arial" w:hAnsi="Arial" w:cs="Arial"/>
          <w:lang w:val="en-US"/>
        </w:rPr>
        <w:t>fit</w:t>
      </w:r>
      <w:proofErr w:type="gramEnd"/>
      <w:r w:rsidR="121C0E73" w:rsidRPr="039404BF">
        <w:rPr>
          <w:rFonts w:ascii="Arial" w:hAnsi="Arial" w:cs="Arial"/>
          <w:lang w:val="en-US"/>
        </w:rPr>
        <w:t xml:space="preserve"> we compared the main effect</w:t>
      </w:r>
      <w:r w:rsidR="62AEE893" w:rsidRPr="039404BF">
        <w:rPr>
          <w:rFonts w:ascii="Arial" w:hAnsi="Arial" w:cs="Arial"/>
          <w:lang w:val="en-US"/>
        </w:rPr>
        <w:t xml:space="preserve"> model to an interaction effect model.</w:t>
      </w:r>
      <w:r w:rsidR="4DC948F5" w:rsidRPr="039404BF">
        <w:rPr>
          <w:rFonts w:ascii="Arial" w:hAnsi="Arial" w:cs="Arial"/>
          <w:lang w:val="en-US"/>
        </w:rPr>
        <w:t xml:space="preserve"> For the </w:t>
      </w:r>
      <w:r w:rsidR="06DC4FE6" w:rsidRPr="039404BF">
        <w:rPr>
          <w:rFonts w:ascii="Arial" w:hAnsi="Arial" w:cs="Arial"/>
          <w:lang w:val="en-US"/>
        </w:rPr>
        <w:t xml:space="preserve">best-fitting </w:t>
      </w:r>
      <w:r w:rsidR="4DC948F5" w:rsidRPr="039404BF">
        <w:rPr>
          <w:rFonts w:ascii="Arial" w:hAnsi="Arial" w:cs="Arial"/>
          <w:lang w:val="en-US"/>
        </w:rPr>
        <w:t>model</w:t>
      </w:r>
      <w:r w:rsidR="06DC4FE6" w:rsidRPr="039404BF">
        <w:rPr>
          <w:rFonts w:ascii="Arial" w:hAnsi="Arial" w:cs="Arial"/>
          <w:lang w:val="en-US"/>
        </w:rPr>
        <w:t>, the parameter estimates</w:t>
      </w:r>
      <w:r w:rsidR="7AADBF11" w:rsidRPr="039404BF">
        <w:rPr>
          <w:rFonts w:ascii="Arial" w:hAnsi="Arial" w:cs="Arial"/>
          <w:lang w:val="en-US"/>
        </w:rPr>
        <w:t>’</w:t>
      </w:r>
      <w:r w:rsidR="06DC4FE6" w:rsidRPr="039404BF">
        <w:rPr>
          <w:rFonts w:ascii="Arial" w:hAnsi="Arial" w:cs="Arial"/>
          <w:lang w:val="en-US"/>
        </w:rPr>
        <w:t xml:space="preserve"> o</w:t>
      </w:r>
      <w:r w:rsidR="4DC948F5" w:rsidRPr="039404BF">
        <w:rPr>
          <w:rFonts w:ascii="Arial" w:hAnsi="Arial" w:cs="Arial"/>
          <w:lang w:val="en-US"/>
        </w:rPr>
        <w:t xml:space="preserve">dd's </w:t>
      </w:r>
      <w:r w:rsidR="06DC4FE6" w:rsidRPr="039404BF">
        <w:rPr>
          <w:rFonts w:ascii="Arial" w:hAnsi="Arial" w:cs="Arial"/>
          <w:lang w:val="en-US"/>
        </w:rPr>
        <w:t>r</w:t>
      </w:r>
      <w:r w:rsidR="4DC948F5" w:rsidRPr="039404BF">
        <w:rPr>
          <w:rFonts w:ascii="Arial" w:hAnsi="Arial" w:cs="Arial"/>
          <w:lang w:val="en-US"/>
        </w:rPr>
        <w:t>atio w</w:t>
      </w:r>
      <w:r w:rsidR="6F8431C4" w:rsidRPr="039404BF">
        <w:rPr>
          <w:rFonts w:ascii="Arial" w:hAnsi="Arial" w:cs="Arial"/>
          <w:lang w:val="en-US"/>
        </w:rPr>
        <w:t>as</w:t>
      </w:r>
      <w:r w:rsidR="4DC948F5" w:rsidRPr="039404BF">
        <w:rPr>
          <w:rFonts w:ascii="Arial" w:hAnsi="Arial" w:cs="Arial"/>
          <w:lang w:val="en-US"/>
        </w:rPr>
        <w:t xml:space="preserve"> computed to assess effect size.</w:t>
      </w:r>
      <w:r w:rsidR="7BC18049" w:rsidRPr="039404BF">
        <w:rPr>
          <w:rFonts w:ascii="Arial" w:hAnsi="Arial" w:cs="Arial"/>
          <w:lang w:val="en-US"/>
        </w:rPr>
        <w:t xml:space="preserve"> </w:t>
      </w:r>
      <w:r w:rsidR="06DC4FE6" w:rsidRPr="039404BF">
        <w:rPr>
          <w:rFonts w:ascii="Arial" w:hAnsi="Arial" w:cs="Arial"/>
          <w:lang w:val="en-US"/>
        </w:rPr>
        <w:t>Additionally, we performed t</w:t>
      </w:r>
      <w:r w:rsidR="7BC18049" w:rsidRPr="039404BF">
        <w:rPr>
          <w:rFonts w:ascii="Arial" w:hAnsi="Arial" w:cs="Arial"/>
          <w:lang w:val="en-US"/>
        </w:rPr>
        <w:t xml:space="preserve">he same analysis </w:t>
      </w:r>
      <w:r w:rsidR="06DC4FE6" w:rsidRPr="039404BF">
        <w:rPr>
          <w:rFonts w:ascii="Arial" w:hAnsi="Arial" w:cs="Arial"/>
          <w:lang w:val="en-US"/>
        </w:rPr>
        <w:t>using the</w:t>
      </w:r>
      <w:r w:rsidR="7BC18049" w:rsidRPr="039404BF">
        <w:rPr>
          <w:rFonts w:ascii="Arial" w:hAnsi="Arial" w:cs="Arial"/>
          <w:lang w:val="en-US"/>
        </w:rPr>
        <w:t xml:space="preserve"> cortisol AUC</w:t>
      </w:r>
      <w:r w:rsidR="06DC4FE6" w:rsidRPr="039404BF">
        <w:rPr>
          <w:rFonts w:ascii="Arial" w:hAnsi="Arial" w:cs="Arial"/>
          <w:lang w:val="en-US"/>
        </w:rPr>
        <w:t xml:space="preserve">-g values </w:t>
      </w:r>
      <w:r w:rsidR="7BC18049" w:rsidRPr="039404BF">
        <w:rPr>
          <w:rFonts w:ascii="Arial" w:hAnsi="Arial" w:cs="Arial"/>
          <w:lang w:val="en-US"/>
        </w:rPr>
        <w:t>instead of condition</w:t>
      </w:r>
      <w:r w:rsidR="06DC4FE6" w:rsidRPr="039404BF">
        <w:rPr>
          <w:rFonts w:ascii="Arial" w:hAnsi="Arial" w:cs="Arial"/>
          <w:lang w:val="en-US"/>
        </w:rPr>
        <w:t xml:space="preserve"> labels as predictor</w:t>
      </w:r>
      <w:r w:rsidR="7BC18049" w:rsidRPr="039404BF">
        <w:rPr>
          <w:rFonts w:ascii="Arial" w:hAnsi="Arial" w:cs="Arial"/>
          <w:lang w:val="en-US"/>
        </w:rPr>
        <w:t xml:space="preserve">. </w:t>
      </w:r>
      <w:r w:rsidR="261C6283" w:rsidRPr="039404BF">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r w:rsidR="008A3DD9" w:rsidRPr="0027585C">
        <w:rPr>
          <w:lang w:val="en-US"/>
        </w:rPr>
        <w:br/>
      </w:r>
      <w:r w:rsidR="0A749067" w:rsidRPr="039404BF">
        <w:rPr>
          <w:rFonts w:ascii="Arial" w:hAnsi="Arial" w:cs="Arial"/>
          <w:lang w:val="en-US"/>
        </w:rPr>
        <w:t>Furthermore, as an exploratory analys</w:t>
      </w:r>
      <w:r w:rsidR="50DBE04E" w:rsidRPr="039404BF">
        <w:rPr>
          <w:rFonts w:ascii="Arial" w:hAnsi="Arial" w:cs="Arial"/>
          <w:lang w:val="en-US"/>
        </w:rPr>
        <w:t>i</w:t>
      </w:r>
      <w:r w:rsidR="5DF5E05A" w:rsidRPr="039404BF">
        <w:rPr>
          <w:rFonts w:ascii="Arial" w:hAnsi="Arial" w:cs="Arial"/>
          <w:lang w:val="en-US"/>
        </w:rPr>
        <w:t>s</w:t>
      </w:r>
      <w:r w:rsidR="3D4852F3" w:rsidRPr="039404BF">
        <w:rPr>
          <w:rFonts w:ascii="Arial" w:hAnsi="Arial" w:cs="Arial"/>
          <w:lang w:val="en-US"/>
        </w:rPr>
        <w:t xml:space="preserve"> on </w:t>
      </w:r>
      <w:r w:rsidR="43AEE957" w:rsidRPr="039404BF">
        <w:rPr>
          <w:rFonts w:ascii="Arial" w:hAnsi="Arial" w:cs="Arial"/>
          <w:lang w:val="en-US"/>
        </w:rPr>
        <w:t>the potential</w:t>
      </w:r>
      <w:r w:rsidR="3D4852F3" w:rsidRPr="039404BF">
        <w:rPr>
          <w:rFonts w:ascii="Arial" w:hAnsi="Arial" w:cs="Arial"/>
          <w:lang w:val="en-US"/>
        </w:rPr>
        <w:t xml:space="preserve"> </w:t>
      </w:r>
      <w:r w:rsidR="654581E6" w:rsidRPr="039404BF">
        <w:rPr>
          <w:rFonts w:ascii="Arial" w:hAnsi="Arial" w:cs="Arial"/>
          <w:lang w:val="en-US"/>
        </w:rPr>
        <w:t>moderating impact of chronic stress exposure, as well as working memory performance</w:t>
      </w:r>
      <w:r w:rsidR="10415EDD" w:rsidRPr="039404BF">
        <w:rPr>
          <w:rFonts w:ascii="Arial" w:hAnsi="Arial" w:cs="Arial"/>
          <w:lang w:val="en-US"/>
        </w:rPr>
        <w:t xml:space="preserve"> </w:t>
      </w:r>
      <w:r w:rsidR="005B7489">
        <w:rPr>
          <w:rFonts w:ascii="Arial" w:hAnsi="Arial" w:cs="Arial"/>
          <w:lang w:val="en-US"/>
        </w:rPr>
        <w:fldChar w:fldCharType="begin" w:fldLock="1"/>
      </w:r>
      <w:r w:rsidR="00355DF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Otto et al., 2013; Radenbach et al., 2015a)","plainTextFormattedCitation":"(Otto et al., 2013; Radenbach et al., 2015a)","previouslyFormattedCitation":"(Otto et al., 2013; Radenbach et al., 2015a)"},"properties":{"noteIndex":0},"schema":"https://github.com/citation-style-language/schema/raw/master/csl-citation.json"}</w:instrText>
      </w:r>
      <w:r w:rsidR="005B7489">
        <w:rPr>
          <w:rFonts w:ascii="Arial" w:hAnsi="Arial" w:cs="Arial"/>
          <w:lang w:val="en-US"/>
        </w:rPr>
        <w:fldChar w:fldCharType="separate"/>
      </w:r>
      <w:r w:rsidR="005B7489" w:rsidRPr="005B7489">
        <w:rPr>
          <w:rFonts w:ascii="Arial" w:hAnsi="Arial" w:cs="Arial"/>
          <w:noProof/>
          <w:lang w:val="en-US"/>
        </w:rPr>
        <w:t>(Otto et al., 2013; Radenbach et al., 2015a)</w:t>
      </w:r>
      <w:r w:rsidR="005B7489">
        <w:rPr>
          <w:rFonts w:ascii="Arial" w:hAnsi="Arial" w:cs="Arial"/>
          <w:lang w:val="en-US"/>
        </w:rPr>
        <w:fldChar w:fldCharType="end"/>
      </w:r>
      <w:r w:rsidR="0A749067" w:rsidRPr="039404BF">
        <w:rPr>
          <w:rFonts w:ascii="Arial" w:hAnsi="Arial" w:cs="Arial"/>
          <w:lang w:val="en-US"/>
        </w:rPr>
        <w:t xml:space="preserve">we dichotomized the sample into improved vs. </w:t>
      </w:r>
      <w:r w:rsidR="390E7D2D" w:rsidRPr="039404BF">
        <w:rPr>
          <w:rFonts w:ascii="Arial" w:hAnsi="Arial" w:cs="Arial"/>
          <w:lang w:val="en-US"/>
        </w:rPr>
        <w:t>i</w:t>
      </w:r>
      <w:r w:rsidR="0A749067" w:rsidRPr="039404BF">
        <w:rPr>
          <w:rFonts w:ascii="Arial" w:hAnsi="Arial" w:cs="Arial"/>
          <w:lang w:val="en-US"/>
        </w:rPr>
        <w:t xml:space="preserve">mpaired performance </w:t>
      </w:r>
      <w:r w:rsidR="22C2A0EF" w:rsidRPr="039404BF">
        <w:rPr>
          <w:rFonts w:ascii="Arial" w:hAnsi="Arial" w:cs="Arial"/>
          <w:lang w:val="en-US"/>
        </w:rPr>
        <w:t>(operationalized as percentage of correct responses)</w:t>
      </w:r>
      <w:r w:rsidR="0A749067" w:rsidRPr="039404BF">
        <w:rPr>
          <w:rFonts w:ascii="Arial" w:hAnsi="Arial" w:cs="Arial"/>
          <w:lang w:val="en-US"/>
        </w:rPr>
        <w:t xml:space="preserve"> and conduced</w:t>
      </w:r>
      <w:r w:rsidR="7F7A6F37" w:rsidRPr="039404BF">
        <w:rPr>
          <w:rFonts w:ascii="Arial" w:hAnsi="Arial" w:cs="Arial"/>
          <w:lang w:val="en-US"/>
        </w:rPr>
        <w:t xml:space="preserve"> an independent</w:t>
      </w:r>
      <w:r w:rsidR="0A749067" w:rsidRPr="039404BF">
        <w:rPr>
          <w:rFonts w:ascii="Arial" w:hAnsi="Arial" w:cs="Arial"/>
          <w:lang w:val="en-US"/>
        </w:rPr>
        <w:t xml:space="preserve"> t-test </w:t>
      </w:r>
      <w:r w:rsidR="7E681CD7" w:rsidRPr="039404BF">
        <w:rPr>
          <w:rFonts w:ascii="Arial" w:hAnsi="Arial" w:cs="Arial"/>
          <w:lang w:val="en-US"/>
        </w:rPr>
        <w:t>with chronic stress exposure, as well as working memory performance between both groups.</w:t>
      </w:r>
    </w:p>
    <w:p w14:paraId="42292344" w14:textId="723DFB86" w:rsidR="008E01B8" w:rsidRDefault="005213EF" w:rsidP="006F1403">
      <w:pPr>
        <w:spacing w:line="480" w:lineRule="auto"/>
        <w:jc w:val="both"/>
        <w:rPr>
          <w:rFonts w:ascii="Arial" w:hAnsi="Arial" w:cs="Arial"/>
          <w:i/>
          <w:iCs/>
          <w:lang w:val="en-US"/>
        </w:rPr>
      </w:pPr>
      <w:r>
        <w:rPr>
          <w:rFonts w:ascii="Arial" w:hAnsi="Arial" w:cs="Arial"/>
          <w:i/>
          <w:iCs/>
          <w:lang w:val="en-US"/>
        </w:rPr>
        <w:t xml:space="preserve">2.5.3 </w:t>
      </w:r>
      <w:r w:rsidR="008E01B8">
        <w:rPr>
          <w:rFonts w:ascii="Arial" w:hAnsi="Arial" w:cs="Arial"/>
          <w:i/>
          <w:iCs/>
          <w:lang w:val="en-US"/>
        </w:rPr>
        <w:t>Computational mode</w:t>
      </w:r>
      <w:r w:rsidR="00274C79">
        <w:rPr>
          <w:rFonts w:ascii="Arial" w:hAnsi="Arial" w:cs="Arial"/>
          <w:i/>
          <w:iCs/>
          <w:lang w:val="en-US"/>
        </w:rPr>
        <w:t>ls</w:t>
      </w:r>
    </w:p>
    <w:p w14:paraId="3A8BD7A1" w14:textId="5D899C0A" w:rsidR="006E5DB6" w:rsidRDefault="00E71723" w:rsidP="006E5DB6">
      <w:pPr>
        <w:spacing w:line="480" w:lineRule="auto"/>
        <w:jc w:val="both"/>
        <w:rPr>
          <w:rFonts w:ascii="Arial" w:eastAsiaTheme="minorEastAsia" w:hAnsi="Arial" w:cs="Arial"/>
          <w:lang w:val="en-US"/>
        </w:rPr>
      </w:pPr>
      <w:proofErr w:type="gramStart"/>
      <w:r>
        <w:rPr>
          <w:rFonts w:ascii="Arial" w:hAnsi="Arial" w:cs="Arial"/>
          <w:lang w:val="en-US"/>
        </w:rPr>
        <w:t>In order to</w:t>
      </w:r>
      <w:proofErr w:type="gramEnd"/>
      <w:r>
        <w:rPr>
          <w:rFonts w:ascii="Arial" w:hAnsi="Arial" w:cs="Arial"/>
          <w:lang w:val="en-US"/>
        </w:rPr>
        <w:t xml:space="preserve"> describe</w:t>
      </w:r>
      <w:r w:rsidR="008E01B8" w:rsidRP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w:t>
      </w:r>
      <w:r w:rsidR="006E5DB6">
        <w:rPr>
          <w:rFonts w:ascii="Arial" w:hAnsi="Arial" w:cs="Arial"/>
          <w:lang w:val="en-US"/>
        </w:rPr>
        <w:t xml:space="preserve">our model space to the behavioral data of the control condition. </w:t>
      </w:r>
      <w:r w:rsidR="00705912">
        <w:rPr>
          <w:rFonts w:ascii="Arial" w:hAnsi="Arial" w:cs="Arial"/>
          <w:lang w:val="en-US"/>
        </w:rPr>
        <w:t xml:space="preserve">Then, the best fitting model from the control condition was used for modelling behavior under stress now with additional ‘stress weights’ on the free parameters. </w:t>
      </w:r>
      <w:r w:rsidR="006E5DB6">
        <w:rPr>
          <w:rFonts w:ascii="Arial" w:hAnsi="Arial" w:cs="Arial"/>
          <w:lang w:val="en-US"/>
        </w:rPr>
        <w:t xml:space="preserve">The model space comprised </w:t>
      </w:r>
      <w:r w:rsidR="006301FD">
        <w:rPr>
          <w:rFonts w:ascii="Arial" w:hAnsi="Arial" w:cs="Arial"/>
          <w:lang w:val="en-US"/>
        </w:rPr>
        <w:t>Rescorla-Wagner</w:t>
      </w:r>
      <w:r w:rsidR="006E5DB6">
        <w:rPr>
          <w:rFonts w:ascii="Arial" w:hAnsi="Arial" w:cs="Arial"/>
          <w:lang w:val="en-US"/>
        </w:rPr>
        <w:t xml:space="preserve"> (RW), </w:t>
      </w:r>
      <w:r w:rsidR="006301FD">
        <w:rPr>
          <w:rFonts w:ascii="Arial" w:hAnsi="Arial" w:cs="Arial"/>
          <w:lang w:val="en-US"/>
        </w:rPr>
        <w:t>Pearce-Hall</w:t>
      </w:r>
      <w:r>
        <w:rPr>
          <w:rFonts w:ascii="Arial" w:hAnsi="Arial" w:cs="Arial"/>
          <w:lang w:val="en-US"/>
        </w:rPr>
        <w:t xml:space="preserve"> </w:t>
      </w:r>
      <w:r w:rsidR="006E5DB6">
        <w:rPr>
          <w:rFonts w:ascii="Arial" w:hAnsi="Arial" w:cs="Arial"/>
          <w:lang w:val="en-US"/>
        </w:rPr>
        <w:t>(PH</w:t>
      </w:r>
      <w:r w:rsidR="00705912">
        <w:rPr>
          <w:rFonts w:ascii="Arial" w:hAnsi="Arial" w:cs="Arial"/>
          <w:lang w:val="en-US"/>
        </w:rPr>
        <w:t xml:space="preserve">; </w:t>
      </w:r>
      <w:r w:rsidR="00705912">
        <w:rPr>
          <w:rFonts w:ascii="Arial" w:hAnsi="Arial" w:cs="Arial"/>
          <w:lang w:val="en-US"/>
        </w:rPr>
        <w:lastRenderedPageBreak/>
        <w:t>Diederen et al., 2016</w:t>
      </w:r>
      <w:r w:rsidR="006E5DB6">
        <w:rPr>
          <w:rFonts w:ascii="Arial" w:hAnsi="Arial" w:cs="Arial"/>
          <w:lang w:val="en-US"/>
        </w:rPr>
        <w:t>) models and a</w:t>
      </w:r>
      <w:r w:rsidR="00700BAE">
        <w:rPr>
          <w:rFonts w:ascii="Arial" w:hAnsi="Arial" w:cs="Arial"/>
          <w:lang w:val="en-US"/>
        </w:rPr>
        <w:t xml:space="preserve"> null model</w:t>
      </w:r>
      <w:r w:rsidR="006E5DB6">
        <w:rPr>
          <w:rFonts w:ascii="Arial" w:hAnsi="Arial" w:cs="Arial"/>
          <w:lang w:val="en-US"/>
        </w:rPr>
        <w:t xml:space="preserve"> </w:t>
      </w:r>
      <w:r w:rsidR="00700BAE">
        <w:rPr>
          <w:rFonts w:ascii="Arial" w:hAnsi="Arial" w:cs="Arial"/>
          <w:lang w:val="en-US"/>
        </w:rPr>
        <w:t>(</w:t>
      </w:r>
      <w:r w:rsidR="006E5DB6">
        <w:rPr>
          <w:rFonts w:ascii="Arial" w:hAnsi="Arial" w:cs="Arial"/>
          <w:lang w:val="en-US"/>
        </w:rPr>
        <w:t>no-learning</w:t>
      </w:r>
      <w:r w:rsidR="00700BAE">
        <w:rPr>
          <w:rFonts w:ascii="Arial" w:hAnsi="Arial" w:cs="Arial"/>
          <w:lang w:val="en-US"/>
        </w:rPr>
        <w:t>)</w:t>
      </w:r>
      <w:r w:rsidR="006E5DB6">
        <w:rPr>
          <w:rFonts w:ascii="Arial" w:hAnsi="Arial" w:cs="Arial"/>
          <w:lang w:val="en-US"/>
        </w:rPr>
        <w:t>.</w:t>
      </w:r>
      <w:r w:rsidR="006F0F08">
        <w:rPr>
          <w:rFonts w:ascii="Arial" w:hAnsi="Arial" w:cs="Arial"/>
          <w:lang w:val="en-US"/>
        </w:rPr>
        <w:t xml:space="preserve"> </w:t>
      </w:r>
      <w:r w:rsidR="006E5DB6">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6E5DB6">
        <w:rPr>
          <w:rFonts w:ascii="Arial" w:eastAsiaTheme="minorEastAsia" w:hAnsi="Arial" w:cs="Arial"/>
          <w:lang w:val="en-US"/>
        </w:rPr>
        <w:t xml:space="preserve"> of an action </w:t>
      </w:r>
      <m:oMath>
        <m:r>
          <w:rPr>
            <w:rFonts w:ascii="Cambria Math" w:eastAsiaTheme="minorEastAsia" w:hAnsi="Cambria Math" w:cs="Arial"/>
            <w:lang w:val="en-GB"/>
          </w:rPr>
          <m:t>a</m:t>
        </m:r>
      </m:oMath>
      <w:r w:rsidR="006E5DB6" w:rsidRPr="000555BB">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006E5DB6" w:rsidRPr="000555BB">
        <w:rPr>
          <w:rFonts w:ascii="Arial" w:eastAsiaTheme="minorEastAsia" w:hAnsi="Arial" w:cs="Arial"/>
          <w:lang w:val="en-US"/>
        </w:rPr>
        <w:t xml:space="preserve"> </w:t>
      </w:r>
      <w:r w:rsidR="006E5DB6">
        <w:rPr>
          <w:rFonts w:ascii="Arial" w:eastAsiaTheme="minorEastAsia" w:hAnsi="Arial" w:cs="Arial"/>
          <w:lang w:val="en-US"/>
        </w:rPr>
        <w:t xml:space="preserve">is updated via the </w:t>
      </w:r>
      <w:r w:rsidR="006E5DB6">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006E5DB6" w:rsidRPr="00B563DB">
        <w:rPr>
          <w:rFonts w:ascii="Arial" w:eastAsiaTheme="minorEastAsia" w:hAnsi="Arial" w:cs="Arial"/>
          <w:lang w:val="en-GB"/>
        </w:rPr>
        <w:t xml:space="preserve"> (eq. 1)</w:t>
      </w:r>
      <w:r w:rsidR="006E5DB6">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6E5DB6">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006E5DB6" w:rsidRPr="00B563DB">
        <w:rPr>
          <w:rFonts w:ascii="Arial" w:eastAsiaTheme="minorEastAsia" w:hAnsi="Arial" w:cs="Arial"/>
          <w:lang w:val="en-GB"/>
        </w:rPr>
        <w:t>(eq.</w:t>
      </w:r>
      <w:r w:rsidR="006E5DB6">
        <w:rPr>
          <w:rFonts w:ascii="Arial" w:eastAsiaTheme="minorEastAsia" w:hAnsi="Arial" w:cs="Arial"/>
          <w:lang w:val="en-GB"/>
        </w:rPr>
        <w:t xml:space="preserve"> 2</w:t>
      </w:r>
      <w:r w:rsidR="006E5DB6" w:rsidRPr="00B563DB">
        <w:rPr>
          <w:rFonts w:ascii="Arial" w:eastAsiaTheme="minorEastAsia" w:hAnsi="Arial" w:cs="Arial"/>
          <w:lang w:val="en-GB"/>
        </w:rPr>
        <w:t>)</w:t>
      </w:r>
      <w:r w:rsidR="006E5DB6" w:rsidRPr="001D453D">
        <w:rPr>
          <w:rFonts w:ascii="Arial" w:eastAsiaTheme="minorEastAsia" w:hAnsi="Arial" w:cs="Arial"/>
          <w:lang w:val="en-US"/>
        </w:rPr>
        <w:t>:</w:t>
      </w:r>
      <w:r w:rsidR="006E5DB6">
        <w:rPr>
          <w:rFonts w:ascii="Arial" w:eastAsiaTheme="minorEastAsia" w:hAnsi="Arial" w:cs="Arial"/>
          <w:lang w:val="en-US"/>
        </w:rPr>
        <w:t xml:space="preserve"> </w:t>
      </w:r>
    </w:p>
    <w:p w14:paraId="21DC2045" w14:textId="77777777" w:rsidR="006E5DB6" w:rsidRPr="006E5DB6" w:rsidRDefault="00F56A04" w:rsidP="006E5DB6">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F56A04" w:rsidP="006E5DB6">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F56A04" w:rsidP="006E5DB6">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146CDF79" w14:textId="3189C826" w:rsidR="00274C79" w:rsidRDefault="7BED3824" w:rsidP="039404BF">
      <w:pPr>
        <w:spacing w:line="480" w:lineRule="auto"/>
        <w:jc w:val="both"/>
        <w:rPr>
          <w:rFonts w:ascii="Arial" w:eastAsiaTheme="minorEastAsia" w:hAnsi="Arial" w:cs="Arial"/>
          <w:lang w:val="en-US"/>
        </w:rPr>
      </w:pPr>
      <w:r w:rsidRPr="00227478">
        <w:rPr>
          <w:rFonts w:ascii="Arial" w:hAnsi="Arial" w:cs="Arial"/>
          <w:lang w:val="en-GB"/>
        </w:rPr>
        <w:t>In RW</w:t>
      </w:r>
      <w:r>
        <w:rPr>
          <w:rFonts w:ascii="Arial" w:hAnsi="Arial" w:cs="Arial"/>
          <w:lang w:val="en-GB"/>
        </w:rPr>
        <w:t xml:space="preserve"> models, we accounted </w:t>
      </w:r>
      <w:r>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Pr="039404BF">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Pr="039404BF">
        <w:rPr>
          <w:rFonts w:ascii="Arial" w:eastAsiaTheme="minorEastAsia" w:hAnsi="Arial" w:cs="Arial"/>
          <w:lang w:val="en-GB"/>
        </w:rPr>
        <w:t>for individually weighted double update (iDU)</w:t>
      </w:r>
      <w:r>
        <w:rPr>
          <w:rFonts w:ascii="Arial" w:hAnsi="Arial" w:cs="Arial"/>
          <w:lang w:val="en-US"/>
        </w:rPr>
        <w:t xml:space="preserve">). We further varied whether learning rates </w:t>
      </w:r>
      <m:oMath>
        <m:r>
          <m:rPr>
            <m:sty m:val="p"/>
          </m:rPr>
          <w:rPr>
            <w:rFonts w:ascii="Cambria Math" w:hAnsi="Cambria Math" w:cs="Arial"/>
          </w:rPr>
          <m:t>α</m:t>
        </m:r>
      </m:oMath>
      <w:r w:rsidRPr="039404BF">
        <w:rPr>
          <w:rFonts w:ascii="Arial" w:eastAsiaTheme="minorEastAsia" w:hAnsi="Arial" w:cs="Arial"/>
          <w:lang w:val="en-GB"/>
        </w:rPr>
        <w:t xml:space="preserve"> differed for wins and losses.</w:t>
      </w:r>
      <w:r w:rsidR="6A4B43D5" w:rsidDel="006F0F08">
        <w:rPr>
          <w:rFonts w:ascii="Arial" w:hAnsi="Arial" w:cs="Arial"/>
          <w:lang w:val="en-US"/>
        </w:rPr>
        <w:t xml:space="preserve"> </w:t>
      </w:r>
      <w:r w:rsidR="6A4B43D5">
        <w:rPr>
          <w:rFonts w:ascii="Arial" w:hAnsi="Arial" w:cs="Arial"/>
          <w:lang w:val="en-US"/>
        </w:rPr>
        <w:t>The PH model encompasses eq. 1 and 2 with a dynamic learning rate depending on a decay over time as and the absolute prediction error (see Supplement or Diederen et al., 2016). In the no-learning model, a stable bias towards one of the stimuli was implemented (Supplement).</w:t>
      </w:r>
      <w:r w:rsidR="6A4B43D5" w:rsidDel="006F0F08">
        <w:rPr>
          <w:rFonts w:ascii="Arial" w:hAnsi="Arial" w:cs="Arial"/>
          <w:lang w:val="en-US"/>
        </w:rPr>
        <w:t xml:space="preserve"> </w:t>
      </w:r>
      <w:r w:rsidR="6A4B43D5">
        <w:rPr>
          <w:rFonts w:ascii="Arial" w:hAnsi="Arial" w:cs="Arial"/>
          <w:lang w:val="en-US"/>
        </w:rPr>
        <w:t>F</w:t>
      </w:r>
      <w:r w:rsidR="1BE90749" w:rsidRPr="039404BF">
        <w:rPr>
          <w:rFonts w:ascii="Arial" w:eastAsiaTheme="minorEastAsia" w:hAnsi="Arial" w:cs="Arial"/>
          <w:lang w:val="en-US"/>
        </w:rPr>
        <w:t xml:space="preserve">or all </w:t>
      </w:r>
      <w:r w:rsidR="6A4B43D5" w:rsidRPr="039404BF">
        <w:rPr>
          <w:rFonts w:ascii="Arial" w:eastAsiaTheme="minorEastAsia" w:hAnsi="Arial" w:cs="Arial"/>
          <w:lang w:val="en-US"/>
        </w:rPr>
        <w:t xml:space="preserve">learning </w:t>
      </w:r>
      <w:r w:rsidR="1BE90749" w:rsidRPr="039404BF">
        <w:rPr>
          <w:rFonts w:ascii="Arial" w:eastAsiaTheme="minorEastAsia" w:hAnsi="Arial" w:cs="Arial"/>
          <w:lang w:val="en-US"/>
        </w:rPr>
        <w:t xml:space="preserve">models, </w:t>
      </w:r>
      <w:r w:rsidR="6A4B43D5" w:rsidRPr="039404BF">
        <w:rPr>
          <w:rFonts w:ascii="Arial" w:eastAsiaTheme="minorEastAsia" w:hAnsi="Arial" w:cs="Arial"/>
          <w:lang w:val="en-US"/>
        </w:rPr>
        <w:t xml:space="preserve">trial-wise </w:t>
      </w:r>
      <w:r w:rsidR="4D038422" w:rsidRPr="039404BF">
        <w:rPr>
          <w:rFonts w:ascii="Arial" w:eastAsiaTheme="minorEastAsia" w:hAnsi="Arial" w:cs="Arial"/>
          <w:lang w:val="en-US"/>
        </w:rPr>
        <w:t>Q</w:t>
      </w:r>
      <w:r w:rsidR="6A4B43D5" w:rsidRPr="039404BF">
        <w:rPr>
          <w:rFonts w:ascii="Arial" w:eastAsiaTheme="minorEastAsia" w:hAnsi="Arial" w:cs="Arial"/>
          <w:lang w:val="en-US"/>
        </w:rPr>
        <w:t xml:space="preserve">-action values </w:t>
      </w:r>
      <w:r w:rsidR="1BE90749" w:rsidRPr="039404BF">
        <w:rPr>
          <w:rFonts w:ascii="Arial" w:eastAsiaTheme="minorEastAsia" w:hAnsi="Arial" w:cs="Arial"/>
          <w:lang w:val="en-US"/>
        </w:rPr>
        <w:t>are transformed into choice probabilities by a softmax response model</w:t>
      </w:r>
      <w:r w:rsidR="6A4B43D5" w:rsidRPr="039404BF">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A4B43D5" w:rsidRPr="039404BF">
        <w:rPr>
          <w:rFonts w:ascii="Arial" w:eastAsiaTheme="minorEastAsia" w:hAnsi="Arial" w:cs="Arial"/>
          <w:lang w:val="en-US"/>
        </w:rPr>
        <w:t xml:space="preserve"> following wins and losses</w:t>
      </w:r>
      <w:r w:rsidR="1BE90749" w:rsidRPr="039404BF">
        <w:rPr>
          <w:rFonts w:ascii="Arial" w:eastAsiaTheme="minorEastAsia" w:hAnsi="Arial" w:cs="Arial"/>
          <w:lang w:val="en-US"/>
        </w:rPr>
        <w:t>:</w:t>
      </w:r>
    </w:p>
    <w:p w14:paraId="558D9CD1" w14:textId="5D229B36" w:rsidR="00274C79" w:rsidRPr="00227478" w:rsidRDefault="00705912" w:rsidP="728432B7">
      <w:pPr>
        <w:pStyle w:val="Listenabsatz"/>
        <w:spacing w:after="200" w:line="276" w:lineRule="auto"/>
        <w:jc w:val="both"/>
        <w:rPr>
          <w:rFonts w:ascii="Arial" w:eastAsiaTheme="minorEastAsia" w:hAnsi="Arial" w:cs="Arial"/>
        </w:rPr>
      </w:pPr>
      <m:oMathPara>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3397C4C5" w14:textId="631BD431" w:rsidR="00EF7224" w:rsidRDefault="00390FD7">
      <w:pPr>
        <w:spacing w:line="480" w:lineRule="auto"/>
        <w:jc w:val="both"/>
        <w:rPr>
          <w:rFonts w:ascii="Arial" w:eastAsiaTheme="minorEastAsia" w:hAnsi="Arial" w:cs="Arial"/>
          <w:lang w:val="en-US"/>
        </w:rPr>
      </w:pPr>
      <w:r>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Pr>
          <w:rFonts w:ascii="Arial" w:eastAsiaTheme="minorEastAsia" w:hAnsi="Arial" w:cs="Arial"/>
          <w:lang w:val="en-US"/>
        </w:rPr>
        <w:t xml:space="preserve"> reflects choice stochasticity with higher values equating more deterministic and lower values equating more stochastic choices. </w:t>
      </w:r>
      <w:r w:rsidR="00C4556D">
        <w:rPr>
          <w:rFonts w:ascii="Arial" w:eastAsiaTheme="minorEastAsia" w:hAnsi="Arial" w:cs="Arial"/>
          <w:lang w:val="en-US"/>
        </w:rPr>
        <w:t>Taken together, t</w:t>
      </w:r>
      <w:r w:rsidR="006F0F08">
        <w:rPr>
          <w:rFonts w:ascii="Arial" w:eastAsiaTheme="minorEastAsia" w:hAnsi="Arial" w:cs="Arial"/>
          <w:lang w:val="en-US"/>
        </w:rPr>
        <w:t>h</w:t>
      </w:r>
      <w:r w:rsidR="00C4556D">
        <w:rPr>
          <w:rFonts w:ascii="Arial" w:eastAsiaTheme="minorEastAsia" w:hAnsi="Arial" w:cs="Arial"/>
          <w:lang w:val="en-US"/>
        </w:rPr>
        <w:t>e ‘step 1</w:t>
      </w:r>
      <w:r w:rsidR="00EF7224">
        <w:rPr>
          <w:rFonts w:ascii="Arial" w:eastAsiaTheme="minorEastAsia" w:hAnsi="Arial" w:cs="Arial"/>
          <w:lang w:val="en-US"/>
        </w:rPr>
        <w:t xml:space="preserve"> </w:t>
      </w:r>
      <w:r w:rsidR="00C4556D">
        <w:rPr>
          <w:rFonts w:ascii="Arial" w:eastAsiaTheme="minorEastAsia" w:hAnsi="Arial" w:cs="Arial"/>
          <w:lang w:val="en-US"/>
        </w:rPr>
        <w:t>model space’ consisted of 8 models for learning under the control condition:</w:t>
      </w:r>
      <w:r w:rsidR="006F0F08">
        <w:rPr>
          <w:rFonts w:ascii="Arial" w:eastAsiaTheme="minorEastAsia" w:hAnsi="Arial" w:cs="Arial"/>
          <w:lang w:val="en-US"/>
        </w:rPr>
        <w:t xml:space="preserve"> RW-SU-1al, RW-SU-2al, RW-DU-1al, RW-DU-2al, RW-iDU-1al, RW-iDU-1al, PH</w:t>
      </w:r>
      <w:r w:rsidR="00EF7224">
        <w:rPr>
          <w:rFonts w:ascii="Arial" w:eastAsiaTheme="minorEastAsia" w:hAnsi="Arial" w:cs="Arial"/>
          <w:lang w:val="en-US"/>
        </w:rPr>
        <w:t xml:space="preserve"> and no-learning. We applied Bayesian model comparison (</w:t>
      </w:r>
      <w:r w:rsidR="00814C00">
        <w:rPr>
          <w:rFonts w:ascii="Arial" w:eastAsiaTheme="minorEastAsia" w:hAnsi="Arial" w:cs="Arial"/>
          <w:lang w:val="en-US"/>
        </w:rPr>
        <w:t>Piray et al., 2020</w:t>
      </w:r>
      <w:r w:rsidR="000E5B93">
        <w:rPr>
          <w:rFonts w:ascii="Arial" w:eastAsiaTheme="minorEastAsia" w:hAnsi="Arial" w:cs="Arial"/>
          <w:lang w:val="en-US"/>
        </w:rPr>
        <w:t>) to</w:t>
      </w:r>
      <w:r w:rsidR="00EF7224">
        <w:rPr>
          <w:rFonts w:ascii="Arial" w:eastAsiaTheme="minorEastAsia" w:hAnsi="Arial" w:cs="Arial"/>
          <w:lang w:val="en-US"/>
        </w:rPr>
        <w:t xml:space="preserve"> find out which of these models explained the data best (see protected exceedance probabilities (PXP) in Figure X).  </w:t>
      </w:r>
    </w:p>
    <w:p w14:paraId="228F8E7A" w14:textId="16FAD452" w:rsidR="00390FD7" w:rsidRPr="004E1392" w:rsidRDefault="00EF7224">
      <w:pPr>
        <w:spacing w:line="480" w:lineRule="auto"/>
        <w:jc w:val="both"/>
        <w:rPr>
          <w:rFonts w:ascii="Arial" w:eastAsiaTheme="minorEastAsia" w:hAnsi="Arial" w:cs="Arial"/>
          <w:lang w:val="en-US"/>
        </w:rPr>
      </w:pPr>
      <w:r>
        <w:rPr>
          <w:rFonts w:ascii="Arial" w:hAnsi="Arial" w:cs="Arial"/>
          <w:lang w:val="en-US"/>
        </w:rPr>
        <w:lastRenderedPageBreak/>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Pr>
          <w:rFonts w:ascii="Arial" w:hAnsi="Arial" w:cs="Arial"/>
          <w:lang w:val="en-US"/>
        </w:rPr>
        <w:t xml:space="preserve"> weights to the free parameters</w:t>
      </w:r>
      <w:r w:rsidR="00390FD7">
        <w:rPr>
          <w:rFonts w:ascii="Arial" w:hAnsi="Arial" w:cs="Arial"/>
          <w:lang w:val="en-US"/>
        </w:rPr>
        <w:t xml:space="preserve"> </w:t>
      </w:r>
      <w:r>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Pr>
          <w:rFonts w:ascii="Arial" w:hAnsi="Arial" w:cs="Arial"/>
          <w:lang w:val="en-US"/>
        </w:rPr>
        <w:t>best-fitting</w:t>
      </w:r>
      <w:r w:rsidR="004E1392">
        <w:rPr>
          <w:rFonts w:ascii="Arial" w:hAnsi="Arial" w:cs="Arial"/>
          <w:lang w:val="en-US"/>
        </w:rPr>
        <w:t xml:space="preserve"> model from the first step</w:t>
      </w:r>
      <w:r>
        <w:rPr>
          <w:rFonts w:ascii="Arial" w:hAnsi="Arial" w:cs="Arial"/>
          <w:lang w:val="en-US"/>
        </w:rPr>
        <w:t xml:space="preserve"> (</w:t>
      </w:r>
      <w:r w:rsidR="000E5B93">
        <w:rPr>
          <w:rFonts w:ascii="Arial" w:hAnsi="Arial" w:cs="Arial"/>
          <w:lang w:val="en-US"/>
        </w:rPr>
        <w:t>RW-</w:t>
      </w:r>
      <w:r>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Pr>
          <w:rFonts w:ascii="Arial" w:hAnsi="Arial" w:cs="Arial"/>
          <w:lang w:val="en-US"/>
        </w:rPr>
        <w:t>The ‘</w:t>
      </w:r>
      <w:r w:rsidR="00C4556D">
        <w:rPr>
          <w:rFonts w:ascii="Arial" w:hAnsi="Arial" w:cs="Arial"/>
          <w:lang w:val="en-US"/>
        </w:rPr>
        <w:t>step 2</w:t>
      </w:r>
      <w:r>
        <w:rPr>
          <w:rFonts w:ascii="Arial" w:hAnsi="Arial" w:cs="Arial"/>
          <w:lang w:val="en-US"/>
        </w:rPr>
        <w:t xml:space="preserve"> </w:t>
      </w:r>
      <w:r w:rsidR="004E1392">
        <w:rPr>
          <w:rFonts w:ascii="Arial" w:hAnsi="Arial" w:cs="Arial"/>
          <w:lang w:val="en-US"/>
        </w:rPr>
        <w:t xml:space="preserve">model </w:t>
      </w:r>
      <w:r>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w:t>
      </w:r>
      <w:r w:rsidR="00607768">
        <w:rPr>
          <w:rFonts w:ascii="Arial" w:hAnsi="Arial" w:cs="Arial"/>
          <w:lang w:val="en-US"/>
        </w:rPr>
        <w:t>Le</w:t>
      </w:r>
      <w:r w:rsidR="0039259E">
        <w:rPr>
          <w:rFonts w:ascii="Arial" w:hAnsi="Arial" w:cs="Arial"/>
          <w:lang w:val="en-US"/>
        </w:rPr>
        <w:t>a</w:t>
      </w:r>
      <w:r w:rsidR="00607768">
        <w:rPr>
          <w:rFonts w:ascii="Arial" w:hAnsi="Arial" w:cs="Arial"/>
          <w:lang w:val="en-US"/>
        </w:rPr>
        <w:t>rning</w:t>
      </w:r>
      <w:r w:rsidR="00337630">
        <w:rPr>
          <w:rFonts w:ascii="Arial" w:hAnsi="Arial" w:cs="Arial"/>
          <w:lang w:val="en-US"/>
        </w:rPr>
        <w:t>)</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RW-DU-2al-Stress</w:t>
      </w:r>
      <w:r w:rsidR="00607768">
        <w:rPr>
          <w:rFonts w:ascii="Arial" w:hAnsi="Arial" w:cs="Arial"/>
          <w:lang w:val="en-US"/>
        </w:rPr>
        <w:t>Betas</w:t>
      </w:r>
      <w:r w:rsidR="00337630">
        <w:rPr>
          <w:rFonts w:ascii="Arial" w:hAnsi="Arial" w:cs="Arial"/>
          <w:lang w:val="en-US"/>
        </w:rPr>
        <w:t xml:space="preserve">)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w:t>
      </w:r>
      <w:r w:rsidR="005F52CD">
        <w:rPr>
          <w:rFonts w:ascii="Arial" w:eastAsiaTheme="minorEastAsia" w:hAnsi="Arial" w:cs="Arial"/>
          <w:lang w:val="en-US"/>
        </w:rPr>
        <w:t xml:space="preserve">concatenated </w:t>
      </w:r>
      <w:r w:rsidR="00C4556D">
        <w:rPr>
          <w:rFonts w:ascii="Arial" w:eastAsiaTheme="minorEastAsia" w:hAnsi="Arial" w:cs="Arial"/>
          <w:lang w:val="en-US"/>
        </w:rPr>
        <w:t xml:space="preserve">across control and stress conditions within subjects, with the </w:t>
      </w:r>
      <w:r w:rsidR="006332B8">
        <w:rPr>
          <w:rFonts w:ascii="Arial" w:eastAsiaTheme="minorEastAsia" w:hAnsi="Arial" w:cs="Arial"/>
          <w:lang w:val="en-US"/>
        </w:rPr>
        <w:t xml:space="preserve">free </w:t>
      </w:r>
      <w:r w:rsidR="00C4556D">
        <w:rPr>
          <w:rFonts w:ascii="Arial" w:eastAsiaTheme="minorEastAsia" w:hAnsi="Arial" w:cs="Arial"/>
          <w:lang w:val="en-US"/>
        </w:rPr>
        <w:t xml:space="preserve">stress parameters </w:t>
      </w:r>
      <w:r w:rsidR="00A62E22">
        <w:rPr>
          <w:rFonts w:ascii="Arial" w:eastAsiaTheme="minorEastAsia" w:hAnsi="Arial" w:cs="Arial"/>
          <w:lang w:val="en-US"/>
        </w:rPr>
        <w:t xml:space="preserve">quantifying the additive effect on the respective parameters </w:t>
      </w:r>
      <w:r w:rsidR="00F20A7C">
        <w:rPr>
          <w:rFonts w:ascii="Arial" w:eastAsiaTheme="minorEastAsia" w:hAnsi="Arial" w:cs="Arial"/>
          <w:lang w:val="en-US"/>
        </w:rPr>
        <w:t xml:space="preserve">for </w:t>
      </w:r>
      <w:r w:rsidR="00A62E22">
        <w:rPr>
          <w:rFonts w:ascii="Arial" w:eastAsiaTheme="minorEastAsia" w:hAnsi="Arial" w:cs="Arial"/>
          <w:lang w:val="en-US"/>
        </w:rPr>
        <w:t xml:space="preserve">the </w:t>
      </w:r>
      <w:r w:rsidR="00C4556D">
        <w:rPr>
          <w:rFonts w:ascii="Arial" w:eastAsiaTheme="minorEastAsia" w:hAnsi="Arial" w:cs="Arial"/>
          <w:lang w:val="en-US"/>
        </w:rPr>
        <w:t xml:space="preserve">trials </w:t>
      </w:r>
      <w:r w:rsidR="001E5676">
        <w:rPr>
          <w:rFonts w:ascii="Arial" w:eastAsiaTheme="minorEastAsia" w:hAnsi="Arial" w:cs="Arial"/>
          <w:lang w:val="en-US"/>
        </w:rPr>
        <w:t xml:space="preserve">of </w:t>
      </w:r>
      <w:r w:rsidR="00C4556D">
        <w:rPr>
          <w:rFonts w:ascii="Arial" w:eastAsiaTheme="minorEastAsia" w:hAnsi="Arial" w:cs="Arial"/>
          <w:lang w:val="en-US"/>
        </w:rPr>
        <w:t xml:space="preserve">the stress condition (see Supplement). As in step 1, model fits were then compared between models. </w:t>
      </w:r>
    </w:p>
    <w:p w14:paraId="681E0D4F" w14:textId="1D63CD45" w:rsidR="00274C79" w:rsidRDefault="005213EF" w:rsidP="00274C79">
      <w:pPr>
        <w:spacing w:line="480" w:lineRule="auto"/>
        <w:jc w:val="both"/>
        <w:rPr>
          <w:rFonts w:ascii="Arial" w:hAnsi="Arial" w:cs="Arial"/>
          <w:i/>
          <w:iCs/>
          <w:lang w:val="en-US"/>
        </w:rPr>
      </w:pPr>
      <w:r>
        <w:rPr>
          <w:rFonts w:ascii="Arial" w:hAnsi="Arial" w:cs="Arial"/>
          <w:i/>
          <w:iCs/>
          <w:lang w:val="en-US"/>
        </w:rPr>
        <w:t xml:space="preserve">2.5.4. </w:t>
      </w:r>
      <w:r w:rsidR="00274C79">
        <w:rPr>
          <w:rFonts w:ascii="Arial" w:hAnsi="Arial" w:cs="Arial"/>
          <w:i/>
          <w:iCs/>
          <w:lang w:val="en-US"/>
        </w:rPr>
        <w:t>Model fitting</w:t>
      </w:r>
    </w:p>
    <w:p w14:paraId="4C6874FD" w14:textId="212CAEF6" w:rsidR="00390FD7" w:rsidRPr="001F0BC0" w:rsidRDefault="00814C00" w:rsidP="00274C79">
      <w:pPr>
        <w:spacing w:line="480" w:lineRule="auto"/>
        <w:jc w:val="both"/>
        <w:rPr>
          <w:rFonts w:ascii="Arial" w:hAnsi="Arial" w:cs="Arial"/>
          <w:lang w:val="en-US"/>
        </w:rPr>
      </w:pPr>
      <w:r>
        <w:rPr>
          <w:rFonts w:ascii="Arial" w:hAnsi="Arial" w:cs="Arial"/>
          <w:lang w:val="en-US"/>
        </w:rPr>
        <w:t>Models from both steps were fitted under the hierarchical Bayesian inference approach as implemented in</w:t>
      </w:r>
      <w:r w:rsidR="001F0BC0">
        <w:rPr>
          <w:rFonts w:ascii="Arial" w:hAnsi="Arial" w:cs="Arial"/>
          <w:lang w:val="en-US"/>
        </w:rPr>
        <w:t xml:space="preserve"> the cbm toolbox </w:t>
      </w:r>
      <w:r>
        <w:rPr>
          <w:rFonts w:ascii="Arial" w:hAnsi="Arial" w:cs="Arial"/>
          <w:lang w:val="en-US"/>
        </w:rPr>
        <w:t>(Piray et al., 2020) run in in Matlab R2018a</w:t>
      </w:r>
      <w:r w:rsidR="001F0BC0">
        <w:rPr>
          <w:rFonts w:ascii="Arial" w:hAnsi="Arial" w:cs="Arial"/>
          <w:lang w:val="en-US"/>
        </w:rPr>
        <w:t>.</w:t>
      </w:r>
      <w:r>
        <w:rPr>
          <w:rFonts w:ascii="Arial" w:hAnsi="Arial" w:cs="Arial"/>
          <w:lang w:val="en-US"/>
        </w:rPr>
        <w:t xml:space="preserve"> This procedure allowed for concurrent model comparison and parameter estimation. Thereby, the latter also follows a mixed effects approach: the group mean parameter affects individual parameter estimation and vice versa, but the relationship is scaled by how (relatively) well the model explains the individual subject’s behavior.</w:t>
      </w:r>
      <w:r w:rsidR="001F0BC0">
        <w:rPr>
          <w:rFonts w:ascii="Arial" w:hAnsi="Arial" w:cs="Arial"/>
          <w:lang w:val="en-US"/>
        </w:rPr>
        <w:t xml:space="preserve"> </w:t>
      </w:r>
    </w:p>
    <w:p w14:paraId="154FB821" w14:textId="1083F641" w:rsidR="00227478" w:rsidRDefault="005213EF" w:rsidP="00227478">
      <w:pPr>
        <w:spacing w:line="480" w:lineRule="auto"/>
        <w:jc w:val="both"/>
        <w:rPr>
          <w:rFonts w:ascii="Arial" w:hAnsi="Arial" w:cs="Arial"/>
          <w:lang w:val="en-US"/>
        </w:rPr>
      </w:pPr>
      <w:r>
        <w:rPr>
          <w:rFonts w:ascii="Arial" w:hAnsi="Arial" w:cs="Arial"/>
          <w:i/>
          <w:iCs/>
          <w:lang w:val="en-US"/>
        </w:rPr>
        <w:t xml:space="preserve">2.5.5. </w:t>
      </w:r>
      <w:r w:rsidR="00227478">
        <w:rPr>
          <w:rFonts w:ascii="Arial" w:hAnsi="Arial" w:cs="Arial"/>
          <w:i/>
          <w:iCs/>
          <w:lang w:val="en-US"/>
        </w:rPr>
        <w:t>fMRI data</w:t>
      </w:r>
    </w:p>
    <w:p w14:paraId="1D1A6B96" w14:textId="1A7B6D65" w:rsidR="00A05617" w:rsidRDefault="00227478" w:rsidP="00A05617">
      <w:pPr>
        <w:spacing w:line="480" w:lineRule="auto"/>
        <w:jc w:val="both"/>
        <w:rPr>
          <w:rFonts w:ascii="Calibri" w:hAnsi="Calibri" w:cs="Calibri"/>
          <w:lang w:val="en-US"/>
        </w:rPr>
      </w:pPr>
      <w:r w:rsidRPr="4D6442EE">
        <w:rPr>
          <w:rFonts w:ascii="Arial" w:hAnsi="Arial" w:cs="Arial"/>
          <w:lang w:val="en-US"/>
        </w:rPr>
        <w:t>Scans were acquired on a Siemens 3 T high-resolution PRISMA MR-System with a 20-channel head coil (Siemens, Erlangen, Germany)</w:t>
      </w:r>
      <w:r w:rsidR="005213EF" w:rsidRPr="4D6442EE">
        <w:rPr>
          <w:rFonts w:ascii="Arial" w:hAnsi="Arial" w:cs="Arial"/>
          <w:lang w:val="en-US"/>
        </w:rPr>
        <w:t>. Covering the whole brain, 40 slices were acquired in oblique orientation at 20° to the anterior commissure-posterior commissure line and in ascending order</w:t>
      </w:r>
      <w:r w:rsidRPr="4D6442EE">
        <w:rPr>
          <w:rFonts w:ascii="Arial" w:hAnsi="Arial" w:cs="Arial"/>
          <w:lang w:val="en-US"/>
        </w:rPr>
        <w:t xml:space="preserve"> with the following parameters: T2*-weighted gradient-echo echo-planar imaging (EPI) (</w:t>
      </w:r>
      <w:r w:rsidR="005213EF" w:rsidRPr="4D6442EE">
        <w:rPr>
          <w:rFonts w:ascii="Arial" w:hAnsi="Arial" w:cs="Arial"/>
          <w:lang w:val="en-US"/>
        </w:rPr>
        <w:t>TR: 2.09 s</w:t>
      </w:r>
      <w:r w:rsidRPr="4D6442EE">
        <w:rPr>
          <w:rFonts w:ascii="Arial" w:hAnsi="Arial" w:cs="Arial"/>
          <w:lang w:val="en-US"/>
        </w:rPr>
        <w:t>;</w:t>
      </w:r>
      <w:r w:rsidR="00625A59" w:rsidRPr="4D6442EE">
        <w:rPr>
          <w:rFonts w:ascii="Arial" w:hAnsi="Arial" w:cs="Arial"/>
          <w:lang w:val="en-US"/>
        </w:rPr>
        <w:t xml:space="preserve"> </w:t>
      </w:r>
      <w:r w:rsidR="005213EF" w:rsidRPr="4D6442EE">
        <w:rPr>
          <w:rFonts w:ascii="Arial" w:hAnsi="Arial" w:cs="Arial"/>
          <w:lang w:val="en-US"/>
        </w:rPr>
        <w:t>TE:</w:t>
      </w:r>
      <w:r w:rsidRPr="4D6442EE">
        <w:rPr>
          <w:rFonts w:ascii="Arial" w:hAnsi="Arial" w:cs="Arial"/>
          <w:lang w:val="en-US"/>
        </w:rPr>
        <w:t xml:space="preserve"> </w:t>
      </w:r>
      <w:r w:rsidR="005213EF" w:rsidRPr="4D6442EE">
        <w:rPr>
          <w:rFonts w:ascii="Arial" w:hAnsi="Arial" w:cs="Arial"/>
          <w:lang w:val="en-US"/>
        </w:rPr>
        <w:t>22</w:t>
      </w:r>
      <w:r w:rsidRPr="4D6442EE">
        <w:rPr>
          <w:rFonts w:ascii="Arial" w:hAnsi="Arial" w:cs="Arial"/>
          <w:lang w:val="en-US"/>
        </w:rPr>
        <w:t xml:space="preserve"> ms; flip angle</w:t>
      </w:r>
      <w:r w:rsidR="005213EF" w:rsidRPr="4D6442EE">
        <w:rPr>
          <w:rFonts w:ascii="Arial" w:hAnsi="Arial" w:cs="Arial"/>
          <w:lang w:val="en-US"/>
        </w:rPr>
        <w:t xml:space="preserve">: </w:t>
      </w:r>
      <w:r w:rsidRPr="4D6442EE">
        <w:rPr>
          <w:rFonts w:ascii="Arial" w:hAnsi="Arial" w:cs="Arial"/>
          <w:lang w:val="en-US"/>
        </w:rPr>
        <w:t xml:space="preserve">90°; </w:t>
      </w:r>
      <w:r w:rsidR="005213EF" w:rsidRPr="4D6442EE">
        <w:rPr>
          <w:rFonts w:ascii="Arial" w:hAnsi="Arial" w:cs="Arial"/>
          <w:lang w:val="en-US"/>
        </w:rPr>
        <w:t xml:space="preserve">3 </w:t>
      </w:r>
      <w:r w:rsidRPr="4D6442EE">
        <w:rPr>
          <w:rFonts w:ascii="Arial" w:hAnsi="Arial" w:cs="Arial"/>
          <w:lang w:val="en-US"/>
        </w:rPr>
        <w:t>×</w:t>
      </w:r>
      <w:r w:rsidR="005213EF" w:rsidRPr="4D6442EE">
        <w:rPr>
          <w:rFonts w:ascii="Arial" w:hAnsi="Arial" w:cs="Arial"/>
          <w:lang w:val="en-US"/>
        </w:rPr>
        <w:t xml:space="preserve"> 3</w:t>
      </w:r>
      <w:r w:rsidRPr="4D6442EE">
        <w:rPr>
          <w:rFonts w:ascii="Arial" w:hAnsi="Arial" w:cs="Arial"/>
          <w:lang w:val="en-US"/>
        </w:rPr>
        <w:t xml:space="preserve"> mm</w:t>
      </w:r>
      <w:r w:rsidRPr="4D6442EE">
        <w:rPr>
          <w:rFonts w:ascii="Arial" w:hAnsi="Arial" w:cs="Arial"/>
          <w:vertAlign w:val="superscript"/>
          <w:lang w:val="en-US"/>
        </w:rPr>
        <w:t>2</w:t>
      </w:r>
      <w:r w:rsidR="005213EF" w:rsidRPr="4D6442EE">
        <w:rPr>
          <w:rFonts w:ascii="Arial" w:hAnsi="Arial" w:cs="Arial"/>
          <w:lang w:val="en-US"/>
        </w:rPr>
        <w:t xml:space="preserve"> in</w:t>
      </w:r>
      <w:r w:rsidR="3F524970" w:rsidRPr="4D6442EE">
        <w:rPr>
          <w:rFonts w:ascii="Arial" w:hAnsi="Arial" w:cs="Arial"/>
          <w:lang w:val="en-US"/>
        </w:rPr>
        <w:t>-</w:t>
      </w:r>
      <w:r w:rsidR="005213EF" w:rsidRPr="4D6442EE">
        <w:rPr>
          <w:rFonts w:ascii="Arial" w:hAnsi="Arial" w:cs="Arial"/>
          <w:lang w:val="en-US"/>
        </w:rPr>
        <w:t xml:space="preserve">plane voxel resolution, 0.5 mm gap between slices, </w:t>
      </w:r>
      <w:r w:rsidRPr="4D6442EE">
        <w:rPr>
          <w:rFonts w:ascii="Arial" w:hAnsi="Arial" w:cs="Arial"/>
          <w:lang w:val="en-US"/>
        </w:rPr>
        <w:t xml:space="preserve">voxel size, 3 × 3 × 5 mm). The scanning procedure </w:t>
      </w:r>
      <w:r w:rsidR="00625A59" w:rsidRPr="4D6442EE">
        <w:rPr>
          <w:rFonts w:ascii="Arial" w:hAnsi="Arial" w:cs="Arial"/>
          <w:lang w:val="en-US"/>
        </w:rPr>
        <w:t xml:space="preserve">further </w:t>
      </w:r>
      <w:r w:rsidRPr="4D6442EE">
        <w:rPr>
          <w:rFonts w:ascii="Arial" w:hAnsi="Arial" w:cs="Arial"/>
          <w:lang w:val="en-US"/>
        </w:rPr>
        <w:t>comprised a T1</w:t>
      </w:r>
      <w:r w:rsidR="00344898" w:rsidRPr="4D6442EE">
        <w:rPr>
          <w:rFonts w:ascii="Arial" w:hAnsi="Arial" w:cs="Arial"/>
          <w:lang w:val="en-US"/>
        </w:rPr>
        <w:t xml:space="preserve">-weighted </w:t>
      </w:r>
      <w:r w:rsidRPr="4D6442EE">
        <w:rPr>
          <w:rFonts w:ascii="Arial" w:hAnsi="Arial" w:cs="Arial"/>
          <w:lang w:val="en-US"/>
        </w:rPr>
        <w:t xml:space="preserve">MPRAGE recorded within seven days before the first test session, </w:t>
      </w:r>
      <w:r w:rsidR="00625A59" w:rsidRPr="4D6442EE">
        <w:rPr>
          <w:rFonts w:ascii="Arial" w:hAnsi="Arial" w:cs="Arial"/>
          <w:lang w:val="en-US"/>
        </w:rPr>
        <w:t xml:space="preserve">and </w:t>
      </w:r>
      <w:r w:rsidRPr="4D6442EE">
        <w:rPr>
          <w:rFonts w:ascii="Arial" w:hAnsi="Arial" w:cs="Arial"/>
          <w:lang w:val="en-US"/>
        </w:rPr>
        <w:t>a field map to account for individual homogeneity differences of the magnetic field. Functional imaging data analyses were performed using SPM12 in Matlab.</w:t>
      </w:r>
      <w:r w:rsidR="00A05617" w:rsidRPr="4D6442EE">
        <w:rPr>
          <w:rFonts w:ascii="Arial" w:hAnsi="Arial" w:cs="Arial"/>
          <w:lang w:val="en-US"/>
        </w:rPr>
        <w:t xml:space="preserve"> </w:t>
      </w:r>
    </w:p>
    <w:p w14:paraId="77E99F78" w14:textId="717A09B1" w:rsidR="00776092" w:rsidRDefault="00776092" w:rsidP="00776092">
      <w:pPr>
        <w:spacing w:line="480" w:lineRule="auto"/>
        <w:jc w:val="both"/>
        <w:rPr>
          <w:rFonts w:ascii="Arial" w:hAnsi="Arial" w:cs="Arial"/>
          <w:lang w:val="en-US"/>
        </w:rPr>
      </w:pPr>
      <w:r>
        <w:rPr>
          <w:rFonts w:ascii="Arial" w:hAnsi="Arial" w:cs="Arial"/>
          <w:lang w:val="en-US"/>
        </w:rPr>
        <w:lastRenderedPageBreak/>
        <w:t>On the first, individual subject level the feedback onsets were modeled with the r</w:t>
      </w:r>
      <w:r w:rsidRPr="028D8A98">
        <w:rPr>
          <w:rFonts w:ascii="Arial" w:hAnsi="Arial" w:cs="Arial"/>
          <w:lang w:val="en-US"/>
        </w:rPr>
        <w:t xml:space="preserve">eward prediction errors (RPE) </w:t>
      </w:r>
      <w:r>
        <w:rPr>
          <w:rFonts w:ascii="Arial" w:hAnsi="Arial" w:cs="Arial"/>
          <w:lang w:val="en-US"/>
        </w:rPr>
        <w:t xml:space="preserve">included </w:t>
      </w:r>
      <w:r w:rsidRPr="028D8A98">
        <w:rPr>
          <w:rFonts w:ascii="Arial" w:hAnsi="Arial" w:cs="Arial"/>
          <w:lang w:val="en-US"/>
        </w:rPr>
        <w:t xml:space="preserve">as parametric </w:t>
      </w:r>
      <w:r>
        <w:rPr>
          <w:rFonts w:ascii="Arial" w:hAnsi="Arial" w:cs="Arial"/>
          <w:lang w:val="en-US"/>
        </w:rPr>
        <w:t xml:space="preserve">modulator. </w:t>
      </w:r>
      <w:r w:rsidRPr="00776092">
        <w:rPr>
          <w:rFonts w:ascii="Arial" w:hAnsi="Arial" w:cs="Arial"/>
          <w:lang w:val="en-US"/>
        </w:rPr>
        <w:t>T</w:t>
      </w:r>
      <w:r w:rsidRPr="0039259E">
        <w:rPr>
          <w:rFonts w:ascii="Arial" w:hAnsi="Arial" w:cs="Arial"/>
          <w:lang w:val="en-US"/>
        </w:rPr>
        <w:t>he six realignment parameters, the derivative of the translation parameters and a dummy regressor for scans with excessive motion were added as further nuisance regressors</w:t>
      </w:r>
      <w:r>
        <w:rPr>
          <w:rFonts w:ascii="Arial" w:hAnsi="Arial" w:cs="Arial"/>
          <w:lang w:val="en-US"/>
        </w:rPr>
        <w:t xml:space="preserve">. The </w:t>
      </w:r>
      <w:r w:rsidRPr="028D8A98">
        <w:rPr>
          <w:rFonts w:ascii="Arial" w:hAnsi="Arial" w:cs="Arial"/>
          <w:lang w:val="en-US"/>
        </w:rPr>
        <w:t>stress and control condition</w:t>
      </w:r>
      <w:r>
        <w:rPr>
          <w:rFonts w:ascii="Arial" w:hAnsi="Arial" w:cs="Arial"/>
          <w:lang w:val="en-US"/>
        </w:rPr>
        <w:t xml:space="preserve"> were modeled</w:t>
      </w:r>
      <w:r w:rsidRPr="028D8A98">
        <w:rPr>
          <w:rFonts w:ascii="Arial" w:hAnsi="Arial" w:cs="Arial"/>
          <w:lang w:val="en-US"/>
        </w:rPr>
        <w:t xml:space="preserve"> separately</w:t>
      </w:r>
      <w:r>
        <w:rPr>
          <w:rFonts w:ascii="Arial" w:hAnsi="Arial" w:cs="Arial"/>
          <w:lang w:val="en-US"/>
        </w:rPr>
        <w:t>.</w:t>
      </w:r>
    </w:p>
    <w:p w14:paraId="30490C4A" w14:textId="7F8B2F6A" w:rsidR="005324AF" w:rsidRDefault="00A05617" w:rsidP="00A05617">
      <w:pPr>
        <w:spacing w:line="480" w:lineRule="auto"/>
        <w:jc w:val="both"/>
        <w:rPr>
          <w:rFonts w:ascii="Arial" w:hAnsi="Arial" w:cs="Arial"/>
          <w:lang w:val="en-US"/>
        </w:rPr>
      </w:pPr>
      <w:r w:rsidRPr="7339AC12">
        <w:rPr>
          <w:rFonts w:ascii="Arial" w:hAnsi="Arial" w:cs="Arial"/>
          <w:lang w:val="en-US"/>
        </w:rPr>
        <w:t>Contrast images</w:t>
      </w:r>
      <w:r w:rsidR="00DB04F0" w:rsidRPr="7339AC12">
        <w:rPr>
          <w:rFonts w:ascii="Arial" w:hAnsi="Arial" w:cs="Arial"/>
          <w:lang w:val="en-US"/>
        </w:rPr>
        <w:t xml:space="preserve"> </w:t>
      </w:r>
      <w:r w:rsidRPr="7339AC12">
        <w:rPr>
          <w:rFonts w:ascii="Arial" w:hAnsi="Arial" w:cs="Arial"/>
          <w:lang w:val="en-US"/>
        </w:rPr>
        <w:t xml:space="preserve">were computed for </w:t>
      </w:r>
      <w:r w:rsidR="00722296" w:rsidRPr="7339AC12">
        <w:rPr>
          <w:rFonts w:ascii="Arial" w:hAnsi="Arial" w:cs="Arial"/>
          <w:lang w:val="en-US"/>
        </w:rPr>
        <w:t>the RPE</w:t>
      </w:r>
      <w:r w:rsidR="00A71CB5" w:rsidRPr="7339AC12">
        <w:rPr>
          <w:rFonts w:ascii="Arial" w:hAnsi="Arial" w:cs="Arial"/>
          <w:lang w:val="en-US"/>
        </w:rPr>
        <w:t xml:space="preserve"> </w:t>
      </w:r>
      <w:r w:rsidR="00B14966" w:rsidRPr="7339AC12">
        <w:rPr>
          <w:rFonts w:ascii="Arial" w:hAnsi="Arial" w:cs="Arial"/>
          <w:lang w:val="en-US"/>
        </w:rPr>
        <w:t xml:space="preserve">for the </w:t>
      </w:r>
      <w:r w:rsidRPr="7339AC12">
        <w:rPr>
          <w:rFonts w:ascii="Arial" w:hAnsi="Arial" w:cs="Arial"/>
          <w:lang w:val="en-US"/>
        </w:rPr>
        <w:t xml:space="preserve">control and stress condition and subsequently submitted to random-effects group statistics (second level). A paired t-test was used </w:t>
      </w:r>
      <w:r w:rsidR="004448CC" w:rsidRPr="7339AC12">
        <w:rPr>
          <w:rFonts w:ascii="Arial" w:hAnsi="Arial" w:cs="Arial"/>
          <w:lang w:val="en-US"/>
        </w:rPr>
        <w:t xml:space="preserve">to compare activation </w:t>
      </w:r>
      <w:r w:rsidR="1F743CAF" w:rsidRPr="7339AC12">
        <w:rPr>
          <w:rFonts w:ascii="Arial" w:hAnsi="Arial" w:cs="Arial"/>
          <w:lang w:val="en-US"/>
        </w:rPr>
        <w:t xml:space="preserve">between </w:t>
      </w:r>
      <w:r w:rsidRPr="7339AC12">
        <w:rPr>
          <w:rFonts w:ascii="Arial" w:hAnsi="Arial" w:cs="Arial"/>
          <w:lang w:val="en-US"/>
        </w:rPr>
        <w:t>condition</w:t>
      </w:r>
      <w:r w:rsidR="004448CC" w:rsidRPr="7339AC12">
        <w:rPr>
          <w:rFonts w:ascii="Arial" w:hAnsi="Arial" w:cs="Arial"/>
          <w:lang w:val="en-US"/>
        </w:rPr>
        <w:t>s</w:t>
      </w:r>
      <w:r w:rsidRPr="7339AC12">
        <w:rPr>
          <w:rFonts w:ascii="Arial" w:hAnsi="Arial" w:cs="Arial"/>
          <w:lang w:val="en-US"/>
        </w:rPr>
        <w:t xml:space="preserve"> (stress/control). To control for multiple comparisons, family-wise error correction (</w:t>
      </w:r>
      <w:r w:rsidRPr="7339AC12">
        <w:rPr>
          <w:rFonts w:ascii="Arial" w:hAnsi="Arial" w:cs="Arial"/>
          <w:i/>
          <w:iCs/>
          <w:lang w:val="en-US"/>
        </w:rPr>
        <w:t>p</w:t>
      </w:r>
      <w:r w:rsidRPr="7339AC12">
        <w:rPr>
          <w:rFonts w:ascii="Arial" w:hAnsi="Arial" w:cs="Arial"/>
          <w:i/>
          <w:iCs/>
          <w:vertAlign w:val="subscript"/>
          <w:lang w:val="en-US"/>
        </w:rPr>
        <w:t>FWE</w:t>
      </w:r>
      <w:r w:rsidRPr="7339AC12">
        <w:rPr>
          <w:rFonts w:ascii="Arial" w:hAnsi="Arial" w:cs="Arial"/>
          <w:lang w:val="en-US"/>
        </w:rPr>
        <w:t>) was applied at the whole-brain level</w:t>
      </w:r>
      <w:r w:rsidR="5890FC15" w:rsidRPr="7339AC12">
        <w:rPr>
          <w:rFonts w:ascii="Arial" w:hAnsi="Arial" w:cs="Arial"/>
          <w:lang w:val="en-US"/>
        </w:rPr>
        <w:t xml:space="preserve"> and for the</w:t>
      </w:r>
      <w:r w:rsidR="19F0D098" w:rsidRPr="7339AC12">
        <w:rPr>
          <w:rFonts w:ascii="Arial" w:hAnsi="Arial" w:cs="Arial"/>
          <w:lang w:val="en-US"/>
        </w:rPr>
        <w:t xml:space="preserve"> </w:t>
      </w:r>
      <w:r w:rsidR="5890FC15" w:rsidRPr="7339AC12">
        <w:rPr>
          <w:rFonts w:ascii="Arial" w:hAnsi="Arial" w:cs="Arial"/>
          <w:lang w:val="en-US"/>
        </w:rPr>
        <w:t>condition effect using a mask of the RPE main effect over both conditions at pFWE</w:t>
      </w:r>
      <w:r w:rsidR="5B56877E" w:rsidRPr="7339AC12">
        <w:rPr>
          <w:rFonts w:ascii="Arial" w:hAnsi="Arial" w:cs="Arial"/>
          <w:lang w:val="en-US"/>
        </w:rPr>
        <w:t>&lt;0.05</w:t>
      </w:r>
      <w:r w:rsidRPr="7339AC12">
        <w:rPr>
          <w:rFonts w:ascii="Arial" w:hAnsi="Arial" w:cs="Arial"/>
          <w:lang w:val="en-US"/>
        </w:rPr>
        <w:t xml:space="preserve">. </w:t>
      </w:r>
    </w:p>
    <w:p w14:paraId="2CC5EC1F" w14:textId="7279B17A" w:rsidR="00A05617" w:rsidRDefault="00A05617" w:rsidP="00A05617">
      <w:pPr>
        <w:spacing w:line="480" w:lineRule="auto"/>
        <w:jc w:val="both"/>
        <w:rPr>
          <w:rFonts w:ascii="Arial" w:hAnsi="Arial" w:cs="Arial"/>
          <w:lang w:val="en-US"/>
        </w:rPr>
      </w:pPr>
      <w:r w:rsidRPr="7339AC12">
        <w:rPr>
          <w:rFonts w:ascii="Arial" w:hAnsi="Arial" w:cs="Arial"/>
          <w:lang w:val="en-US"/>
        </w:rPr>
        <w:t xml:space="preserve">The association of RPE BOLD signal with behavioral learning performance was tested as </w:t>
      </w:r>
      <w:r w:rsidR="00CA1148" w:rsidRPr="7339AC12">
        <w:rPr>
          <w:rFonts w:ascii="Arial" w:hAnsi="Arial" w:cs="Arial"/>
          <w:lang w:val="en-US"/>
        </w:rPr>
        <w:t>follows</w:t>
      </w:r>
      <w:r w:rsidRPr="7339AC12">
        <w:rPr>
          <w:rFonts w:ascii="Arial" w:hAnsi="Arial" w:cs="Arial"/>
          <w:lang w:val="en-US"/>
        </w:rPr>
        <w:t xml:space="preserve">: A flexible factorial design was used with condition (stress/control) as within-subject factor and learning (median split on percentage of correct responses resulting in </w:t>
      </w:r>
      <w:r w:rsidR="001E0218" w:rsidRPr="7339AC12">
        <w:rPr>
          <w:rFonts w:ascii="Arial" w:hAnsi="Arial" w:cs="Arial"/>
          <w:lang w:val="en-US"/>
        </w:rPr>
        <w:t>two groups: improved vs. impaired learners under stress</w:t>
      </w:r>
      <w:r w:rsidRPr="7339AC12">
        <w:rPr>
          <w:rFonts w:ascii="Arial" w:hAnsi="Arial" w:cs="Arial"/>
          <w:lang w:val="en-US"/>
        </w:rPr>
        <w:t>) and subject as random effect</w:t>
      </w:r>
      <w:r w:rsidR="00BE5434" w:rsidRPr="7339AC12">
        <w:rPr>
          <w:rFonts w:ascii="Arial" w:hAnsi="Arial" w:cs="Arial"/>
          <w:lang w:val="en-US"/>
        </w:rPr>
        <w:t xml:space="preserve"> (see Supplement: Exploratory fMRI analyses)</w:t>
      </w:r>
      <w:r w:rsidR="006401B3" w:rsidRPr="7339AC12">
        <w:rPr>
          <w:rFonts w:ascii="Arial" w:hAnsi="Arial" w:cs="Arial"/>
          <w:lang w:val="en-US"/>
        </w:rPr>
        <w:t>.</w:t>
      </w:r>
    </w:p>
    <w:p w14:paraId="2256D103" w14:textId="36DE9F7D" w:rsidR="00477D74" w:rsidRPr="0027585C" w:rsidRDefault="001E1DDC" w:rsidP="7339AC12">
      <w:pPr>
        <w:rPr>
          <w:lang w:val="en-US"/>
        </w:rPr>
      </w:pPr>
      <w:r w:rsidRPr="0027585C">
        <w:rPr>
          <w:lang w:val="en-US"/>
        </w:rPr>
        <w:br w:type="page"/>
      </w:r>
    </w:p>
    <w:p w14:paraId="25EE08C4" w14:textId="111FC8E0" w:rsidR="001E0218" w:rsidRPr="001E1DDC" w:rsidRDefault="001E1DDC" w:rsidP="2EE46ED7">
      <w:pPr>
        <w:rPr>
          <w:rFonts w:ascii="Arial" w:hAnsi="Arial" w:cs="Arial"/>
          <w:b/>
          <w:bCs/>
          <w:sz w:val="24"/>
          <w:szCs w:val="24"/>
          <w:lang w:val="en-US"/>
        </w:rPr>
      </w:pPr>
      <w:r w:rsidRPr="2EE46ED7">
        <w:rPr>
          <w:rFonts w:ascii="Arial" w:hAnsi="Arial" w:cs="Arial"/>
          <w:b/>
          <w:bCs/>
          <w:sz w:val="24"/>
          <w:szCs w:val="24"/>
          <w:u w:val="single"/>
          <w:lang w:val="en-US"/>
        </w:rPr>
        <w:lastRenderedPageBreak/>
        <w:t xml:space="preserve">3. </w:t>
      </w:r>
      <w:r w:rsidR="00477D74" w:rsidRPr="2EE46ED7">
        <w:rPr>
          <w:rFonts w:ascii="Arial" w:hAnsi="Arial" w:cs="Arial"/>
          <w:b/>
          <w:bCs/>
          <w:sz w:val="24"/>
          <w:szCs w:val="24"/>
          <w:u w:val="single"/>
          <w:lang w:val="en-US"/>
        </w:rPr>
        <w:t>Results</w:t>
      </w:r>
      <w:r w:rsidR="00477D74" w:rsidRPr="2EE46ED7">
        <w:rPr>
          <w:rFonts w:ascii="Arial" w:hAnsi="Arial" w:cs="Arial"/>
          <w:b/>
          <w:bCs/>
          <w:sz w:val="24"/>
          <w:szCs w:val="24"/>
          <w:lang w:val="en-US"/>
        </w:rPr>
        <w:t xml:space="preserve"> </w:t>
      </w:r>
    </w:p>
    <w:p w14:paraId="3A6B5DBB" w14:textId="4DEC6F35" w:rsidR="00342C37"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14:paraId="3C18B328" w14:textId="2D26CDAC" w:rsidR="00E4715D" w:rsidRPr="003432D8" w:rsidRDefault="3797BD35" w:rsidP="006F1403">
      <w:pPr>
        <w:spacing w:line="480" w:lineRule="auto"/>
        <w:jc w:val="both"/>
        <w:rPr>
          <w:rFonts w:ascii="Arial" w:hAnsi="Arial" w:cs="Arial"/>
          <w:lang w:val="en-US"/>
        </w:rPr>
      </w:pPr>
      <w:r w:rsidRPr="039404BF">
        <w:rPr>
          <w:rFonts w:ascii="Arial" w:hAnsi="Arial" w:cs="Arial"/>
          <w:lang w:val="en-US"/>
        </w:rPr>
        <w:t xml:space="preserve">The </w:t>
      </w:r>
      <w:r w:rsidR="6013EADC" w:rsidRPr="039404BF">
        <w:rPr>
          <w:rFonts w:ascii="Arial" w:hAnsi="Arial" w:cs="Arial"/>
          <w:lang w:val="en-US"/>
        </w:rPr>
        <w:t>final</w:t>
      </w:r>
      <w:r w:rsidR="39418A79" w:rsidRPr="039404BF">
        <w:rPr>
          <w:rFonts w:ascii="Arial" w:hAnsi="Arial" w:cs="Arial"/>
          <w:lang w:val="en-US"/>
        </w:rPr>
        <w:t xml:space="preserve"> sample consisted of n = 28 healthy male adult</w:t>
      </w:r>
      <w:r w:rsidRPr="039404BF">
        <w:rPr>
          <w:rFonts w:ascii="Arial" w:hAnsi="Arial" w:cs="Arial"/>
          <w:lang w:val="en-US"/>
        </w:rPr>
        <w:t xml:space="preserve"> human </w:t>
      </w:r>
      <w:r w:rsidR="0C08A7AD" w:rsidRPr="039404BF">
        <w:rPr>
          <w:rFonts w:ascii="Arial" w:hAnsi="Arial" w:cs="Arial"/>
          <w:lang w:val="en-US"/>
        </w:rPr>
        <w:t xml:space="preserve">participants </w:t>
      </w:r>
      <w:r w:rsidR="39418A79" w:rsidRPr="039404BF">
        <w:rPr>
          <w:rFonts w:ascii="Arial" w:hAnsi="Arial" w:cs="Arial"/>
          <w:lang w:val="en-US"/>
        </w:rPr>
        <w:t xml:space="preserve">with a mean age of </w:t>
      </w:r>
      <w:r w:rsidR="6DEA3BBA" w:rsidRPr="039404BF">
        <w:rPr>
          <w:rFonts w:ascii="Arial" w:hAnsi="Arial" w:cs="Arial"/>
          <w:lang w:val="en-US"/>
        </w:rPr>
        <w:t>26.9 (</w:t>
      </w:r>
      <w:r w:rsidR="6DEA3BBA" w:rsidRPr="039404BF">
        <w:rPr>
          <w:rFonts w:ascii="Arial" w:hAnsi="Arial" w:cs="Arial"/>
          <w:i/>
          <w:iCs/>
          <w:lang w:val="en-US"/>
        </w:rPr>
        <w:t xml:space="preserve">SD </w:t>
      </w:r>
      <w:r w:rsidR="6DEA3BBA" w:rsidRPr="039404BF">
        <w:rPr>
          <w:rFonts w:ascii="Arial" w:hAnsi="Arial" w:cs="Arial"/>
          <w:lang w:val="en-US"/>
        </w:rPr>
        <w:t>= 5.7)</w:t>
      </w:r>
      <w:r w:rsidR="4282DE2F" w:rsidRPr="039404BF">
        <w:rPr>
          <w:rFonts w:ascii="Arial" w:hAnsi="Arial" w:cs="Arial"/>
          <w:lang w:val="en-US"/>
        </w:rPr>
        <w:t>,</w:t>
      </w:r>
      <w:r w:rsidR="6DEA3BBA" w:rsidRPr="039404BF">
        <w:rPr>
          <w:rFonts w:ascii="Arial" w:hAnsi="Arial" w:cs="Arial"/>
          <w:lang w:val="en-US"/>
        </w:rPr>
        <w:t xml:space="preserve"> a mean of 12.</w:t>
      </w:r>
      <w:r w:rsidR="61CC9628" w:rsidRPr="039404BF">
        <w:rPr>
          <w:rFonts w:ascii="Arial" w:hAnsi="Arial" w:cs="Arial"/>
          <w:lang w:val="en-US"/>
        </w:rPr>
        <w:t xml:space="preserve">2 </w:t>
      </w:r>
      <w:r w:rsidR="6DEA3BBA" w:rsidRPr="039404BF">
        <w:rPr>
          <w:rFonts w:ascii="Arial" w:hAnsi="Arial" w:cs="Arial"/>
          <w:lang w:val="en-US"/>
        </w:rPr>
        <w:t>(</w:t>
      </w:r>
      <w:r w:rsidR="6DEA3BBA" w:rsidRPr="039404BF">
        <w:rPr>
          <w:rFonts w:ascii="Arial" w:hAnsi="Arial" w:cs="Arial"/>
          <w:i/>
          <w:iCs/>
          <w:lang w:val="en-US"/>
        </w:rPr>
        <w:t>SD</w:t>
      </w:r>
      <w:r w:rsidR="6DEA3BBA" w:rsidRPr="039404BF">
        <w:rPr>
          <w:rFonts w:ascii="Arial" w:hAnsi="Arial" w:cs="Arial"/>
          <w:lang w:val="en-US"/>
        </w:rPr>
        <w:t xml:space="preserve"> = 1.2) </w:t>
      </w:r>
      <w:r w:rsidR="5CAD8E22" w:rsidRPr="039404BF">
        <w:rPr>
          <w:rFonts w:ascii="Arial" w:hAnsi="Arial" w:cs="Arial"/>
          <w:lang w:val="en-US"/>
        </w:rPr>
        <w:t>educational</w:t>
      </w:r>
      <w:r w:rsidR="6DEA3BBA" w:rsidRPr="039404BF">
        <w:rPr>
          <w:rFonts w:ascii="Arial" w:hAnsi="Arial" w:cs="Arial"/>
          <w:lang w:val="en-US"/>
        </w:rPr>
        <w:t xml:space="preserve"> years</w:t>
      </w:r>
      <w:r w:rsidR="3AA5AEC6" w:rsidRPr="039404BF">
        <w:rPr>
          <w:rFonts w:ascii="Arial" w:hAnsi="Arial" w:cs="Arial"/>
          <w:lang w:val="en-US"/>
        </w:rPr>
        <w:t>,</w:t>
      </w:r>
      <w:r w:rsidR="67899A52" w:rsidRPr="039404BF">
        <w:rPr>
          <w:rFonts w:ascii="Arial" w:hAnsi="Arial" w:cs="Arial"/>
          <w:lang w:val="en-US"/>
        </w:rPr>
        <w:t xml:space="preserve"> and a mean verbal intelligence of 103.8 (</w:t>
      </w:r>
      <w:r w:rsidR="67899A52" w:rsidRPr="039404BF">
        <w:rPr>
          <w:rFonts w:ascii="Arial" w:hAnsi="Arial" w:cs="Arial"/>
          <w:i/>
          <w:iCs/>
          <w:lang w:val="en-US"/>
        </w:rPr>
        <w:t xml:space="preserve">SD </w:t>
      </w:r>
      <w:r w:rsidR="67899A52" w:rsidRPr="039404BF">
        <w:rPr>
          <w:rFonts w:ascii="Arial" w:hAnsi="Arial" w:cs="Arial"/>
          <w:lang w:val="en-US"/>
        </w:rPr>
        <w:t>= 10.</w:t>
      </w:r>
      <w:r w:rsidR="61CC9628" w:rsidRPr="039404BF">
        <w:rPr>
          <w:rFonts w:ascii="Arial" w:hAnsi="Arial" w:cs="Arial"/>
          <w:lang w:val="en-US"/>
        </w:rPr>
        <w:t>1</w:t>
      </w:r>
      <w:r w:rsidR="67899A52" w:rsidRPr="039404BF">
        <w:rPr>
          <w:rFonts w:ascii="Arial" w:hAnsi="Arial" w:cs="Arial"/>
          <w:lang w:val="en-US"/>
        </w:rPr>
        <w:t>)</w:t>
      </w:r>
      <w:r w:rsidR="23DB654C" w:rsidRPr="039404BF">
        <w:rPr>
          <w:rFonts w:ascii="Arial" w:hAnsi="Arial" w:cs="Arial"/>
          <w:lang w:val="en-US"/>
        </w:rPr>
        <w:t>.</w:t>
      </w:r>
    </w:p>
    <w:p w14:paraId="6A4AFD09" w14:textId="32A6ECD2" w:rsidR="008E5904"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2. </w:t>
      </w:r>
      <w:r w:rsidR="008E5904">
        <w:rPr>
          <w:rFonts w:ascii="Arial" w:hAnsi="Arial" w:cs="Arial"/>
          <w:u w:val="single"/>
          <w:lang w:val="en-US"/>
        </w:rPr>
        <w:t xml:space="preserve">Physiological and subjective </w:t>
      </w:r>
      <w:r w:rsidR="008E5904" w:rsidRPr="008F1CDF">
        <w:rPr>
          <w:rFonts w:ascii="Arial" w:hAnsi="Arial" w:cs="Arial"/>
          <w:u w:val="single"/>
          <w:lang w:val="en-US"/>
        </w:rPr>
        <w:t>results</w:t>
      </w:r>
    </w:p>
    <w:p w14:paraId="35B75B8F" w14:textId="355E16D2" w:rsidR="00C15582" w:rsidRDefault="4F66D746" w:rsidP="006F1403">
      <w:pPr>
        <w:spacing w:line="480" w:lineRule="auto"/>
        <w:jc w:val="both"/>
        <w:rPr>
          <w:rFonts w:ascii="Arial" w:hAnsi="Arial" w:cs="Arial"/>
          <w:lang w:val="en-US"/>
        </w:rPr>
        <w:sectPr w:rsidR="00C15582" w:rsidSect="00C15582">
          <w:pgSz w:w="11906" w:h="16838"/>
          <w:pgMar w:top="1417" w:right="1417" w:bottom="1134" w:left="1417" w:header="708" w:footer="708" w:gutter="0"/>
          <w:lnNumType w:countBy="1" w:restart="continuous"/>
          <w:cols w:space="708"/>
          <w:docGrid w:linePitch="360"/>
        </w:sectPr>
      </w:pPr>
      <w:r w:rsidRPr="039404BF">
        <w:rPr>
          <w:rFonts w:ascii="Arial" w:hAnsi="Arial" w:cs="Arial"/>
          <w:lang w:val="en-US"/>
        </w:rPr>
        <w:t xml:space="preserve">The stress intervention significantly increased subjective stress response (arousal, </w:t>
      </w:r>
      <w:proofErr w:type="gramStart"/>
      <w:r w:rsidRPr="039404BF">
        <w:rPr>
          <w:rFonts w:ascii="Arial" w:hAnsi="Arial" w:cs="Arial"/>
          <w:lang w:val="en-US"/>
        </w:rPr>
        <w:t>valence</w:t>
      </w:r>
      <w:proofErr w:type="gramEnd"/>
      <w:r w:rsidRPr="039404BF">
        <w:rPr>
          <w:rFonts w:ascii="Arial" w:hAnsi="Arial" w:cs="Arial"/>
          <w:lang w:val="en-US"/>
        </w:rPr>
        <w:t xml:space="preserve"> and subjective stress), as well as physiological response</w:t>
      </w:r>
      <w:r w:rsidR="14A39B8F" w:rsidRPr="039404BF">
        <w:rPr>
          <w:rFonts w:ascii="Arial" w:hAnsi="Arial" w:cs="Arial"/>
          <w:lang w:val="en-US"/>
        </w:rPr>
        <w:t xml:space="preserve"> (cortisol levels)</w:t>
      </w:r>
      <w:r w:rsidRPr="039404BF">
        <w:rPr>
          <w:rFonts w:ascii="Arial" w:hAnsi="Arial" w:cs="Arial"/>
          <w:lang w:val="en-US"/>
        </w:rPr>
        <w:t>. For detailed statistics refer to the supplement and Figure</w:t>
      </w:r>
      <w:r w:rsidR="39418A79" w:rsidRPr="039404BF">
        <w:rPr>
          <w:rFonts w:ascii="Arial" w:hAnsi="Arial" w:cs="Arial"/>
          <w:lang w:val="en-US"/>
        </w:rPr>
        <w:t xml:space="preserve"> 3.</w:t>
      </w:r>
    </w:p>
    <w:p w14:paraId="35BD2A46" w14:textId="0CC2F579" w:rsidR="00C15582" w:rsidRDefault="003C72CA"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7CBE3D6E" w:rsidR="001E1DDC" w:rsidRDefault="001E1DDC" w:rsidP="001E1DDC">
      <w:pPr>
        <w:spacing w:line="480" w:lineRule="auto"/>
        <w:jc w:val="both"/>
        <w:rPr>
          <w:rFonts w:ascii="Arial" w:hAnsi="Arial" w:cs="Arial"/>
          <w:lang w:val="en-US"/>
        </w:rPr>
        <w:sectPr w:rsidR="001E1DDC" w:rsidSect="00C15582">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001447F3" w:rsidRPr="728432B7">
        <w:rPr>
          <w:rFonts w:ascii="Arial" w:hAnsi="Arial" w:cs="Arial"/>
          <w:lang w:val="en-US"/>
        </w:rPr>
        <w:t>Physiological (cortisol)</w:t>
      </w:r>
      <w:r w:rsidR="00BE5434" w:rsidRPr="728432B7">
        <w:rPr>
          <w:rFonts w:ascii="Arial" w:hAnsi="Arial" w:cs="Arial"/>
          <w:lang w:val="en-US"/>
        </w:rPr>
        <w:t xml:space="preserve"> (A)</w:t>
      </w:r>
      <w:r w:rsidR="001447F3" w:rsidRPr="728432B7">
        <w:rPr>
          <w:rFonts w:ascii="Arial" w:hAnsi="Arial" w:cs="Arial"/>
          <w:lang w:val="en-US"/>
        </w:rPr>
        <w:t xml:space="preserve"> and subjective</w:t>
      </w:r>
      <w:r w:rsidRPr="728432B7">
        <w:rPr>
          <w:rFonts w:ascii="Arial" w:hAnsi="Arial" w:cs="Arial"/>
          <w:lang w:val="en-US"/>
        </w:rPr>
        <w:t xml:space="preserve"> stress</w:t>
      </w:r>
      <w:r w:rsidR="001447F3" w:rsidRPr="728432B7">
        <w:rPr>
          <w:rFonts w:ascii="Arial" w:hAnsi="Arial" w:cs="Arial"/>
          <w:lang w:val="en-US"/>
        </w:rPr>
        <w:t xml:space="preserve"> response</w:t>
      </w:r>
      <w:r w:rsidR="00BE5434" w:rsidRPr="728432B7">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r w:rsidR="04F79F67" w:rsidRPr="728432B7">
        <w:rPr>
          <w:rFonts w:ascii="Arial" w:hAnsi="Arial" w:cs="Arial"/>
          <w:lang w:val="en-US"/>
        </w:rPr>
        <w:t xml:space="preserve">period of </w:t>
      </w:r>
      <w:r w:rsidR="3E795D22" w:rsidRPr="728432B7">
        <w:rPr>
          <w:rFonts w:ascii="Arial" w:hAnsi="Arial" w:cs="Arial"/>
          <w:lang w:val="en-US"/>
        </w:rPr>
        <w:t xml:space="preserve">intervention (either </w:t>
      </w:r>
      <w:r w:rsidRPr="728432B7">
        <w:rPr>
          <w:rFonts w:ascii="Arial" w:hAnsi="Arial" w:cs="Arial"/>
          <w:lang w:val="en-US"/>
        </w:rPr>
        <w:t xml:space="preserve">stress induction (TSST) </w:t>
      </w:r>
      <w:r w:rsidR="02BFD672" w:rsidRPr="728432B7">
        <w:rPr>
          <w:rFonts w:ascii="Arial" w:hAnsi="Arial" w:cs="Arial"/>
          <w:lang w:val="en-US"/>
        </w:rPr>
        <w:t xml:space="preserve">or </w:t>
      </w:r>
      <w:r w:rsidRPr="728432B7">
        <w:rPr>
          <w:rFonts w:ascii="Arial" w:hAnsi="Arial" w:cs="Arial"/>
          <w:lang w:val="en-US"/>
        </w:rPr>
        <w:t>control intervention</w:t>
      </w:r>
      <w:r w:rsidR="4D380265" w:rsidRPr="728432B7">
        <w:rPr>
          <w:rFonts w:ascii="Arial" w:hAnsi="Arial" w:cs="Arial"/>
          <w:lang w:val="en-US"/>
        </w:rPr>
        <w:t>)</w:t>
      </w:r>
      <w:r w:rsidRPr="728432B7">
        <w:rPr>
          <w:rFonts w:ascii="Arial" w:hAnsi="Arial" w:cs="Arial"/>
          <w:lang w:val="en-US"/>
        </w:rPr>
        <w:t xml:space="preserve">, grey shaded area: </w:t>
      </w:r>
      <w:r w:rsidR="001447F3" w:rsidRPr="728432B7">
        <w:rPr>
          <w:rFonts w:ascii="Arial" w:hAnsi="Arial" w:cs="Arial"/>
          <w:lang w:val="en-US"/>
        </w:rPr>
        <w:t>reversal learning task</w:t>
      </w:r>
      <w:r w:rsidR="00C301CF" w:rsidRPr="728432B7">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noProof/>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2025F124" w:rsidR="00C15582" w:rsidRDefault="00C15582" w:rsidP="006F1403">
      <w:pPr>
        <w:spacing w:line="480" w:lineRule="auto"/>
        <w:jc w:val="both"/>
        <w:rPr>
          <w:rFonts w:ascii="Arial" w:hAnsi="Arial" w:cs="Arial"/>
          <w:lang w:val="en-US"/>
        </w:rPr>
        <w:sectPr w:rsidR="00C15582" w:rsidSect="00C15582">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r w:rsidR="001E1DDC">
        <w:rPr>
          <w:rFonts w:ascii="Arial" w:hAnsi="Arial" w:cs="Arial"/>
          <w:lang w:val="en-US"/>
        </w:rPr>
        <w:t>4</w:t>
      </w:r>
      <w:r w:rsidR="00C301CF">
        <w:rPr>
          <w:rFonts w:ascii="Arial" w:hAnsi="Arial" w:cs="Arial"/>
          <w:lang w:val="en-US"/>
        </w:rPr>
        <w:t xml:space="preserve"> </w:t>
      </w:r>
      <w:r w:rsidR="001E1DDC">
        <w:rPr>
          <w:rFonts w:ascii="Arial" w:hAnsi="Arial" w:cs="Arial"/>
          <w:lang w:val="en-US"/>
        </w:rPr>
        <w:t>Correct responses across task (1), as well as phases (1a-c) and interindividual differences between conditions (2)</w:t>
      </w:r>
    </w:p>
    <w:p w14:paraId="1C47720F" w14:textId="00B22A6C" w:rsidR="00FA7131" w:rsidRPr="00FA7131" w:rsidRDefault="552368FF" w:rsidP="450E4154">
      <w:pPr>
        <w:spacing w:line="480" w:lineRule="auto"/>
        <w:jc w:val="both"/>
        <w:rPr>
          <w:rFonts w:ascii="Arial" w:hAnsi="Arial" w:cs="Arial"/>
          <w:lang w:val="en-US"/>
        </w:rPr>
      </w:pPr>
      <w:r w:rsidRPr="450E4154">
        <w:rPr>
          <w:rFonts w:ascii="Arial" w:hAnsi="Arial" w:cs="Arial"/>
          <w:u w:val="single"/>
          <w:lang w:val="en-US"/>
        </w:rPr>
        <w:lastRenderedPageBreak/>
        <w:t xml:space="preserve">3.3. </w:t>
      </w:r>
      <w:r w:rsidR="6C956DE5" w:rsidRPr="450E4154">
        <w:rPr>
          <w:rFonts w:ascii="Arial" w:hAnsi="Arial" w:cs="Arial"/>
          <w:u w:val="single"/>
          <w:lang w:val="en-US"/>
        </w:rPr>
        <w:t>Behavioral results</w:t>
      </w:r>
      <w:r w:rsidR="1A846D4D" w:rsidRPr="450E4154">
        <w:rPr>
          <w:rFonts w:ascii="Arial" w:hAnsi="Arial" w:cs="Arial"/>
          <w:lang w:val="en-US"/>
        </w:rPr>
        <w:t xml:space="preserve"> </w:t>
      </w:r>
      <w:r w:rsidR="6EA08733" w:rsidRPr="450E4154">
        <w:rPr>
          <w:rFonts w:ascii="Arial" w:hAnsi="Arial" w:cs="Arial"/>
          <w:lang w:val="en-US"/>
        </w:rPr>
        <w:t>(690 words)</w:t>
      </w:r>
    </w:p>
    <w:p w14:paraId="36D1BD83" w14:textId="4D6D3C28" w:rsidR="00FA7131" w:rsidRPr="00FA7131" w:rsidRDefault="60AF333F" w:rsidP="691CB35D">
      <w:pPr>
        <w:spacing w:line="480" w:lineRule="auto"/>
        <w:jc w:val="both"/>
        <w:rPr>
          <w:rFonts w:ascii="Arial" w:hAnsi="Arial" w:cs="Arial"/>
          <w:u w:val="single"/>
          <w:lang w:val="en-US"/>
        </w:rPr>
      </w:pPr>
      <w:r w:rsidRPr="039404BF">
        <w:rPr>
          <w:rFonts w:ascii="Arial" w:hAnsi="Arial" w:cs="Arial"/>
          <w:lang w:val="en-US"/>
        </w:rPr>
        <w:t xml:space="preserve">Best-fitting multilevel linear modeling included a random-subject intercept, as well as a main effect of condition and phase. </w:t>
      </w:r>
      <w:r w:rsidR="6E34E7FC" w:rsidRPr="039404BF">
        <w:rPr>
          <w:rFonts w:ascii="Arial" w:hAnsi="Arial" w:cs="Arial"/>
          <w:lang w:val="en-US"/>
        </w:rPr>
        <w:t xml:space="preserve">Predicting correct responses on a single-trial basis with </w:t>
      </w:r>
      <w:r w:rsidRPr="039404BF">
        <w:rPr>
          <w:rFonts w:ascii="Arial" w:hAnsi="Arial" w:cs="Arial"/>
          <w:lang w:val="en-US"/>
        </w:rPr>
        <w:t xml:space="preserve">multilevel linear modeling </w:t>
      </w:r>
      <w:r w:rsidR="6E34E7FC" w:rsidRPr="039404BF">
        <w:rPr>
          <w:rFonts w:ascii="Arial" w:hAnsi="Arial" w:cs="Arial"/>
          <w:lang w:val="en-US"/>
        </w:rPr>
        <w:t xml:space="preserve">indicated the expected task effect </w:t>
      </w:r>
      <w:r w:rsidR="702D53CC" w:rsidRPr="039404BF">
        <w:rPr>
          <w:rFonts w:ascii="Arial" w:hAnsi="Arial" w:cs="Arial"/>
          <w:lang w:val="en-US"/>
        </w:rPr>
        <w:t>under</w:t>
      </w:r>
      <w:r w:rsidR="6E34E7FC" w:rsidRPr="039404BF">
        <w:rPr>
          <w:rFonts w:ascii="Arial" w:hAnsi="Arial" w:cs="Arial"/>
          <w:lang w:val="en-US"/>
        </w:rPr>
        <w:t xml:space="preserve"> reversal (</w:t>
      </w:r>
      <w:r w:rsidR="6E34E7FC" w:rsidRPr="039404BF">
        <w:rPr>
          <w:rFonts w:ascii="Arial" w:hAnsi="Arial" w:cs="Arial"/>
          <w:i/>
          <w:iCs/>
          <w:lang w:val="en-US"/>
        </w:rPr>
        <w:t>p</w:t>
      </w:r>
      <w:r w:rsidR="6E34E7FC" w:rsidRPr="039404BF">
        <w:rPr>
          <w:rFonts w:ascii="Arial" w:hAnsi="Arial" w:cs="Arial"/>
          <w:lang w:val="en-US"/>
        </w:rPr>
        <w:t xml:space="preserve"> &lt; 0.001) and</w:t>
      </w:r>
      <w:r w:rsidR="3C6A39DA" w:rsidRPr="039404BF">
        <w:rPr>
          <w:rFonts w:ascii="Arial" w:hAnsi="Arial" w:cs="Arial"/>
          <w:lang w:val="en-US"/>
        </w:rPr>
        <w:t xml:space="preserve"> </w:t>
      </w:r>
      <w:r w:rsidR="702D53CC" w:rsidRPr="039404BF">
        <w:rPr>
          <w:rFonts w:ascii="Arial" w:hAnsi="Arial" w:cs="Arial"/>
          <w:lang w:val="en-US"/>
        </w:rPr>
        <w:t>in the</w:t>
      </w:r>
      <w:r w:rsidR="4DC948F5" w:rsidRPr="039404BF">
        <w:rPr>
          <w:rFonts w:ascii="Arial" w:hAnsi="Arial" w:cs="Arial"/>
          <w:lang w:val="en-US"/>
        </w:rPr>
        <w:t xml:space="preserve"> second</w:t>
      </w:r>
      <w:r w:rsidR="6E34E7FC" w:rsidRPr="039404BF">
        <w:rPr>
          <w:rFonts w:ascii="Arial" w:hAnsi="Arial" w:cs="Arial"/>
          <w:lang w:val="en-US"/>
        </w:rPr>
        <w:t xml:space="preserve"> stable phase (</w:t>
      </w:r>
      <w:r w:rsidR="6E34E7FC" w:rsidRPr="039404BF">
        <w:rPr>
          <w:rFonts w:ascii="Arial" w:hAnsi="Arial" w:cs="Arial"/>
          <w:i/>
          <w:iCs/>
          <w:lang w:val="en-US"/>
        </w:rPr>
        <w:t>p</w:t>
      </w:r>
      <w:r w:rsidR="6E34E7FC" w:rsidRPr="039404BF">
        <w:rPr>
          <w:rFonts w:ascii="Arial" w:hAnsi="Arial" w:cs="Arial"/>
          <w:lang w:val="en-US"/>
        </w:rPr>
        <w:t xml:space="preserve"> &lt; 0.001).</w:t>
      </w:r>
      <w:r w:rsidR="3C6A39DA" w:rsidRPr="039404BF">
        <w:rPr>
          <w:rFonts w:ascii="Arial" w:hAnsi="Arial" w:cs="Arial"/>
          <w:lang w:val="en-US"/>
        </w:rPr>
        <w:t xml:space="preserve"> For both </w:t>
      </w:r>
      <w:r w:rsidR="2A020060" w:rsidRPr="039404BF">
        <w:rPr>
          <w:rFonts w:ascii="Arial" w:hAnsi="Arial" w:cs="Arial"/>
          <w:lang w:val="en-US"/>
        </w:rPr>
        <w:t>phases</w:t>
      </w:r>
      <w:r w:rsidR="1CEA302B" w:rsidRPr="039404BF">
        <w:rPr>
          <w:rFonts w:ascii="Arial" w:hAnsi="Arial" w:cs="Arial"/>
          <w:lang w:val="en-US"/>
        </w:rPr>
        <w:t>,</w:t>
      </w:r>
      <w:r w:rsidR="2A020060" w:rsidRPr="039404BF">
        <w:rPr>
          <w:rFonts w:ascii="Arial" w:hAnsi="Arial" w:cs="Arial"/>
          <w:lang w:val="en-US"/>
        </w:rPr>
        <w:t xml:space="preserve"> </w:t>
      </w:r>
      <w:r w:rsidR="1CEA302B" w:rsidRPr="039404BF">
        <w:rPr>
          <w:rFonts w:ascii="Arial" w:hAnsi="Arial" w:cs="Arial"/>
          <w:lang w:val="en-US"/>
        </w:rPr>
        <w:t>correct responses decrease</w:t>
      </w:r>
      <w:r w:rsidR="06DE904B" w:rsidRPr="039404BF">
        <w:rPr>
          <w:rFonts w:ascii="Arial" w:hAnsi="Arial" w:cs="Arial"/>
          <w:lang w:val="en-US"/>
        </w:rPr>
        <w:t>d</w:t>
      </w:r>
      <w:r w:rsidR="1CEA302B" w:rsidRPr="039404BF">
        <w:rPr>
          <w:rFonts w:ascii="Arial" w:hAnsi="Arial" w:cs="Arial"/>
          <w:lang w:val="en-US"/>
        </w:rPr>
        <w:t xml:space="preserve"> with respect to the first reference phase.</w:t>
      </w:r>
      <w:r w:rsidR="6E34E7FC" w:rsidRPr="039404BF">
        <w:rPr>
          <w:rFonts w:ascii="Arial" w:hAnsi="Arial" w:cs="Arial"/>
          <w:lang w:val="en-US"/>
        </w:rPr>
        <w:t xml:space="preserve"> Furthermore, </w:t>
      </w:r>
      <w:r w:rsidR="702D53CC" w:rsidRPr="039404BF">
        <w:rPr>
          <w:rFonts w:ascii="Arial" w:hAnsi="Arial" w:cs="Arial"/>
          <w:lang w:val="en-US"/>
        </w:rPr>
        <w:t>there was a main</w:t>
      </w:r>
      <w:r w:rsidR="6E34E7FC" w:rsidRPr="039404BF">
        <w:rPr>
          <w:rFonts w:ascii="Arial" w:hAnsi="Arial" w:cs="Arial"/>
          <w:lang w:val="en-US"/>
        </w:rPr>
        <w:t xml:space="preserve"> effect </w:t>
      </w:r>
      <w:r w:rsidR="702D53CC" w:rsidRPr="039404BF">
        <w:rPr>
          <w:rFonts w:ascii="Arial" w:hAnsi="Arial" w:cs="Arial"/>
          <w:lang w:val="en-US"/>
        </w:rPr>
        <w:t>of condition (</w:t>
      </w:r>
      <w:r w:rsidR="702D53CC" w:rsidRPr="039404BF">
        <w:rPr>
          <w:rFonts w:ascii="Arial" w:hAnsi="Arial" w:cs="Arial"/>
          <w:i/>
          <w:iCs/>
          <w:lang w:val="en-US"/>
        </w:rPr>
        <w:t xml:space="preserve">p </w:t>
      </w:r>
      <w:r w:rsidR="702D53CC" w:rsidRPr="039404BF">
        <w:rPr>
          <w:rFonts w:ascii="Arial" w:hAnsi="Arial" w:cs="Arial"/>
          <w:lang w:val="en-US"/>
        </w:rPr>
        <w:t>= 0.02</w:t>
      </w:r>
      <w:r w:rsidR="3FC963E2" w:rsidRPr="039404BF">
        <w:rPr>
          <w:rFonts w:ascii="Arial" w:hAnsi="Arial" w:cs="Arial"/>
          <w:lang w:val="en-US"/>
        </w:rPr>
        <w:t>0</w:t>
      </w:r>
      <w:r w:rsidR="702D53CC" w:rsidRPr="039404BF">
        <w:rPr>
          <w:rFonts w:ascii="Arial" w:hAnsi="Arial" w:cs="Arial"/>
          <w:lang w:val="en-US"/>
        </w:rPr>
        <w:t>), suggesting that participants' correct responses</w:t>
      </w:r>
      <w:r w:rsidR="61449B47" w:rsidRPr="039404BF">
        <w:rPr>
          <w:rFonts w:ascii="Arial" w:hAnsi="Arial" w:cs="Arial"/>
          <w:lang w:val="en-US"/>
        </w:rPr>
        <w:t xml:space="preserve"> subtly</w:t>
      </w:r>
      <w:r w:rsidR="702D53CC" w:rsidRPr="039404BF">
        <w:rPr>
          <w:rFonts w:ascii="Arial" w:hAnsi="Arial" w:cs="Arial"/>
          <w:lang w:val="en-US"/>
        </w:rPr>
        <w:t xml:space="preserve"> increased with a </w:t>
      </w:r>
      <w:r w:rsidR="61449B47" w:rsidRPr="039404BF">
        <w:rPr>
          <w:rFonts w:ascii="Arial" w:hAnsi="Arial" w:cs="Arial"/>
          <w:lang w:val="en-US"/>
        </w:rPr>
        <w:t xml:space="preserve">1.13 higher chance for correct responses under stress (see </w:t>
      </w:r>
      <w:r w:rsidR="1012B7F0" w:rsidRPr="039404BF">
        <w:rPr>
          <w:rFonts w:ascii="Arial" w:hAnsi="Arial" w:cs="Arial"/>
          <w:lang w:val="en-US"/>
        </w:rPr>
        <w:t>Table 1 and Supplement</w:t>
      </w:r>
      <w:r w:rsidR="5015A255" w:rsidRPr="039404BF">
        <w:rPr>
          <w:rFonts w:ascii="Arial" w:hAnsi="Arial" w:cs="Arial"/>
          <w:lang w:val="en-US"/>
        </w:rPr>
        <w:t>:</w:t>
      </w:r>
      <w:r w:rsidR="35750708" w:rsidRPr="039404BF">
        <w:rPr>
          <w:rFonts w:ascii="Arial" w:hAnsi="Arial" w:cs="Arial"/>
          <w:lang w:val="en-US"/>
        </w:rPr>
        <w:t xml:space="preserve"> Figure S1</w:t>
      </w:r>
      <w:r w:rsidR="61449B47" w:rsidRPr="039404BF">
        <w:rPr>
          <w:rFonts w:ascii="Arial" w:hAnsi="Arial" w:cs="Arial"/>
          <w:lang w:val="en-US"/>
        </w:rPr>
        <w:t>)</w:t>
      </w:r>
      <w:r w:rsidR="702D53CC" w:rsidRPr="039404BF">
        <w:rPr>
          <w:rFonts w:ascii="Arial" w:hAnsi="Arial" w:cs="Arial"/>
          <w:lang w:val="en-US"/>
        </w:rPr>
        <w:t>.</w:t>
      </w:r>
      <w:r w:rsidR="57A88BF3" w:rsidRPr="039404BF">
        <w:rPr>
          <w:rFonts w:ascii="Arial" w:hAnsi="Arial" w:cs="Arial"/>
          <w:lang w:val="en-US"/>
        </w:rPr>
        <w:t xml:space="preserve"> As becomes apparent in Figure 4.2 the effects of stress on correct responses were quite heterogenous with high interindividual variability.</w:t>
      </w:r>
      <w:r w:rsidR="61582FD8" w:rsidRPr="039404BF">
        <w:rPr>
          <w:rFonts w:ascii="Arial" w:hAnsi="Arial" w:cs="Arial"/>
          <w:lang w:val="en-US"/>
        </w:rPr>
        <w:t xml:space="preserve"> </w:t>
      </w:r>
      <w:r w:rsidR="702D53CC" w:rsidRPr="039404BF">
        <w:rPr>
          <w:rFonts w:ascii="Arial" w:hAnsi="Arial" w:cs="Arial"/>
          <w:lang w:val="en-US"/>
        </w:rPr>
        <w:t>The</w:t>
      </w:r>
      <w:r w:rsidR="40748198" w:rsidRPr="039404BF">
        <w:rPr>
          <w:rFonts w:ascii="Arial" w:hAnsi="Arial" w:cs="Arial"/>
          <w:lang w:val="en-US"/>
        </w:rPr>
        <w:t xml:space="preserve"> findings on correct responses</w:t>
      </w:r>
      <w:r w:rsidR="702D53CC" w:rsidRPr="039404BF">
        <w:rPr>
          <w:rFonts w:ascii="Arial" w:hAnsi="Arial" w:cs="Arial"/>
          <w:lang w:val="en-US"/>
        </w:rPr>
        <w:t xml:space="preserve"> were supported by a significant main effect (</w:t>
      </w:r>
      <w:r w:rsidR="702D53CC" w:rsidRPr="039404BF">
        <w:rPr>
          <w:rFonts w:ascii="Arial" w:hAnsi="Arial" w:cs="Arial"/>
          <w:i/>
          <w:iCs/>
          <w:lang w:val="en-US"/>
        </w:rPr>
        <w:t xml:space="preserve">p </w:t>
      </w:r>
      <w:r w:rsidR="702D53CC" w:rsidRPr="039404BF">
        <w:rPr>
          <w:rFonts w:ascii="Arial" w:hAnsi="Arial" w:cs="Arial"/>
          <w:lang w:val="en-US"/>
        </w:rPr>
        <w:t>= 0.030)</w:t>
      </w:r>
      <w:r w:rsidR="2A020060" w:rsidRPr="039404BF">
        <w:rPr>
          <w:rFonts w:ascii="Arial" w:hAnsi="Arial" w:cs="Arial"/>
          <w:lang w:val="en-US"/>
        </w:rPr>
        <w:t xml:space="preserve"> of stress </w:t>
      </w:r>
      <w:r w:rsidR="702D53CC" w:rsidRPr="039404BF">
        <w:rPr>
          <w:rFonts w:ascii="Arial" w:hAnsi="Arial" w:cs="Arial"/>
          <w:lang w:val="en-US"/>
        </w:rPr>
        <w:t xml:space="preserve">when physiological stress level (AUC) </w:t>
      </w:r>
      <w:r w:rsidR="1CEA302B" w:rsidRPr="039404BF">
        <w:rPr>
          <w:rFonts w:ascii="Arial" w:hAnsi="Arial" w:cs="Arial"/>
          <w:lang w:val="en-US"/>
        </w:rPr>
        <w:t xml:space="preserve">was used as a continuous predictor </w:t>
      </w:r>
      <w:r w:rsidR="702D53CC" w:rsidRPr="039404BF">
        <w:rPr>
          <w:rFonts w:ascii="Arial" w:hAnsi="Arial" w:cs="Arial"/>
          <w:lang w:val="en-US"/>
        </w:rPr>
        <w:t>instead of experimental condition</w:t>
      </w:r>
      <w:r w:rsidR="2A020060" w:rsidRPr="039404BF">
        <w:rPr>
          <w:rFonts w:ascii="Arial" w:hAnsi="Arial" w:cs="Arial"/>
          <w:lang w:val="en-US"/>
        </w:rPr>
        <w:t xml:space="preserve"> (</w:t>
      </w:r>
      <w:r w:rsidR="5CAD8E22" w:rsidRPr="039404BF">
        <w:rPr>
          <w:rFonts w:ascii="Arial" w:hAnsi="Arial" w:cs="Arial"/>
          <w:lang w:val="en-US"/>
        </w:rPr>
        <w:t xml:space="preserve">see </w:t>
      </w:r>
      <w:r w:rsidR="295469A7" w:rsidRPr="039404BF">
        <w:rPr>
          <w:rFonts w:ascii="Arial" w:hAnsi="Arial" w:cs="Arial"/>
          <w:lang w:val="en-US"/>
        </w:rPr>
        <w:t>Supplement</w:t>
      </w:r>
      <w:r w:rsidR="206CF542" w:rsidRPr="039404BF">
        <w:rPr>
          <w:rFonts w:ascii="Arial" w:hAnsi="Arial" w:cs="Arial"/>
          <w:lang w:val="en-US"/>
        </w:rPr>
        <w:t>ary Table S-A</w:t>
      </w:r>
      <w:r w:rsidR="5CAD8E22" w:rsidRPr="039404BF">
        <w:rPr>
          <w:rFonts w:ascii="Arial" w:hAnsi="Arial" w:cs="Arial"/>
          <w:lang w:val="en-US"/>
        </w:rPr>
        <w:t>)</w:t>
      </w:r>
      <w:r w:rsidR="702D53CC" w:rsidRPr="039404BF">
        <w:rPr>
          <w:rFonts w:ascii="Arial" w:hAnsi="Arial" w:cs="Arial"/>
          <w:lang w:val="en-US"/>
        </w:rPr>
        <w:t>. In this model</w:t>
      </w:r>
      <w:r w:rsidR="2E4B7265" w:rsidRPr="039404BF">
        <w:rPr>
          <w:rFonts w:ascii="Arial" w:hAnsi="Arial" w:cs="Arial"/>
          <w:lang w:val="en-US"/>
        </w:rPr>
        <w:t>,</w:t>
      </w:r>
      <w:r w:rsidR="702D53CC" w:rsidRPr="039404BF">
        <w:rPr>
          <w:rFonts w:ascii="Arial" w:hAnsi="Arial" w:cs="Arial"/>
          <w:lang w:val="en-US"/>
        </w:rPr>
        <w:t xml:space="preserve"> </w:t>
      </w:r>
      <w:r w:rsidR="4DC948F5" w:rsidRPr="039404BF">
        <w:rPr>
          <w:rFonts w:ascii="Arial" w:hAnsi="Arial" w:cs="Arial"/>
          <w:lang w:val="en-US"/>
        </w:rPr>
        <w:t>task effects were again significant for the reversal phase (</w:t>
      </w:r>
      <w:r w:rsidR="4DC948F5" w:rsidRPr="039404BF">
        <w:rPr>
          <w:rFonts w:ascii="Arial" w:hAnsi="Arial" w:cs="Arial"/>
          <w:i/>
          <w:iCs/>
          <w:lang w:val="en-US"/>
        </w:rPr>
        <w:t>p</w:t>
      </w:r>
      <w:r w:rsidR="4DC948F5" w:rsidRPr="039404BF">
        <w:rPr>
          <w:rFonts w:ascii="Arial" w:hAnsi="Arial" w:cs="Arial"/>
          <w:lang w:val="en-US"/>
        </w:rPr>
        <w:t xml:space="preserve"> &lt; 0.001) as well as the stable phase (</w:t>
      </w:r>
      <w:r w:rsidR="4DC948F5" w:rsidRPr="039404BF">
        <w:rPr>
          <w:rFonts w:ascii="Arial" w:hAnsi="Arial" w:cs="Arial"/>
          <w:i/>
          <w:iCs/>
          <w:lang w:val="en-US"/>
        </w:rPr>
        <w:t>p</w:t>
      </w:r>
      <w:r w:rsidR="4DC948F5" w:rsidRPr="039404BF">
        <w:rPr>
          <w:rFonts w:ascii="Arial" w:hAnsi="Arial" w:cs="Arial"/>
          <w:lang w:val="en-US"/>
        </w:rPr>
        <w:t xml:space="preserve"> &lt; 0.001).</w:t>
      </w:r>
      <w:r w:rsidR="47ED2FAF" w:rsidRPr="039404BF">
        <w:rPr>
          <w:rFonts w:ascii="Arial" w:hAnsi="Arial" w:cs="Arial"/>
          <w:lang w:val="en-US"/>
        </w:rPr>
        <w:t xml:space="preserve"> </w:t>
      </w:r>
      <w:r w:rsidR="00921085" w:rsidRPr="0027585C">
        <w:rPr>
          <w:lang w:val="en-US"/>
        </w:rPr>
        <w:br/>
      </w:r>
      <w:r w:rsidRPr="039404BF">
        <w:rPr>
          <w:rFonts w:ascii="Arial" w:hAnsi="Arial" w:cs="Arial"/>
          <w:lang w:val="en-US"/>
        </w:rPr>
        <w:t>Regarding win-stay behavior, best-fitting multilevel linear modeling included a random-subject intercept, as well as a main effect of condition and phase. T</w:t>
      </w:r>
      <w:r w:rsidR="702D53CC" w:rsidRPr="039404BF">
        <w:rPr>
          <w:rFonts w:ascii="Arial" w:hAnsi="Arial" w:cs="Arial"/>
          <w:lang w:val="en-US"/>
        </w:rPr>
        <w:t>ask effects of reversal phase (</w:t>
      </w:r>
      <w:r w:rsidR="702D53CC" w:rsidRPr="039404BF">
        <w:rPr>
          <w:rFonts w:ascii="Arial" w:hAnsi="Arial" w:cs="Arial"/>
          <w:i/>
          <w:iCs/>
          <w:lang w:val="en-US"/>
        </w:rPr>
        <w:t>p</w:t>
      </w:r>
      <w:r w:rsidR="702D53CC" w:rsidRPr="039404BF">
        <w:rPr>
          <w:rFonts w:ascii="Arial" w:hAnsi="Arial" w:cs="Arial"/>
          <w:lang w:val="en-US"/>
        </w:rPr>
        <w:t xml:space="preserve"> &lt; 0.001) and stable phase (</w:t>
      </w:r>
      <w:r w:rsidR="702D53CC" w:rsidRPr="039404BF">
        <w:rPr>
          <w:rFonts w:ascii="Arial" w:hAnsi="Arial" w:cs="Arial"/>
          <w:i/>
          <w:iCs/>
          <w:lang w:val="en-US"/>
        </w:rPr>
        <w:t>p</w:t>
      </w:r>
      <w:r w:rsidR="702D53CC" w:rsidRPr="039404BF">
        <w:rPr>
          <w:rFonts w:ascii="Arial" w:hAnsi="Arial" w:cs="Arial"/>
          <w:lang w:val="en-US"/>
        </w:rPr>
        <w:t xml:space="preserve"> &lt; 0.001) were significant, but not experimental condition </w:t>
      </w:r>
      <w:r w:rsidR="4DC948F5" w:rsidRPr="039404BF">
        <w:rPr>
          <w:rFonts w:ascii="Arial" w:hAnsi="Arial" w:cs="Arial"/>
          <w:lang w:val="en-US"/>
        </w:rPr>
        <w:t>(</w:t>
      </w:r>
      <w:r w:rsidR="4DC948F5" w:rsidRPr="039404BF">
        <w:rPr>
          <w:rFonts w:ascii="Arial" w:hAnsi="Arial" w:cs="Arial"/>
          <w:i/>
          <w:iCs/>
          <w:lang w:val="en-US"/>
        </w:rPr>
        <w:t xml:space="preserve">p </w:t>
      </w:r>
      <w:r w:rsidR="4DC948F5" w:rsidRPr="039404BF">
        <w:rPr>
          <w:rFonts w:ascii="Arial" w:hAnsi="Arial" w:cs="Arial"/>
          <w:lang w:val="en-US"/>
        </w:rPr>
        <w:t>= 0.</w:t>
      </w:r>
      <w:r w:rsidR="3FC963E2" w:rsidRPr="039404BF">
        <w:rPr>
          <w:rFonts w:ascii="Arial" w:hAnsi="Arial" w:cs="Arial"/>
          <w:lang w:val="en-US"/>
        </w:rPr>
        <w:t>22</w:t>
      </w:r>
      <w:r w:rsidR="4DC948F5" w:rsidRPr="039404BF">
        <w:rPr>
          <w:rFonts w:ascii="Arial" w:hAnsi="Arial" w:cs="Arial"/>
          <w:lang w:val="en-US"/>
        </w:rPr>
        <w:t>). Similarly, lose-switch behavior resulted in significant task effects of reversal phase (</w:t>
      </w:r>
      <w:r w:rsidR="4DC948F5" w:rsidRPr="039404BF">
        <w:rPr>
          <w:rFonts w:ascii="Arial" w:hAnsi="Arial" w:cs="Arial"/>
          <w:i/>
          <w:iCs/>
          <w:lang w:val="en-US"/>
        </w:rPr>
        <w:t>p</w:t>
      </w:r>
      <w:r w:rsidR="4DC948F5" w:rsidRPr="039404BF">
        <w:rPr>
          <w:rFonts w:ascii="Arial" w:hAnsi="Arial" w:cs="Arial"/>
          <w:lang w:val="en-US"/>
        </w:rPr>
        <w:t xml:space="preserve"> &lt; 0.001) and stable phase (</w:t>
      </w:r>
      <w:r w:rsidR="4DC948F5" w:rsidRPr="039404BF">
        <w:rPr>
          <w:rFonts w:ascii="Arial" w:hAnsi="Arial" w:cs="Arial"/>
          <w:i/>
          <w:iCs/>
          <w:lang w:val="en-US"/>
        </w:rPr>
        <w:t>p</w:t>
      </w:r>
      <w:r w:rsidR="4DC948F5" w:rsidRPr="039404BF">
        <w:rPr>
          <w:rFonts w:ascii="Arial" w:hAnsi="Arial" w:cs="Arial"/>
          <w:lang w:val="en-US"/>
        </w:rPr>
        <w:t xml:space="preserve"> &lt; 0.001), but not experimental condition (</w:t>
      </w:r>
      <w:r w:rsidR="4DC948F5" w:rsidRPr="039404BF">
        <w:rPr>
          <w:rFonts w:ascii="Arial" w:hAnsi="Arial" w:cs="Arial"/>
          <w:i/>
          <w:iCs/>
          <w:lang w:val="en-US"/>
        </w:rPr>
        <w:t xml:space="preserve">p </w:t>
      </w:r>
      <w:r w:rsidR="4DC948F5" w:rsidRPr="039404BF">
        <w:rPr>
          <w:rFonts w:ascii="Arial" w:hAnsi="Arial" w:cs="Arial"/>
          <w:lang w:val="en-US"/>
        </w:rPr>
        <w:t>= 0.7</w:t>
      </w:r>
      <w:r w:rsidR="3FC963E2" w:rsidRPr="039404BF">
        <w:rPr>
          <w:rFonts w:ascii="Arial" w:hAnsi="Arial" w:cs="Arial"/>
          <w:lang w:val="en-US"/>
        </w:rPr>
        <w:t>3</w:t>
      </w:r>
      <w:r w:rsidR="4DC948F5" w:rsidRPr="039404BF">
        <w:rPr>
          <w:rFonts w:ascii="Arial" w:hAnsi="Arial" w:cs="Arial"/>
          <w:lang w:val="en-US"/>
        </w:rPr>
        <w:t>)</w:t>
      </w:r>
      <w:r w:rsidR="44925AE5" w:rsidRPr="039404BF">
        <w:rPr>
          <w:rFonts w:ascii="Arial" w:hAnsi="Arial" w:cs="Arial"/>
          <w:lang w:val="en-US"/>
        </w:rPr>
        <w:t xml:space="preserve"> (see Supplementary Tables S</w:t>
      </w:r>
      <w:r w:rsidR="1A9D73CD" w:rsidRPr="039404BF">
        <w:rPr>
          <w:rFonts w:ascii="Arial" w:hAnsi="Arial" w:cs="Arial"/>
          <w:lang w:val="en-US"/>
        </w:rPr>
        <w:t>-</w:t>
      </w:r>
      <w:r w:rsidR="578A485D" w:rsidRPr="039404BF">
        <w:rPr>
          <w:rFonts w:ascii="Arial" w:hAnsi="Arial" w:cs="Arial"/>
          <w:lang w:val="en-US"/>
        </w:rPr>
        <w:t>B</w:t>
      </w:r>
      <w:r w:rsidR="44925AE5" w:rsidRPr="039404BF">
        <w:rPr>
          <w:rFonts w:ascii="Arial" w:hAnsi="Arial" w:cs="Arial"/>
          <w:lang w:val="en-US"/>
        </w:rPr>
        <w:t xml:space="preserve"> and S</w:t>
      </w:r>
      <w:r w:rsidR="73553D83" w:rsidRPr="039404BF">
        <w:rPr>
          <w:rFonts w:ascii="Arial" w:hAnsi="Arial" w:cs="Arial"/>
          <w:lang w:val="en-US"/>
        </w:rPr>
        <w:t>-</w:t>
      </w:r>
      <w:r w:rsidR="6FA48E8E" w:rsidRPr="039404BF">
        <w:rPr>
          <w:rFonts w:ascii="Arial" w:hAnsi="Arial" w:cs="Arial"/>
          <w:lang w:val="en-US"/>
        </w:rPr>
        <w:t>C</w:t>
      </w:r>
      <w:r w:rsidR="44925AE5" w:rsidRPr="039404BF">
        <w:rPr>
          <w:rFonts w:ascii="Arial" w:hAnsi="Arial" w:cs="Arial"/>
          <w:lang w:val="en-US"/>
        </w:rPr>
        <w:t>)</w:t>
      </w:r>
      <w:r w:rsidR="4DC948F5" w:rsidRPr="039404BF">
        <w:rPr>
          <w:rFonts w:ascii="Arial" w:hAnsi="Arial" w:cs="Arial"/>
          <w:lang w:val="en-US"/>
        </w:rPr>
        <w:t>.</w:t>
      </w:r>
    </w:p>
    <w:p w14:paraId="2A22BDDA" w14:textId="77777777" w:rsidR="005B7489" w:rsidRDefault="005B7489">
      <w:pPr>
        <w:rPr>
          <w:rFonts w:ascii="Arial" w:hAnsi="Arial" w:cs="Arial"/>
          <w:lang w:val="en-US"/>
        </w:rPr>
      </w:pPr>
      <w:r>
        <w:rPr>
          <w:rFonts w:ascii="Arial" w:hAnsi="Arial" w:cs="Arial"/>
          <w:lang w:val="en-US"/>
        </w:rPr>
        <w:br w:type="page"/>
      </w:r>
    </w:p>
    <w:p w14:paraId="3B2B5E51" w14:textId="697E3777" w:rsidR="00FA7131" w:rsidRPr="00FA7131" w:rsidRDefault="00FA7131" w:rsidP="006F1403">
      <w:pPr>
        <w:spacing w:line="480" w:lineRule="auto"/>
        <w:jc w:val="both"/>
        <w:rPr>
          <w:rFonts w:ascii="Arial" w:hAnsi="Arial" w:cs="Arial"/>
          <w:u w:val="single"/>
          <w:lang w:val="en-US"/>
        </w:rPr>
      </w:pPr>
      <w:r>
        <w:rPr>
          <w:rFonts w:ascii="Arial" w:hAnsi="Arial" w:cs="Arial"/>
          <w:lang w:val="en-US"/>
        </w:rPr>
        <w:lastRenderedPageBreak/>
        <w:t xml:space="preserve">Table 1 </w:t>
      </w:r>
      <w:r w:rsidR="00197E64">
        <w:rPr>
          <w:rFonts w:ascii="Arial" w:hAnsi="Arial" w:cs="Arial"/>
          <w:lang w:val="en-US"/>
        </w:rPr>
        <w:t>Multilevel linear</w:t>
      </w:r>
      <w:r>
        <w:rPr>
          <w:rFonts w:ascii="Arial" w:hAnsi="Arial" w:cs="Arial"/>
          <w:lang w:val="en-US"/>
        </w:rPr>
        <w:t xml:space="preserve"> modeling results</w:t>
      </w:r>
      <w:r w:rsidR="00197E64">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2D398E" w14:paraId="3593A916" w14:textId="77777777" w:rsidTr="039404BF">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2D398E" w:rsidRDefault="00276A6A" w:rsidP="0084256C">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59DCF531" w14:textId="77777777" w:rsidR="00276A6A" w:rsidRPr="00FA7131" w:rsidRDefault="00276A6A" w:rsidP="0084256C">
            <w:pPr>
              <w:jc w:val="center"/>
              <w:rPr>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2D398E" w:rsidRDefault="00276A6A" w:rsidP="0084256C">
            <w:pPr>
              <w:jc w:val="center"/>
              <w:rPr>
                <w:rFonts w:ascii="Arial" w:eastAsia="Times New Roman" w:hAnsi="Arial" w:cs="Arial"/>
                <w:b/>
                <w:bCs/>
                <w:sz w:val="20"/>
                <w:szCs w:val="20"/>
                <w:lang w:eastAsia="de-DE"/>
              </w:rPr>
            </w:pPr>
            <w:r w:rsidRPr="0027585C">
              <w:rPr>
                <w:lang w:val="en-US"/>
              </w:rPr>
              <w:br/>
            </w:r>
            <w:r w:rsidR="5C7B2FB2" w:rsidRPr="039404BF">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409BD6FE" w14:textId="77777777" w:rsidR="00276A6A" w:rsidRPr="002D398E" w:rsidRDefault="00276A6A" w:rsidP="0084256C">
            <w:pPr>
              <w:jc w:val="center"/>
              <w:rPr>
                <w:rFonts w:ascii="Arial" w:eastAsia="Times New Roman" w:hAnsi="Arial" w:cs="Arial"/>
                <w:b/>
                <w:bCs/>
                <w:sz w:val="20"/>
                <w:szCs w:val="20"/>
                <w:lang w:val="en-GB" w:eastAsia="de-DE"/>
              </w:rPr>
            </w:pPr>
          </w:p>
        </w:tc>
      </w:tr>
      <w:tr w:rsidR="00276A6A" w:rsidRPr="002D398E" w14:paraId="1EEC5DF6" w14:textId="77777777" w:rsidTr="039404BF">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2D398E" w:rsidRDefault="00276A6A" w:rsidP="00276A6A">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6EE463CB" w14:textId="38D43E81" w:rsidR="00276A6A" w:rsidRPr="00E30683" w:rsidRDefault="00276A6A" w:rsidP="00276A6A">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E30683" w:rsidRDefault="00276A6A" w:rsidP="00276A6A">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1CFFDDCA" w14:textId="77777777" w:rsidR="00276A6A" w:rsidRPr="002D398E" w:rsidRDefault="00276A6A" w:rsidP="00276A6A">
            <w:pPr>
              <w:jc w:val="center"/>
              <w:rPr>
                <w:rFonts w:ascii="Arial" w:eastAsia="Times New Roman" w:hAnsi="Arial" w:cs="Arial"/>
                <w:bCs/>
                <w:sz w:val="20"/>
                <w:szCs w:val="20"/>
                <w:lang w:val="en-GB" w:eastAsia="de-DE"/>
              </w:rPr>
            </w:pPr>
          </w:p>
        </w:tc>
      </w:tr>
      <w:tr w:rsidR="00276A6A" w:rsidRPr="002D398E" w14:paraId="16550CD0" w14:textId="77777777" w:rsidTr="039404BF">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2D398E" w:rsidRDefault="00276A6A" w:rsidP="00276A6A">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3 (0.07)</w:t>
            </w:r>
          </w:p>
        </w:tc>
        <w:tc>
          <w:tcPr>
            <w:tcW w:w="1730" w:type="dxa"/>
            <w:tcBorders>
              <w:top w:val="single" w:sz="4" w:space="0" w:color="auto"/>
            </w:tcBorders>
            <w:shd w:val="clear" w:color="auto" w:fill="auto"/>
            <w:vAlign w:val="center"/>
            <w:hideMark/>
          </w:tcPr>
          <w:p w14:paraId="715BE0EF" w14:textId="19217A3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1.38</w:t>
            </w:r>
          </w:p>
        </w:tc>
        <w:tc>
          <w:tcPr>
            <w:tcW w:w="1219" w:type="dxa"/>
            <w:tcBorders>
              <w:top w:val="single" w:sz="4" w:space="0" w:color="auto"/>
            </w:tcBorders>
            <w:shd w:val="clear" w:color="auto" w:fill="auto"/>
            <w:vAlign w:val="center"/>
            <w:hideMark/>
          </w:tcPr>
          <w:p w14:paraId="6CD112AE" w14:textId="043E761A"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7.13</w:t>
            </w:r>
          </w:p>
        </w:tc>
        <w:tc>
          <w:tcPr>
            <w:tcW w:w="1205" w:type="dxa"/>
            <w:tcBorders>
              <w:top w:val="single" w:sz="4" w:space="0" w:color="auto"/>
            </w:tcBorders>
            <w:vAlign w:val="center"/>
          </w:tcPr>
          <w:p w14:paraId="76A69D01" w14:textId="416EBB99"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2BC696AC" w14:textId="5F9E9795" w:rsidR="00276A6A" w:rsidRPr="002D398E" w:rsidRDefault="00276A6A" w:rsidP="00276A6A">
            <w:pPr>
              <w:jc w:val="center"/>
              <w:rPr>
                <w:rFonts w:ascii="Arial" w:eastAsia="Times New Roman" w:hAnsi="Arial" w:cs="Arial"/>
                <w:sz w:val="20"/>
                <w:szCs w:val="20"/>
                <w:lang w:eastAsia="de-DE"/>
              </w:rPr>
            </w:pPr>
          </w:p>
        </w:tc>
        <w:tc>
          <w:tcPr>
            <w:tcW w:w="244" w:type="dxa"/>
            <w:tcBorders>
              <w:top w:val="single" w:sz="4" w:space="0" w:color="auto"/>
            </w:tcBorders>
          </w:tcPr>
          <w:p w14:paraId="7C8F08E4"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65B52472" w14:textId="77777777" w:rsidTr="039404BF">
        <w:trPr>
          <w:trHeight w:val="22"/>
        </w:trPr>
        <w:tc>
          <w:tcPr>
            <w:tcW w:w="2552" w:type="dxa"/>
            <w:gridSpan w:val="2"/>
            <w:tcBorders>
              <w:top w:val="nil"/>
              <w:left w:val="nil"/>
            </w:tcBorders>
            <w:shd w:val="clear" w:color="auto" w:fill="auto"/>
            <w:noWrap/>
          </w:tcPr>
          <w:p w14:paraId="57D95650" w14:textId="77777777" w:rsidR="00276A6A" w:rsidRPr="002D398E" w:rsidRDefault="00276A6A" w:rsidP="00276A6A">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7D1113B" w14:textId="77777777"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2.32</w:t>
            </w:r>
          </w:p>
        </w:tc>
        <w:tc>
          <w:tcPr>
            <w:tcW w:w="1205" w:type="dxa"/>
            <w:tcBorders>
              <w:top w:val="nil"/>
            </w:tcBorders>
          </w:tcPr>
          <w:p w14:paraId="301C814A" w14:textId="501FA32A" w:rsidR="00276A6A" w:rsidRDefault="00276A6A" w:rsidP="00276A6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14:paraId="0260C22E" w14:textId="25A149BE"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13</w:t>
            </w:r>
          </w:p>
        </w:tc>
        <w:tc>
          <w:tcPr>
            <w:tcW w:w="244" w:type="dxa"/>
            <w:tcBorders>
              <w:top w:val="nil"/>
            </w:tcBorders>
          </w:tcPr>
          <w:p w14:paraId="55061735"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305BD718" w14:textId="77777777" w:rsidTr="039404BF">
        <w:trPr>
          <w:trHeight w:val="72"/>
        </w:trPr>
        <w:tc>
          <w:tcPr>
            <w:tcW w:w="2552" w:type="dxa"/>
            <w:gridSpan w:val="2"/>
            <w:tcBorders>
              <w:top w:val="nil"/>
              <w:left w:val="nil"/>
            </w:tcBorders>
            <w:shd w:val="clear" w:color="auto" w:fill="auto"/>
            <w:noWrap/>
            <w:vAlign w:val="center"/>
            <w:hideMark/>
          </w:tcPr>
          <w:p w14:paraId="7144123C"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96 (0.06)</w:t>
            </w:r>
          </w:p>
        </w:tc>
        <w:tc>
          <w:tcPr>
            <w:tcW w:w="1730" w:type="dxa"/>
            <w:tcBorders>
              <w:top w:val="nil"/>
            </w:tcBorders>
            <w:shd w:val="clear" w:color="auto" w:fill="auto"/>
            <w:noWrap/>
            <w:vAlign w:val="center"/>
            <w:hideMark/>
          </w:tcPr>
          <w:p w14:paraId="5423D231"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5.27</w:t>
            </w:r>
          </w:p>
        </w:tc>
        <w:tc>
          <w:tcPr>
            <w:tcW w:w="1205" w:type="dxa"/>
            <w:tcBorders>
              <w:top w:val="nil"/>
            </w:tcBorders>
            <w:vAlign w:val="center"/>
          </w:tcPr>
          <w:p w14:paraId="0ECE9E44" w14:textId="68C36024"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20FF3359" w14:textId="6FA7F19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6</w:t>
            </w:r>
          </w:p>
        </w:tc>
        <w:tc>
          <w:tcPr>
            <w:tcW w:w="244" w:type="dxa"/>
            <w:tcBorders>
              <w:top w:val="nil"/>
            </w:tcBorders>
          </w:tcPr>
          <w:p w14:paraId="796199F2"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1BD201F2" w14:textId="77777777" w:rsidTr="039404BF">
        <w:trPr>
          <w:trHeight w:val="22"/>
        </w:trPr>
        <w:tc>
          <w:tcPr>
            <w:tcW w:w="2552" w:type="dxa"/>
            <w:gridSpan w:val="2"/>
            <w:tcBorders>
              <w:top w:val="nil"/>
              <w:left w:val="nil"/>
              <w:bottom w:val="single" w:sz="4" w:space="0" w:color="auto"/>
            </w:tcBorders>
            <w:shd w:val="clear" w:color="auto" w:fill="auto"/>
            <w:noWrap/>
            <w:vAlign w:val="center"/>
            <w:hideMark/>
          </w:tcPr>
          <w:p w14:paraId="4E578910"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9</w:t>
            </w:r>
          </w:p>
        </w:tc>
        <w:tc>
          <w:tcPr>
            <w:tcW w:w="1205" w:type="dxa"/>
            <w:tcBorders>
              <w:top w:val="nil"/>
              <w:bottom w:val="single" w:sz="4" w:space="0" w:color="auto"/>
            </w:tcBorders>
            <w:vAlign w:val="center"/>
          </w:tcPr>
          <w:p w14:paraId="648CDED9" w14:textId="2A4C35C6"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22</w:t>
            </w:r>
          </w:p>
        </w:tc>
        <w:tc>
          <w:tcPr>
            <w:tcW w:w="244" w:type="dxa"/>
            <w:tcBorders>
              <w:top w:val="nil"/>
              <w:bottom w:val="single" w:sz="4" w:space="0" w:color="auto"/>
            </w:tcBorders>
          </w:tcPr>
          <w:p w14:paraId="3E995801"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422217C8" w14:textId="77777777" w:rsidTr="039404BF">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276A6A" w:rsidRPr="002D398E" w:rsidRDefault="00276A6A" w:rsidP="0084256C">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tcPr>
          <w:p w14:paraId="4D26F45C"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0B4E1276" w:rsidR="00276A6A" w:rsidRPr="002D398E" w:rsidRDefault="00276A6A" w:rsidP="0084256C">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1F43918E" w14:textId="77777777" w:rsidTr="039404BF">
        <w:trPr>
          <w:trHeight w:val="22"/>
        </w:trPr>
        <w:tc>
          <w:tcPr>
            <w:tcW w:w="2552" w:type="dxa"/>
            <w:gridSpan w:val="2"/>
            <w:tcBorders>
              <w:left w:val="nil"/>
            </w:tcBorders>
            <w:shd w:val="clear" w:color="auto" w:fill="auto"/>
            <w:noWrap/>
            <w:vAlign w:val="center"/>
            <w:hideMark/>
          </w:tcPr>
          <w:p w14:paraId="30F721CF" w14:textId="77777777" w:rsidR="00276A6A" w:rsidRPr="002D398E"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shd w:val="clear" w:color="auto" w:fill="auto"/>
            <w:noWrap/>
            <w:vAlign w:val="center"/>
            <w:hideMark/>
          </w:tcPr>
          <w:p w14:paraId="13D8C6FD" w14:textId="1F37D43E" w:rsidR="00276A6A" w:rsidRPr="002D398E"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shd w:val="clear" w:color="auto" w:fill="auto"/>
            <w:noWrap/>
            <w:vAlign w:val="center"/>
            <w:hideMark/>
          </w:tcPr>
          <w:p w14:paraId="7E5681A4"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4AF75845"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6A794FCD" w:rsidR="00276A6A" w:rsidRPr="002D398E" w:rsidRDefault="00276A6A" w:rsidP="0084256C">
            <w:pPr>
              <w:jc w:val="center"/>
              <w:rPr>
                <w:rFonts w:ascii="Arial" w:eastAsia="Times New Roman" w:hAnsi="Arial" w:cs="Arial"/>
                <w:sz w:val="20"/>
                <w:szCs w:val="20"/>
                <w:lang w:eastAsia="de-DE"/>
              </w:rPr>
            </w:pPr>
          </w:p>
        </w:tc>
        <w:tc>
          <w:tcPr>
            <w:tcW w:w="244" w:type="dxa"/>
          </w:tcPr>
          <w:p w14:paraId="449B922D"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00950DA9" w14:textId="77777777" w:rsidTr="039404BF">
        <w:trPr>
          <w:trHeight w:val="22"/>
        </w:trPr>
        <w:tc>
          <w:tcPr>
            <w:tcW w:w="2552" w:type="dxa"/>
            <w:gridSpan w:val="2"/>
            <w:tcBorders>
              <w:left w:val="nil"/>
            </w:tcBorders>
            <w:shd w:val="clear" w:color="auto" w:fill="auto"/>
            <w:noWrap/>
            <w:vAlign w:val="center"/>
          </w:tcPr>
          <w:p w14:paraId="7E33B9D1" w14:textId="7483A89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shd w:val="clear" w:color="auto" w:fill="auto"/>
            <w:noWrap/>
            <w:vAlign w:val="center"/>
          </w:tcPr>
          <w:p w14:paraId="216C80D6" w14:textId="4E2EEEBC"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026CAF07"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0E021F05" w:rsidR="00276A6A" w:rsidRPr="002D398E" w:rsidRDefault="00276A6A" w:rsidP="0084256C">
            <w:pPr>
              <w:jc w:val="center"/>
              <w:rPr>
                <w:rFonts w:ascii="Arial" w:eastAsia="Times New Roman" w:hAnsi="Arial" w:cs="Arial"/>
                <w:sz w:val="20"/>
                <w:szCs w:val="20"/>
                <w:lang w:eastAsia="de-DE"/>
              </w:rPr>
            </w:pPr>
          </w:p>
        </w:tc>
        <w:tc>
          <w:tcPr>
            <w:tcW w:w="244" w:type="dxa"/>
          </w:tcPr>
          <w:p w14:paraId="77728CEB"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5F78D2A6" w14:textId="77777777" w:rsidTr="039404BF">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2708BEF9" w14:textId="26287A85"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15930EE2" w14:textId="649719D7" w:rsidR="00FA7131" w:rsidRPr="002D398E" w:rsidRDefault="00FA7131"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300BED5F"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1E835977" w:rsidR="00276A6A" w:rsidRPr="002D398E" w:rsidRDefault="00276A6A" w:rsidP="0084256C">
            <w:pPr>
              <w:jc w:val="center"/>
              <w:rPr>
                <w:rFonts w:ascii="Arial" w:eastAsia="Times New Roman" w:hAnsi="Arial" w:cs="Arial"/>
                <w:sz w:val="20"/>
                <w:szCs w:val="20"/>
                <w:lang w:eastAsia="de-DE"/>
              </w:rPr>
            </w:pPr>
          </w:p>
        </w:tc>
      </w:tr>
    </w:tbl>
    <w:p w14:paraId="74C59A54" w14:textId="77777777" w:rsidR="00FA7131" w:rsidRDefault="00FA7131" w:rsidP="006F1403">
      <w:pPr>
        <w:spacing w:line="480" w:lineRule="auto"/>
        <w:jc w:val="both"/>
        <w:rPr>
          <w:rFonts w:ascii="Arial" w:hAnsi="Arial" w:cs="Arial"/>
          <w:u w:val="single"/>
          <w:lang w:val="en-US"/>
        </w:rPr>
      </w:pPr>
    </w:p>
    <w:p w14:paraId="35B3D799" w14:textId="161668F7" w:rsid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07A98357" w:rsidR="00A04D95" w:rsidRDefault="4270BB4B" w:rsidP="7339AC12">
      <w:pPr>
        <w:spacing w:line="480" w:lineRule="auto"/>
        <w:jc w:val="both"/>
        <w:rPr>
          <w:rFonts w:ascii="Arial" w:hAnsi="Arial" w:cs="Arial"/>
          <w:lang w:val="en-US"/>
        </w:rPr>
      </w:pPr>
      <w:r w:rsidRPr="039404BF">
        <w:rPr>
          <w:rFonts w:ascii="Arial" w:hAnsi="Arial" w:cs="Arial"/>
          <w:lang w:val="en-US"/>
        </w:rPr>
        <w:t>Behavior in the control condition (</w:t>
      </w:r>
      <w:r w:rsidRPr="039404BF">
        <w:rPr>
          <w:rFonts w:ascii="Arial" w:eastAsiaTheme="minorEastAsia" w:hAnsi="Arial" w:cs="Arial"/>
          <w:lang w:val="en-US"/>
        </w:rPr>
        <w:t>‘step 1 model space’)</w:t>
      </w:r>
      <w:r w:rsidR="5A80319A" w:rsidRPr="039404BF">
        <w:rPr>
          <w:rFonts w:ascii="Arial" w:eastAsiaTheme="minorEastAsia" w:hAnsi="Arial" w:cs="Arial"/>
          <w:lang w:val="en-US"/>
        </w:rPr>
        <w:t xml:space="preserve"> </w:t>
      </w:r>
      <w:r w:rsidRPr="039404BF">
        <w:rPr>
          <w:rFonts w:ascii="Arial" w:hAnsi="Arial" w:cs="Arial"/>
          <w:lang w:val="en-US"/>
        </w:rPr>
        <w:t xml:space="preserve">was best explained by </w:t>
      </w:r>
      <w:r w:rsidR="1C049903" w:rsidRPr="039404BF">
        <w:rPr>
          <w:rFonts w:ascii="Arial" w:eastAsiaTheme="minorEastAsia" w:hAnsi="Arial" w:cs="Arial"/>
          <w:lang w:val="en-US"/>
        </w:rPr>
        <w:t>the RW-DU-2al model across all participants</w:t>
      </w:r>
      <w:r w:rsidR="701EDB10" w:rsidRPr="039404BF">
        <w:rPr>
          <w:rFonts w:ascii="Arial" w:eastAsiaTheme="minorEastAsia" w:hAnsi="Arial" w:cs="Arial"/>
          <w:lang w:val="en-US"/>
        </w:rPr>
        <w:t xml:space="preserve"> with a PXP = 0.62 </w:t>
      </w:r>
      <w:r w:rsidR="1C049903" w:rsidRPr="039404BF">
        <w:rPr>
          <w:rFonts w:ascii="Arial" w:eastAsiaTheme="minorEastAsia" w:hAnsi="Arial" w:cs="Arial"/>
          <w:lang w:val="en-US"/>
        </w:rPr>
        <w:t>(see Figure 6).</w:t>
      </w:r>
      <w:r w:rsidR="23B2B590" w:rsidRPr="039404BF">
        <w:rPr>
          <w:rFonts w:ascii="Arial" w:eastAsiaTheme="minorEastAsia" w:hAnsi="Arial" w:cs="Arial"/>
          <w:lang w:val="en-US"/>
        </w:rPr>
        <w:t xml:space="preserve"> </w:t>
      </w:r>
      <w:r w:rsidR="789BD072" w:rsidRPr="039404BF">
        <w:rPr>
          <w:rFonts w:ascii="Arial" w:eastAsiaTheme="minorEastAsia" w:hAnsi="Arial" w:cs="Arial"/>
          <w:lang w:val="en-US"/>
        </w:rPr>
        <w:t>This indicate</w:t>
      </w:r>
      <w:r w:rsidR="5F7D8748" w:rsidRPr="039404BF">
        <w:rPr>
          <w:rFonts w:ascii="Arial" w:eastAsiaTheme="minorEastAsia" w:hAnsi="Arial" w:cs="Arial"/>
          <w:lang w:val="en-US"/>
        </w:rPr>
        <w:t>s</w:t>
      </w:r>
      <w:r w:rsidR="789BD072" w:rsidRPr="039404BF">
        <w:rPr>
          <w:rFonts w:ascii="Arial" w:eastAsiaTheme="minorEastAsia" w:hAnsi="Arial" w:cs="Arial"/>
          <w:lang w:val="en-US"/>
        </w:rPr>
        <w:t xml:space="preserve"> that participants used the anticorrelated task structure and updated the chosen and the unchosen choice option to a similar extent (full double update model). Furthermore, the learning rate in </w:t>
      </w:r>
      <w:r w:rsidR="16973898" w:rsidRPr="039404BF">
        <w:rPr>
          <w:rFonts w:ascii="Arial" w:eastAsiaTheme="minorEastAsia" w:hAnsi="Arial" w:cs="Arial"/>
          <w:lang w:val="en-US"/>
        </w:rPr>
        <w:t xml:space="preserve">win </w:t>
      </w:r>
      <w:r w:rsidR="789BD072" w:rsidRPr="039404BF">
        <w:rPr>
          <w:rFonts w:ascii="Arial" w:eastAsiaTheme="minorEastAsia" w:hAnsi="Arial" w:cs="Arial"/>
          <w:lang w:val="en-US"/>
        </w:rPr>
        <w:t>tr</w:t>
      </w:r>
      <w:r w:rsidR="4853168A" w:rsidRPr="039404BF">
        <w:rPr>
          <w:rFonts w:ascii="Arial" w:eastAsiaTheme="minorEastAsia" w:hAnsi="Arial" w:cs="Arial"/>
          <w:lang w:val="en-US"/>
        </w:rPr>
        <w:t>ia</w:t>
      </w:r>
      <w:r w:rsidR="789BD072" w:rsidRPr="039404BF">
        <w:rPr>
          <w:rFonts w:ascii="Arial" w:eastAsiaTheme="minorEastAsia" w:hAnsi="Arial" w:cs="Arial"/>
          <w:lang w:val="en-US"/>
        </w:rPr>
        <w:t xml:space="preserve">ls was lower than in </w:t>
      </w:r>
      <w:r w:rsidR="0D9B7823" w:rsidRPr="039404BF">
        <w:rPr>
          <w:rFonts w:ascii="Arial" w:eastAsiaTheme="minorEastAsia" w:hAnsi="Arial" w:cs="Arial"/>
          <w:lang w:val="en-US"/>
        </w:rPr>
        <w:t xml:space="preserve">loss </w:t>
      </w:r>
      <w:r w:rsidR="789BD072" w:rsidRPr="039404BF">
        <w:rPr>
          <w:rFonts w:ascii="Arial" w:eastAsiaTheme="minorEastAsia" w:hAnsi="Arial" w:cs="Arial"/>
          <w:lang w:val="en-US"/>
        </w:rPr>
        <w:t xml:space="preserve">trials (paired t-test on alpha win vs alpha loss: </w:t>
      </w:r>
      <w:proofErr w:type="gramStart"/>
      <w:r w:rsidR="789BD072" w:rsidRPr="039404BF">
        <w:rPr>
          <w:rFonts w:ascii="Arial" w:eastAsiaTheme="minorEastAsia" w:hAnsi="Arial" w:cs="Arial"/>
          <w:i/>
          <w:iCs/>
          <w:lang w:val="en-US"/>
        </w:rPr>
        <w:t>t(</w:t>
      </w:r>
      <w:proofErr w:type="gramEnd"/>
      <w:r w:rsidR="789BD072" w:rsidRPr="039404BF">
        <w:rPr>
          <w:rFonts w:ascii="Arial" w:eastAsiaTheme="minorEastAsia" w:hAnsi="Arial" w:cs="Arial"/>
          <w:lang w:val="en-US"/>
        </w:rPr>
        <w:t xml:space="preserve">27) = -6.7, </w:t>
      </w:r>
      <w:r w:rsidR="789BD072" w:rsidRPr="039404BF">
        <w:rPr>
          <w:rFonts w:ascii="Arial" w:eastAsiaTheme="minorEastAsia" w:hAnsi="Arial" w:cs="Arial"/>
          <w:i/>
          <w:iCs/>
          <w:lang w:val="en-US"/>
        </w:rPr>
        <w:t>p</w:t>
      </w:r>
      <w:r w:rsidR="789BD072" w:rsidRPr="039404BF">
        <w:rPr>
          <w:rFonts w:ascii="Arial" w:hAnsi="Arial" w:cs="Arial"/>
          <w:lang w:val="en-US"/>
        </w:rPr>
        <w:t xml:space="preserve"> &lt; 0.001</w:t>
      </w:r>
      <w:r w:rsidR="789BD072" w:rsidRPr="039404BF">
        <w:rPr>
          <w:rFonts w:ascii="Arial" w:eastAsiaTheme="minorEastAsia" w:hAnsi="Arial" w:cs="Arial"/>
          <w:lang w:val="en-US"/>
        </w:rPr>
        <w:t xml:space="preserve">), resulting in stronger influence of RPEs in loss compared to win trials. In a next step, additional </w:t>
      </w:r>
      <w:r w:rsidR="789BD072" w:rsidRPr="039404BF">
        <w:rPr>
          <w:rFonts w:ascii="Arial" w:hAnsi="Arial" w:cs="Arial"/>
          <w:lang w:val="en-US"/>
        </w:rPr>
        <w:t>free parameters for potential stress effects were entered for this winning</w:t>
      </w:r>
      <w:r w:rsidR="4166E82C" w:rsidRPr="7339AC12">
        <w:rPr>
          <w:rFonts w:ascii="Arial" w:hAnsi="Arial" w:cs="Arial"/>
          <w:lang w:val="en-US"/>
        </w:rPr>
        <w:t xml:space="preserve"> model </w:t>
      </w:r>
      <w:r w:rsidR="2B86BBFA" w:rsidRPr="039404BF">
        <w:rPr>
          <w:rFonts w:ascii="Arial" w:hAnsi="Arial" w:cs="Arial"/>
          <w:lang w:val="en-US"/>
        </w:rPr>
        <w:t>(</w:t>
      </w:r>
      <w:r w:rsidR="1C049903">
        <w:rPr>
          <w:rFonts w:ascii="Arial" w:hAnsi="Arial" w:cs="Arial"/>
          <w:lang w:val="en-US"/>
        </w:rPr>
        <w:t>the ‘step 2 model space’</w:t>
      </w:r>
      <w:r w:rsidR="2B86BBFA" w:rsidRPr="039404BF">
        <w:rPr>
          <w:rFonts w:ascii="Arial" w:hAnsi="Arial" w:cs="Arial"/>
          <w:lang w:val="en-US"/>
        </w:rPr>
        <w:t>)</w:t>
      </w:r>
      <w:r w:rsidR="664CF432">
        <w:rPr>
          <w:rFonts w:ascii="Arial" w:hAnsi="Arial" w:cs="Arial"/>
          <w:lang w:val="en-US"/>
        </w:rPr>
        <w:t xml:space="preserve">. This </w:t>
      </w:r>
      <w:r w:rsidR="1C049903">
        <w:rPr>
          <w:rFonts w:ascii="Arial" w:hAnsi="Arial" w:cs="Arial"/>
          <w:lang w:val="en-US"/>
        </w:rPr>
        <w:t>resulted in a best fit for RW-DU-2al-StressBetas</w:t>
      </w:r>
      <w:r w:rsidR="701EDB10">
        <w:rPr>
          <w:rFonts w:ascii="Arial" w:hAnsi="Arial" w:cs="Arial"/>
          <w:lang w:val="en-US"/>
        </w:rPr>
        <w:t xml:space="preserve"> (PXP = 0.92)</w:t>
      </w:r>
      <w:r w:rsidR="1C049903">
        <w:rPr>
          <w:rFonts w:ascii="Arial" w:hAnsi="Arial" w:cs="Arial"/>
          <w:lang w:val="en-US"/>
        </w:rPr>
        <w:t xml:space="preserve">, </w:t>
      </w:r>
      <w:r w:rsidR="1143BAC0">
        <w:rPr>
          <w:rFonts w:ascii="Arial" w:hAnsi="Arial" w:cs="Arial"/>
          <w:lang w:val="en-US"/>
        </w:rPr>
        <w:t>indic</w:t>
      </w:r>
      <w:r w:rsidR="1920358D">
        <w:rPr>
          <w:rFonts w:ascii="Arial" w:hAnsi="Arial" w:cs="Arial"/>
          <w:lang w:val="en-US"/>
        </w:rPr>
        <w:t>a</w:t>
      </w:r>
      <w:r w:rsidR="1143BAC0">
        <w:rPr>
          <w:rFonts w:ascii="Arial" w:hAnsi="Arial" w:cs="Arial"/>
          <w:lang w:val="en-US"/>
        </w:rPr>
        <w:t xml:space="preserve">ting that </w:t>
      </w:r>
      <w:r w:rsidR="1C049903">
        <w:rPr>
          <w:rFonts w:ascii="Arial" w:hAnsi="Arial" w:cs="Arial"/>
          <w:lang w:val="en-US"/>
        </w:rPr>
        <w:t>only the temperature parameter</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1C049903" w:rsidRPr="039404BF">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611CBCE1" w:rsidRPr="039404BF">
        <w:rPr>
          <w:rFonts w:ascii="Arial" w:eastAsiaTheme="minorEastAsia" w:hAnsi="Arial" w:cs="Arial"/>
          <w:lang w:val="en-US"/>
        </w:rPr>
        <w:t xml:space="preserve"> </w:t>
      </w:r>
      <w:r w:rsidR="0268651F" w:rsidRPr="039404BF">
        <w:rPr>
          <w:rFonts w:ascii="Arial" w:eastAsiaTheme="minorEastAsia" w:hAnsi="Arial" w:cs="Arial"/>
          <w:lang w:val="en-US"/>
        </w:rPr>
        <w:t xml:space="preserve">were different between control and stress condition but not the learning rates </w:t>
      </w:r>
      <w:r w:rsidR="611CBCE1" w:rsidRPr="039404BF">
        <w:rPr>
          <w:rFonts w:ascii="Arial" w:eastAsiaTheme="minorEastAsia" w:hAnsi="Arial" w:cs="Arial"/>
          <w:lang w:val="en-US"/>
        </w:rPr>
        <w:t>(see Table 2 for parameter estimates and Figure S</w:t>
      </w:r>
      <w:r w:rsidR="0DA68072" w:rsidRPr="039404BF">
        <w:rPr>
          <w:rFonts w:ascii="Arial" w:eastAsiaTheme="minorEastAsia" w:hAnsi="Arial" w:cs="Arial"/>
          <w:lang w:val="en-US"/>
        </w:rPr>
        <w:t>3 and S4</w:t>
      </w:r>
      <w:r w:rsidR="611CBCE1" w:rsidRPr="039404BF">
        <w:rPr>
          <w:rFonts w:ascii="Arial" w:eastAsiaTheme="minorEastAsia" w:hAnsi="Arial" w:cs="Arial"/>
          <w:lang w:val="en-US"/>
        </w:rPr>
        <w:t xml:space="preserve"> for violin plots of </w:t>
      </w:r>
      <w:r w:rsidR="00E4F7D4" w:rsidRPr="039404BF">
        <w:rPr>
          <w:rFonts w:ascii="Arial" w:eastAsiaTheme="minorEastAsia" w:hAnsi="Arial" w:cs="Arial"/>
          <w:lang w:val="en-US"/>
        </w:rPr>
        <w:t xml:space="preserve">parameter </w:t>
      </w:r>
      <w:r w:rsidR="611CBCE1" w:rsidRPr="039404BF">
        <w:rPr>
          <w:rFonts w:ascii="Arial" w:eastAsiaTheme="minorEastAsia" w:hAnsi="Arial" w:cs="Arial"/>
          <w:lang w:val="en-US"/>
        </w:rPr>
        <w:t xml:space="preserve">distributions). </w:t>
      </w:r>
      <w:r w:rsidR="3513627F" w:rsidRPr="039404BF">
        <w:rPr>
          <w:rFonts w:ascii="Arial" w:eastAsiaTheme="minorEastAsia" w:hAnsi="Arial" w:cs="Arial"/>
          <w:lang w:val="en-US"/>
        </w:rPr>
        <w:t xml:space="preserve">Model </w:t>
      </w:r>
      <w:r w:rsidR="68E942E0" w:rsidRPr="039404BF">
        <w:rPr>
          <w:rFonts w:ascii="Arial" w:eastAsiaTheme="minorEastAsia" w:hAnsi="Arial" w:cs="Arial"/>
          <w:lang w:val="en-US"/>
        </w:rPr>
        <w:t>comparison</w:t>
      </w:r>
      <w:r w:rsidR="3513627F" w:rsidRPr="039404BF">
        <w:rPr>
          <w:rFonts w:ascii="Arial" w:eastAsiaTheme="minorEastAsia" w:hAnsi="Arial" w:cs="Arial"/>
          <w:lang w:val="en-US"/>
        </w:rPr>
        <w:t xml:space="preserve"> resulted in protected exceedance probabilities (PXP) &lt; 0.1 for all other models</w:t>
      </w:r>
      <w:r w:rsidR="611CBCE1" w:rsidRPr="039404BF">
        <w:rPr>
          <w:rFonts w:ascii="Arial" w:eastAsiaTheme="minorEastAsia" w:hAnsi="Arial" w:cs="Arial"/>
          <w:lang w:val="en-US"/>
        </w:rPr>
        <w:t xml:space="preserve"> (see Figure 6).</w:t>
      </w:r>
      <w:r w:rsidR="7CF1D717" w:rsidRPr="039404BF">
        <w:rPr>
          <w:rFonts w:ascii="Arial" w:eastAsiaTheme="minorEastAsia" w:hAnsi="Arial" w:cs="Arial"/>
          <w:lang w:val="en-US"/>
        </w:rPr>
        <w:t xml:space="preserve"> </w:t>
      </w:r>
      <w:r w:rsidR="2BB85148" w:rsidRPr="039404BF">
        <w:rPr>
          <w:rFonts w:ascii="Arial" w:eastAsiaTheme="minorEastAsia" w:hAnsi="Arial" w:cs="Arial"/>
          <w:lang w:val="en-US"/>
        </w:rPr>
        <w:t>Choice temperature parameters were significantl</w:t>
      </w:r>
      <w:r w:rsidR="5414A0A0" w:rsidRPr="039404BF">
        <w:rPr>
          <w:rFonts w:ascii="Arial" w:eastAsiaTheme="minorEastAsia" w:hAnsi="Arial" w:cs="Arial"/>
          <w:lang w:val="en-US"/>
        </w:rPr>
        <w:t>y</w:t>
      </w:r>
      <w:r w:rsidR="2BB85148" w:rsidRPr="039404BF">
        <w:rPr>
          <w:rFonts w:ascii="Arial" w:eastAsiaTheme="minorEastAsia" w:hAnsi="Arial" w:cs="Arial"/>
          <w:lang w:val="en-US"/>
        </w:rPr>
        <w:t xml:space="preserve"> higher after win trials compared to loss trials</w:t>
      </w:r>
      <w:r w:rsidR="30529306" w:rsidRPr="039404BF">
        <w:rPr>
          <w:rFonts w:ascii="Arial" w:eastAsiaTheme="minorEastAsia" w:hAnsi="Arial" w:cs="Arial"/>
          <w:lang w:val="en-US"/>
        </w:rPr>
        <w:t xml:space="preserve"> </w:t>
      </w:r>
      <w:proofErr w:type="gramStart"/>
      <w:r w:rsidR="30529306" w:rsidRPr="039404BF">
        <w:rPr>
          <w:rFonts w:ascii="Arial" w:eastAsiaTheme="minorEastAsia" w:hAnsi="Arial" w:cs="Arial"/>
          <w:lang w:val="en-US"/>
        </w:rPr>
        <w:t>F(</w:t>
      </w:r>
      <w:proofErr w:type="gramEnd"/>
      <w:r w:rsidR="30529306" w:rsidRPr="039404BF">
        <w:rPr>
          <w:rFonts w:ascii="Arial" w:eastAsiaTheme="minorEastAsia" w:hAnsi="Arial" w:cs="Arial"/>
          <w:lang w:val="en-US"/>
        </w:rPr>
        <w:t xml:space="preserve">1,27)= 22.77, </w:t>
      </w:r>
      <w:r w:rsidR="30529306" w:rsidRPr="039404BF">
        <w:rPr>
          <w:rFonts w:ascii="Arial" w:eastAsiaTheme="minorEastAsia" w:hAnsi="Arial" w:cs="Arial"/>
          <w:i/>
          <w:iCs/>
          <w:lang w:val="en-US"/>
        </w:rPr>
        <w:t>p</w:t>
      </w:r>
      <w:r w:rsidR="30529306" w:rsidRPr="039404BF">
        <w:rPr>
          <w:rFonts w:ascii="Arial" w:eastAsiaTheme="minorEastAsia" w:hAnsi="Arial" w:cs="Arial"/>
          <w:lang w:val="en-US"/>
        </w:rPr>
        <w:t xml:space="preserve"> &lt; .001</w:t>
      </w:r>
      <w:r w:rsidR="2BB85148" w:rsidRPr="039404BF">
        <w:rPr>
          <w:rFonts w:ascii="Arial" w:eastAsiaTheme="minorEastAsia" w:hAnsi="Arial" w:cs="Arial"/>
          <w:lang w:val="en-US"/>
        </w:rPr>
        <w:t xml:space="preserve"> and numerically higher during the control compared to the stress condition, although </w:t>
      </w:r>
      <w:r w:rsidR="2BB85148" w:rsidRPr="039404BF">
        <w:rPr>
          <w:rFonts w:ascii="Arial" w:eastAsiaTheme="minorEastAsia" w:hAnsi="Arial" w:cs="Arial"/>
          <w:lang w:val="en-US"/>
        </w:rPr>
        <w:lastRenderedPageBreak/>
        <w:t>the latter effect was not significant</w:t>
      </w:r>
      <w:r w:rsidR="79818FF2" w:rsidRPr="039404BF">
        <w:rPr>
          <w:rFonts w:ascii="Arial" w:eastAsiaTheme="minorEastAsia" w:hAnsi="Arial" w:cs="Arial"/>
          <w:lang w:val="en-US"/>
        </w:rPr>
        <w:t xml:space="preserve"> </w:t>
      </w:r>
      <w:r w:rsidR="44DEFF92" w:rsidRPr="039404BF">
        <w:rPr>
          <w:rFonts w:ascii="Arial" w:eastAsiaTheme="minorEastAsia" w:hAnsi="Arial" w:cs="Arial"/>
          <w:lang w:val="en-US"/>
        </w:rPr>
        <w:t>F(1, 27) =  0.25,</w:t>
      </w:r>
      <w:r w:rsidR="44DEFF92" w:rsidRPr="0027585C">
        <w:rPr>
          <w:rFonts w:ascii="Arial" w:eastAsiaTheme="minorEastAsia" w:hAnsi="Arial" w:cs="Arial"/>
          <w:i/>
          <w:iCs/>
          <w:lang w:val="en-US"/>
        </w:rPr>
        <w:t xml:space="preserve"> p</w:t>
      </w:r>
      <w:r w:rsidR="44DEFF92" w:rsidRPr="039404BF">
        <w:rPr>
          <w:rFonts w:ascii="Arial" w:eastAsiaTheme="minorEastAsia" w:hAnsi="Arial" w:cs="Arial"/>
          <w:lang w:val="en-US"/>
        </w:rPr>
        <w:t xml:space="preserve"> = .623</w:t>
      </w:r>
      <w:r w:rsidR="2BB85148" w:rsidRPr="039404BF">
        <w:rPr>
          <w:rFonts w:ascii="Arial" w:eastAsiaTheme="minorEastAsia" w:hAnsi="Arial" w:cs="Arial"/>
          <w:lang w:val="en-US"/>
        </w:rPr>
        <w:t>. We observed a large interindividual variance for the beta parameters.</w:t>
      </w:r>
    </w:p>
    <w:p w14:paraId="6165B7A8" w14:textId="730BCE15" w:rsidR="00A04D95" w:rsidRDefault="0023740C" w:rsidP="006F1403">
      <w:pPr>
        <w:spacing w:line="480" w:lineRule="auto"/>
        <w:jc w:val="both"/>
        <w:rPr>
          <w:rFonts w:ascii="Arial" w:hAnsi="Arial" w:cs="Arial"/>
          <w:lang w:val="en-US"/>
        </w:rPr>
      </w:pPr>
      <w:r w:rsidRPr="7339AC12">
        <w:rPr>
          <w:rFonts w:ascii="Arial" w:hAnsi="Arial" w:cs="Arial"/>
          <w:lang w:val="en-US"/>
        </w:rPr>
        <w:t xml:space="preserve">Table 2 Parameter </w:t>
      </w:r>
      <w:r w:rsidR="00A009B5" w:rsidRPr="7339AC12">
        <w:rPr>
          <w:rFonts w:ascii="Arial" w:hAnsi="Arial" w:cs="Arial"/>
          <w:lang w:val="en-US"/>
        </w:rPr>
        <w:t>mean estimates of the winning mode</w:t>
      </w:r>
      <w:r w:rsidR="7E09D8FC" w:rsidRPr="7339AC12">
        <w:rPr>
          <w:rFonts w:ascii="Arial" w:hAnsi="Arial" w:cs="Arial"/>
          <w:lang w:val="en-US"/>
        </w:rPr>
        <w:t>l of ‘step 2 model space’.</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691CB35D">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4256C">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4256C">
            <w:pPr>
              <w:jc w:val="center"/>
              <w:rPr>
                <w:rFonts w:ascii="Arial" w:eastAsia="Times New Roman" w:hAnsi="Arial" w:cs="Arial"/>
                <w:bCs/>
                <w:sz w:val="20"/>
                <w:szCs w:val="20"/>
                <w:lang w:val="en-GB" w:eastAsia="de-DE"/>
              </w:rPr>
            </w:pPr>
          </w:p>
        </w:tc>
      </w:tr>
      <w:tr w:rsidR="00A009B5" w:rsidRPr="002D398E" w14:paraId="0F63F952" w14:textId="77777777" w:rsidTr="691CB35D">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F56A04"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4256C">
            <w:pPr>
              <w:jc w:val="center"/>
              <w:rPr>
                <w:rFonts w:ascii="Arial" w:eastAsia="Times New Roman" w:hAnsi="Arial" w:cs="Arial"/>
                <w:sz w:val="20"/>
                <w:szCs w:val="20"/>
                <w:lang w:eastAsia="de-DE"/>
              </w:rPr>
            </w:pPr>
          </w:p>
        </w:tc>
      </w:tr>
      <w:tr w:rsidR="00A009B5" w:rsidRPr="002D398E" w14:paraId="54C94A5F" w14:textId="77777777" w:rsidTr="691CB35D">
        <w:trPr>
          <w:trHeight w:val="22"/>
        </w:trPr>
        <w:tc>
          <w:tcPr>
            <w:tcW w:w="2552" w:type="dxa"/>
            <w:tcBorders>
              <w:top w:val="nil"/>
              <w:left w:val="nil"/>
            </w:tcBorders>
            <w:shd w:val="clear" w:color="auto" w:fill="auto"/>
            <w:noWrap/>
            <w:vAlign w:val="bottom"/>
          </w:tcPr>
          <w:p w14:paraId="09607EA2" w14:textId="71F92C8B" w:rsidR="00A009B5" w:rsidRPr="00A009B5" w:rsidRDefault="00F56A04"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691CB35D">
        <w:trPr>
          <w:trHeight w:val="22"/>
        </w:trPr>
        <w:tc>
          <w:tcPr>
            <w:tcW w:w="2552" w:type="dxa"/>
            <w:tcBorders>
              <w:top w:val="nil"/>
              <w:left w:val="nil"/>
            </w:tcBorders>
            <w:shd w:val="clear" w:color="auto" w:fill="auto"/>
            <w:noWrap/>
            <w:vAlign w:val="center"/>
            <w:hideMark/>
          </w:tcPr>
          <w:p w14:paraId="4936FD72" w14:textId="506B36A9" w:rsidR="00A009B5" w:rsidRPr="00A009B5" w:rsidRDefault="00F56A04"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wi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691CB35D">
        <w:trPr>
          <w:trHeight w:val="22"/>
        </w:trPr>
        <w:tc>
          <w:tcPr>
            <w:tcW w:w="2552" w:type="dxa"/>
            <w:tcBorders>
              <w:top w:val="nil"/>
              <w:left w:val="nil"/>
            </w:tcBorders>
            <w:shd w:val="clear" w:color="auto" w:fill="auto"/>
            <w:noWrap/>
            <w:vAlign w:val="center"/>
            <w:hideMark/>
          </w:tcPr>
          <w:p w14:paraId="5AFAEDA4" w14:textId="5AF9D1CB" w:rsidR="00A009B5" w:rsidRPr="00A009B5" w:rsidRDefault="00F56A04"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753A7F28" w14:textId="77777777" w:rsidTr="691CB35D">
        <w:trPr>
          <w:trHeight w:val="22"/>
        </w:trPr>
        <w:tc>
          <w:tcPr>
            <w:tcW w:w="2552" w:type="dxa"/>
            <w:tcBorders>
              <w:top w:val="nil"/>
              <w:left w:val="nil"/>
              <w:bottom w:val="nil"/>
            </w:tcBorders>
            <w:shd w:val="clear" w:color="auto" w:fill="auto"/>
            <w:noWrap/>
            <w:vAlign w:val="center"/>
          </w:tcPr>
          <w:p w14:paraId="0434923A" w14:textId="5B194D32" w:rsidR="00A009B5" w:rsidRPr="00A009B5" w:rsidRDefault="00F56A04" w:rsidP="7339AC12">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4.68</w:t>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691CB35D">
        <w:trPr>
          <w:trHeight w:val="22"/>
        </w:trPr>
        <w:tc>
          <w:tcPr>
            <w:tcW w:w="2552" w:type="dxa"/>
            <w:tcBorders>
              <w:top w:val="nil"/>
              <w:left w:val="nil"/>
            </w:tcBorders>
            <w:shd w:val="clear" w:color="auto" w:fill="auto"/>
            <w:noWrap/>
            <w:vAlign w:val="center"/>
          </w:tcPr>
          <w:p w14:paraId="69648C4B" w14:textId="12D330CF" w:rsidR="00A009B5" w:rsidRPr="00A009B5" w:rsidRDefault="00F56A04"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33</w:t>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77777777" w:rsidR="00172731" w:rsidRDefault="00172731" w:rsidP="00172731">
      <w:pPr>
        <w:spacing w:line="480" w:lineRule="auto"/>
        <w:jc w:val="both"/>
        <w:rPr>
          <w:rFonts w:ascii="Arial" w:hAnsi="Arial" w:cs="Arial"/>
          <w:lang w:val="en-US"/>
        </w:rPr>
      </w:pPr>
    </w:p>
    <w:p w14:paraId="1A005176" w14:textId="6B1E7FCB" w:rsidR="7339AC12" w:rsidRDefault="7339AC12">
      <w:r>
        <w:br w:type="page"/>
      </w:r>
    </w:p>
    <w:p w14:paraId="63515A19" w14:textId="722DE045" w:rsidR="00172731" w:rsidRDefault="2123D269" w:rsidP="039404BF">
      <w:pPr>
        <w:spacing w:line="480" w:lineRule="auto"/>
        <w:jc w:val="both"/>
      </w:pPr>
      <w:r>
        <w:rPr>
          <w:noProof/>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2AE82142" w:rsidR="00172731" w:rsidRPr="002B4E39" w:rsidRDefault="26B833BF" w:rsidP="039404BF">
      <w:pPr>
        <w:spacing w:line="480" w:lineRule="auto"/>
        <w:jc w:val="both"/>
        <w:rPr>
          <w:rFonts w:ascii="Arial" w:hAnsi="Arial" w:cs="Arial"/>
          <w:lang w:val="en-US"/>
        </w:rPr>
      </w:pPr>
      <w:r w:rsidRPr="039404BF">
        <w:rPr>
          <w:rFonts w:ascii="Arial" w:hAnsi="Arial" w:cs="Arial"/>
          <w:lang w:val="en-US"/>
        </w:rPr>
        <w:t xml:space="preserve">Figure </w:t>
      </w:r>
      <w:r w:rsidR="0475FEF0" w:rsidRPr="039404BF">
        <w:rPr>
          <w:rFonts w:ascii="Arial" w:hAnsi="Arial" w:cs="Arial"/>
          <w:lang w:val="en-US"/>
        </w:rPr>
        <w:t>5</w:t>
      </w:r>
      <w:r w:rsidRPr="039404BF">
        <w:rPr>
          <w:rFonts w:ascii="Arial" w:hAnsi="Arial" w:cs="Arial"/>
          <w:lang w:val="en-US"/>
        </w:rPr>
        <w:t xml:space="preserve"> Protected </w:t>
      </w:r>
      <w:r w:rsidR="61B79548" w:rsidRPr="039404BF">
        <w:rPr>
          <w:rFonts w:ascii="Arial" w:hAnsi="Arial" w:cs="Arial"/>
          <w:lang w:val="en-US"/>
        </w:rPr>
        <w:t>e</w:t>
      </w:r>
      <w:r w:rsidRPr="039404BF">
        <w:rPr>
          <w:rFonts w:ascii="Arial" w:hAnsi="Arial" w:cs="Arial"/>
          <w:lang w:val="en-US"/>
        </w:rPr>
        <w:t xml:space="preserve">xceedance </w:t>
      </w:r>
      <w:r w:rsidR="61B79548" w:rsidRPr="039404BF">
        <w:rPr>
          <w:rFonts w:ascii="Arial" w:hAnsi="Arial" w:cs="Arial"/>
          <w:lang w:val="en-US"/>
        </w:rPr>
        <w:t>pr</w:t>
      </w:r>
      <w:r w:rsidRPr="039404BF">
        <w:rPr>
          <w:rFonts w:ascii="Arial" w:hAnsi="Arial" w:cs="Arial"/>
          <w:lang w:val="en-US"/>
        </w:rPr>
        <w:t>obability</w:t>
      </w:r>
      <w:r w:rsidR="078CBC8C" w:rsidRPr="039404BF">
        <w:rPr>
          <w:rFonts w:ascii="Arial" w:hAnsi="Arial" w:cs="Arial"/>
          <w:lang w:val="en-US"/>
        </w:rPr>
        <w:t>: (a)</w:t>
      </w:r>
      <w:r w:rsidRPr="039404BF">
        <w:rPr>
          <w:rFonts w:ascii="Arial" w:hAnsi="Arial" w:cs="Arial"/>
          <w:lang w:val="en-US"/>
        </w:rPr>
        <w:t xml:space="preserve"> </w:t>
      </w:r>
      <w:r w:rsidR="61B79548" w:rsidRPr="039404BF">
        <w:rPr>
          <w:rFonts w:ascii="Arial" w:hAnsi="Arial" w:cs="Arial"/>
          <w:lang w:val="en-US"/>
        </w:rPr>
        <w:t xml:space="preserve">'step 1' </w:t>
      </w:r>
      <w:r w:rsidR="60AF333F" w:rsidRPr="039404BF">
        <w:rPr>
          <w:rFonts w:ascii="Arial" w:hAnsi="Arial" w:cs="Arial"/>
          <w:lang w:val="en-US"/>
        </w:rPr>
        <w:t>model space</w:t>
      </w:r>
      <w:r w:rsidR="78DB2A8F" w:rsidRPr="039404BF">
        <w:rPr>
          <w:rFonts w:ascii="Arial" w:hAnsi="Arial" w:cs="Arial"/>
          <w:lang w:val="en-US"/>
        </w:rPr>
        <w:t xml:space="preserve"> explaining</w:t>
      </w:r>
      <w:r w:rsidR="33700CCD" w:rsidRPr="039404BF">
        <w:rPr>
          <w:rFonts w:ascii="Arial" w:hAnsi="Arial" w:cs="Arial"/>
          <w:lang w:val="en-US"/>
        </w:rPr>
        <w:t xml:space="preserve"> behavior in the control condition</w:t>
      </w:r>
      <w:r w:rsidR="0CB0A41E" w:rsidRPr="039404BF">
        <w:rPr>
          <w:rFonts w:ascii="Arial" w:hAnsi="Arial" w:cs="Arial"/>
          <w:lang w:val="en-US"/>
        </w:rPr>
        <w:t xml:space="preserve"> (top)</w:t>
      </w:r>
      <w:r w:rsidR="6C98D802" w:rsidRPr="039404BF">
        <w:rPr>
          <w:rFonts w:ascii="Arial" w:hAnsi="Arial" w:cs="Arial"/>
          <w:lang w:val="en-US"/>
        </w:rPr>
        <w:t>, (b)</w:t>
      </w:r>
      <w:r w:rsidR="61B79548" w:rsidRPr="039404BF">
        <w:rPr>
          <w:rFonts w:ascii="Arial" w:hAnsi="Arial" w:cs="Arial"/>
          <w:lang w:val="en-US"/>
        </w:rPr>
        <w:t xml:space="preserve"> 'step 2' model space</w:t>
      </w:r>
      <w:r w:rsidR="0CB0A41E" w:rsidRPr="039404BF">
        <w:rPr>
          <w:rFonts w:ascii="Arial" w:hAnsi="Arial" w:cs="Arial"/>
          <w:lang w:val="en-US"/>
        </w:rPr>
        <w:t xml:space="preserve"> with</w:t>
      </w:r>
      <w:r w:rsidR="78DB2A8F" w:rsidRPr="039404BF">
        <w:rPr>
          <w:rFonts w:ascii="Arial" w:hAnsi="Arial" w:cs="Arial"/>
          <w:lang w:val="en-US"/>
        </w:rPr>
        <w:t xml:space="preserve"> added</w:t>
      </w:r>
      <w:r w:rsidR="0CB0A41E" w:rsidRPr="039404BF">
        <w:rPr>
          <w:rFonts w:ascii="Arial" w:hAnsi="Arial" w:cs="Arial"/>
          <w:lang w:val="en-US"/>
        </w:rPr>
        <w:t xml:space="preserve"> free stress parameters</w:t>
      </w:r>
      <w:r w:rsidR="78DB2A8F" w:rsidRPr="039404BF">
        <w:rPr>
          <w:rFonts w:ascii="Arial" w:hAnsi="Arial" w:cs="Arial"/>
          <w:lang w:val="en-US"/>
        </w:rPr>
        <w:t xml:space="preserve"> </w:t>
      </w:r>
      <w:r w:rsidR="5C2680A2" w:rsidRPr="039404BF">
        <w:rPr>
          <w:rFonts w:ascii="Arial" w:hAnsi="Arial" w:cs="Arial"/>
          <w:lang w:val="en-US"/>
        </w:rPr>
        <w:t xml:space="preserve">to the best fitting model of the control condition </w:t>
      </w:r>
      <w:proofErr w:type="gramStart"/>
      <w:r w:rsidR="5C2680A2" w:rsidRPr="039404BF">
        <w:rPr>
          <w:rFonts w:ascii="Arial" w:hAnsi="Arial" w:cs="Arial"/>
          <w:lang w:val="en-US"/>
        </w:rPr>
        <w:t>in order to</w:t>
      </w:r>
      <w:proofErr w:type="gramEnd"/>
      <w:r w:rsidR="5C2680A2" w:rsidRPr="039404BF">
        <w:rPr>
          <w:rFonts w:ascii="Arial" w:hAnsi="Arial" w:cs="Arial"/>
          <w:lang w:val="en-US"/>
        </w:rPr>
        <w:t xml:space="preserve"> </w:t>
      </w:r>
      <w:r w:rsidR="629328B3" w:rsidRPr="039404BF">
        <w:rPr>
          <w:rFonts w:ascii="Arial" w:hAnsi="Arial" w:cs="Arial"/>
          <w:lang w:val="en-US"/>
        </w:rPr>
        <w:t xml:space="preserve">detect </w:t>
      </w:r>
      <w:r w:rsidR="0B4AF160" w:rsidRPr="039404BF">
        <w:rPr>
          <w:rFonts w:ascii="Arial" w:hAnsi="Arial" w:cs="Arial"/>
          <w:lang w:val="en-US"/>
        </w:rPr>
        <w:t>stress</w:t>
      </w:r>
      <w:r w:rsidR="79C92DFE" w:rsidRPr="039404BF">
        <w:rPr>
          <w:rFonts w:ascii="Arial" w:hAnsi="Arial" w:cs="Arial"/>
          <w:lang w:val="en-US"/>
        </w:rPr>
        <w:t>-</w:t>
      </w:r>
      <w:r w:rsidR="0B4AF160" w:rsidRPr="039404BF">
        <w:rPr>
          <w:rFonts w:ascii="Arial" w:hAnsi="Arial" w:cs="Arial"/>
          <w:lang w:val="en-US"/>
        </w:rPr>
        <w:t>related param</w:t>
      </w:r>
      <w:r w:rsidR="38AB3CC1" w:rsidRPr="039404BF">
        <w:rPr>
          <w:rFonts w:ascii="Arial" w:hAnsi="Arial" w:cs="Arial"/>
          <w:lang w:val="en-US"/>
        </w:rPr>
        <w:t>e</w:t>
      </w:r>
      <w:r w:rsidR="0B4AF160" w:rsidRPr="039404BF">
        <w:rPr>
          <w:rFonts w:ascii="Arial" w:hAnsi="Arial" w:cs="Arial"/>
          <w:lang w:val="en-US"/>
        </w:rPr>
        <w:t>ter differen</w:t>
      </w:r>
      <w:r w:rsidR="5177FD67" w:rsidRPr="039404BF">
        <w:rPr>
          <w:rFonts w:ascii="Arial" w:hAnsi="Arial" w:cs="Arial"/>
          <w:lang w:val="en-US"/>
        </w:rPr>
        <w:t>c</w:t>
      </w:r>
      <w:r w:rsidR="0B4AF160" w:rsidRPr="039404BF">
        <w:rPr>
          <w:rFonts w:ascii="Arial" w:hAnsi="Arial" w:cs="Arial"/>
          <w:lang w:val="en-US"/>
        </w:rPr>
        <w:t xml:space="preserve">es </w:t>
      </w:r>
      <w:r w:rsidR="78DB2A8F" w:rsidRPr="039404BF">
        <w:rPr>
          <w:rFonts w:ascii="Arial" w:hAnsi="Arial" w:cs="Arial"/>
          <w:lang w:val="en-US"/>
        </w:rPr>
        <w:t>be</w:t>
      </w:r>
      <w:r w:rsidR="2CBC25C8" w:rsidRPr="039404BF">
        <w:rPr>
          <w:rFonts w:ascii="Arial" w:hAnsi="Arial" w:cs="Arial"/>
          <w:lang w:val="en-US"/>
        </w:rPr>
        <w:t>tween</w:t>
      </w:r>
      <w:r w:rsidR="78DB2A8F" w:rsidRPr="039404BF">
        <w:rPr>
          <w:rFonts w:ascii="Arial" w:hAnsi="Arial" w:cs="Arial"/>
          <w:lang w:val="en-US"/>
        </w:rPr>
        <w:t xml:space="preserve"> </w:t>
      </w:r>
      <w:r w:rsidR="2CBC25C8" w:rsidRPr="039404BF">
        <w:rPr>
          <w:rFonts w:ascii="Arial" w:hAnsi="Arial" w:cs="Arial"/>
          <w:lang w:val="en-US"/>
        </w:rPr>
        <w:t xml:space="preserve">control and </w:t>
      </w:r>
      <w:r w:rsidR="78DB2A8F" w:rsidRPr="039404BF">
        <w:rPr>
          <w:rFonts w:ascii="Arial" w:hAnsi="Arial" w:cs="Arial"/>
          <w:lang w:val="en-US"/>
        </w:rPr>
        <w:t>stress condition (bottom).</w:t>
      </w:r>
    </w:p>
    <w:p w14:paraId="7AD4BDBE" w14:textId="30A96E5E" w:rsidR="00172731" w:rsidRPr="0027585C" w:rsidRDefault="00172731" w:rsidP="039404BF">
      <w:pPr>
        <w:spacing w:line="480" w:lineRule="auto"/>
        <w:rPr>
          <w:lang w:val="en-US"/>
        </w:rPr>
      </w:pPr>
      <w:r w:rsidRPr="0027585C">
        <w:rPr>
          <w:lang w:val="en-US"/>
        </w:rPr>
        <w:br w:type="page"/>
      </w:r>
    </w:p>
    <w:p w14:paraId="1A43ACF0" w14:textId="788AD35D" w:rsidR="00172731" w:rsidRPr="008F1CDF" w:rsidRDefault="26B833BF" w:rsidP="039404BF">
      <w:pPr>
        <w:spacing w:line="480" w:lineRule="auto"/>
        <w:jc w:val="both"/>
        <w:rPr>
          <w:rFonts w:ascii="Arial" w:hAnsi="Arial" w:cs="Arial"/>
          <w:u w:val="single"/>
          <w:lang w:val="en-US"/>
        </w:rPr>
      </w:pPr>
      <w:r w:rsidRPr="039404BF">
        <w:rPr>
          <w:rFonts w:ascii="Arial" w:hAnsi="Arial" w:cs="Arial"/>
          <w:u w:val="single"/>
          <w:lang w:val="en-US"/>
        </w:rPr>
        <w:lastRenderedPageBreak/>
        <w:t>fMRI results</w:t>
      </w:r>
    </w:p>
    <w:p w14:paraId="3F639F16" w14:textId="422263F6" w:rsidR="11AADE68" w:rsidRPr="0027585C" w:rsidRDefault="32B357BF" w:rsidP="039404BF">
      <w:pPr>
        <w:spacing w:line="480" w:lineRule="auto"/>
        <w:jc w:val="both"/>
        <w:rPr>
          <w:lang w:val="en-US"/>
        </w:rPr>
      </w:pPr>
      <w:r w:rsidRPr="039404BF">
        <w:rPr>
          <w:rFonts w:ascii="Arial" w:hAnsi="Arial" w:cs="Arial"/>
          <w:lang w:val="en-US"/>
        </w:rPr>
        <w:t>We found a</w:t>
      </w:r>
      <w:r w:rsidR="618783AC" w:rsidRPr="039404BF">
        <w:rPr>
          <w:rFonts w:ascii="Arial" w:hAnsi="Arial" w:cs="Arial"/>
          <w:lang w:val="en-US"/>
        </w:rPr>
        <w:t xml:space="preserve"> main effect</w:t>
      </w:r>
      <w:r w:rsidR="6B62ADD0" w:rsidRPr="039404BF">
        <w:rPr>
          <w:rFonts w:ascii="Arial" w:hAnsi="Arial" w:cs="Arial"/>
          <w:lang w:val="en-US"/>
        </w:rPr>
        <w:t xml:space="preserve"> </w:t>
      </w:r>
      <w:r w:rsidR="31F81247" w:rsidRPr="039404BF">
        <w:rPr>
          <w:rFonts w:ascii="Arial" w:hAnsi="Arial" w:cs="Arial"/>
          <w:lang w:val="en-US"/>
        </w:rPr>
        <w:t xml:space="preserve">of RPE combined over </w:t>
      </w:r>
      <w:r w:rsidR="6B62ADD0" w:rsidRPr="039404BF">
        <w:rPr>
          <w:rFonts w:ascii="Arial" w:hAnsi="Arial" w:cs="Arial"/>
          <w:lang w:val="en-US"/>
        </w:rPr>
        <w:t xml:space="preserve">both conditions </w:t>
      </w:r>
      <w:r w:rsidR="618783AC" w:rsidRPr="039404BF">
        <w:rPr>
          <w:rFonts w:ascii="Arial" w:hAnsi="Arial" w:cs="Arial"/>
          <w:lang w:val="en-US"/>
        </w:rPr>
        <w:t>in the vmPFC, bilateral striatum, posterior cingulate cortex (PCC) and bilateral insula</w:t>
      </w:r>
      <w:r w:rsidRPr="039404BF">
        <w:rPr>
          <w:rFonts w:ascii="Arial" w:hAnsi="Arial" w:cs="Arial"/>
          <w:lang w:val="en-US"/>
        </w:rPr>
        <w:t xml:space="preserve"> (</w:t>
      </w:r>
      <w:r w:rsidR="441BCE3C" w:rsidRPr="039404BF">
        <w:rPr>
          <w:rFonts w:ascii="Arial" w:eastAsia="Arial" w:hAnsi="Arial" w:cs="Arial"/>
          <w:i/>
          <w:iCs/>
          <w:sz w:val="20"/>
          <w:szCs w:val="20"/>
          <w:lang w:val="en-US"/>
        </w:rPr>
        <w:t>p</w:t>
      </w:r>
      <w:r w:rsidR="441BCE3C" w:rsidRPr="039404BF">
        <w:rPr>
          <w:rFonts w:ascii="Arial" w:eastAsia="Arial" w:hAnsi="Arial" w:cs="Arial"/>
          <w:i/>
          <w:iCs/>
          <w:sz w:val="20"/>
          <w:szCs w:val="20"/>
          <w:vertAlign w:val="subscript"/>
          <w:lang w:val="en-US"/>
        </w:rPr>
        <w:t>FWE</w:t>
      </w:r>
      <w:r w:rsidRPr="039404BF">
        <w:rPr>
          <w:rFonts w:ascii="Arial" w:hAnsi="Arial" w:cs="Arial"/>
          <w:lang w:val="en-US"/>
        </w:rPr>
        <w:t xml:space="preserve"> </w:t>
      </w:r>
      <w:r w:rsidR="671C76FA" w:rsidRPr="039404BF">
        <w:rPr>
          <w:rFonts w:ascii="Cambria Math" w:hAnsi="Cambria Math" w:cs="Cambria Math"/>
          <w:lang w:val="en-US"/>
        </w:rPr>
        <w:t xml:space="preserve">&lt; </w:t>
      </w:r>
      <w:r w:rsidRPr="039404BF">
        <w:rPr>
          <w:rFonts w:ascii="Arial" w:hAnsi="Arial" w:cs="Arial"/>
          <w:lang w:val="en-US"/>
        </w:rPr>
        <w:t>.05 for the whole brain</w:t>
      </w:r>
      <w:r w:rsidR="737AF283" w:rsidRPr="039404BF">
        <w:rPr>
          <w:rFonts w:ascii="Arial" w:hAnsi="Arial" w:cs="Arial"/>
          <w:lang w:val="en-US"/>
        </w:rPr>
        <w:t xml:space="preserve">, see </w:t>
      </w:r>
      <w:r w:rsidR="28C394F8" w:rsidRPr="039404BF">
        <w:rPr>
          <w:rFonts w:ascii="Arial" w:hAnsi="Arial" w:cs="Arial"/>
          <w:lang w:val="en-US"/>
        </w:rPr>
        <w:t>Figure 6</w:t>
      </w:r>
      <w:r w:rsidR="0FD5A1BF" w:rsidRPr="039404BF">
        <w:rPr>
          <w:rFonts w:ascii="Arial" w:hAnsi="Arial" w:cs="Arial"/>
          <w:lang w:val="en-US"/>
        </w:rPr>
        <w:t xml:space="preserve"> and Supplementary Table </w:t>
      </w:r>
      <w:r w:rsidR="76C5638C" w:rsidRPr="039404BF">
        <w:rPr>
          <w:rFonts w:ascii="Arial" w:hAnsi="Arial" w:cs="Arial"/>
          <w:lang w:val="en-US"/>
        </w:rPr>
        <w:t>S</w:t>
      </w:r>
      <w:r w:rsidR="411C6D7C" w:rsidRPr="039404BF">
        <w:rPr>
          <w:rFonts w:ascii="Arial" w:hAnsi="Arial" w:cs="Arial"/>
          <w:lang w:val="en-US"/>
        </w:rPr>
        <w:t>-D</w:t>
      </w:r>
      <w:r w:rsidR="737AF283" w:rsidRPr="039404BF">
        <w:rPr>
          <w:rFonts w:ascii="Arial" w:hAnsi="Arial" w:cs="Arial"/>
          <w:lang w:val="en-US"/>
        </w:rPr>
        <w:t>).</w:t>
      </w:r>
      <w:r w:rsidR="087E11EE" w:rsidRPr="039404BF">
        <w:rPr>
          <w:rFonts w:ascii="Arial" w:hAnsi="Arial" w:cs="Arial"/>
          <w:lang w:val="en-US"/>
        </w:rPr>
        <w:t xml:space="preserve"> Comparing stress and control cond</w:t>
      </w:r>
      <w:r w:rsidR="2858D409" w:rsidRPr="039404BF">
        <w:rPr>
          <w:rFonts w:ascii="Arial" w:hAnsi="Arial" w:cs="Arial"/>
          <w:lang w:val="en-US"/>
        </w:rPr>
        <w:t>i</w:t>
      </w:r>
      <w:r w:rsidR="087E11EE" w:rsidRPr="039404BF">
        <w:rPr>
          <w:rFonts w:ascii="Arial" w:hAnsi="Arial" w:cs="Arial"/>
          <w:lang w:val="en-US"/>
        </w:rPr>
        <w:t>tion revealed a h</w:t>
      </w:r>
      <w:r w:rsidR="5ED75E25" w:rsidRPr="039404BF">
        <w:rPr>
          <w:rFonts w:ascii="Arial" w:hAnsi="Arial" w:cs="Arial"/>
          <w:lang w:val="en-US"/>
        </w:rPr>
        <w:t>i</w:t>
      </w:r>
      <w:r w:rsidR="087E11EE" w:rsidRPr="039404BF">
        <w:rPr>
          <w:rFonts w:ascii="Arial" w:hAnsi="Arial" w:cs="Arial"/>
          <w:lang w:val="en-US"/>
        </w:rPr>
        <w:t>gher activation in rig</w:t>
      </w:r>
      <w:r w:rsidR="3586D4DC" w:rsidRPr="039404BF">
        <w:rPr>
          <w:rFonts w:ascii="Arial" w:hAnsi="Arial" w:cs="Arial"/>
          <w:lang w:val="en-US"/>
        </w:rPr>
        <w:t xml:space="preserve">ht insula </w:t>
      </w:r>
      <w:r w:rsidR="4631AECA" w:rsidRPr="039404BF">
        <w:rPr>
          <w:rFonts w:ascii="Arial" w:hAnsi="Arial" w:cs="Arial"/>
          <w:lang w:val="en-US"/>
        </w:rPr>
        <w:t>during stress compared to control condition</w:t>
      </w:r>
      <w:r w:rsidR="0B771229" w:rsidRPr="039404BF">
        <w:rPr>
          <w:rFonts w:ascii="Arial" w:hAnsi="Arial" w:cs="Arial"/>
          <w:lang w:val="en-US"/>
        </w:rPr>
        <w:t>, which was trendwise correctable for the task main effect (</w:t>
      </w:r>
      <w:r w:rsidR="3E22FCF0" w:rsidRPr="039404BF">
        <w:rPr>
          <w:rFonts w:ascii="Arial" w:hAnsi="Arial" w:cs="Arial"/>
          <w:color w:val="000000" w:themeColor="text1"/>
          <w:lang w:val="en-US"/>
        </w:rPr>
        <w:t xml:space="preserve">[46 4 10], </w:t>
      </w:r>
      <w:r w:rsidR="2AC397DA" w:rsidRPr="039404BF">
        <w:rPr>
          <w:rFonts w:ascii="Arial" w:hAnsi="Arial" w:cs="Arial"/>
          <w:i/>
          <w:iCs/>
          <w:lang w:val="en-US"/>
        </w:rPr>
        <w:t>t</w:t>
      </w:r>
      <w:r w:rsidR="707032CD" w:rsidRPr="039404BF">
        <w:rPr>
          <w:rFonts w:ascii="Arial" w:hAnsi="Arial" w:cs="Arial"/>
          <w:color w:val="000000" w:themeColor="text1"/>
          <w:lang w:val="en-US"/>
        </w:rPr>
        <w:t xml:space="preserve"> = 4.02, </w:t>
      </w:r>
      <w:r w:rsidR="4D9DFB10" w:rsidRPr="039404BF">
        <w:rPr>
          <w:rFonts w:ascii="Arial" w:eastAsia="Arial" w:hAnsi="Arial" w:cs="Arial"/>
          <w:i/>
          <w:iCs/>
          <w:sz w:val="20"/>
          <w:szCs w:val="20"/>
          <w:lang w:val="en-US"/>
        </w:rPr>
        <w:t>p</w:t>
      </w:r>
      <w:r w:rsidR="4D9DFB10" w:rsidRPr="039404BF">
        <w:rPr>
          <w:rFonts w:ascii="Arial" w:eastAsia="Arial" w:hAnsi="Arial" w:cs="Arial"/>
          <w:i/>
          <w:iCs/>
          <w:sz w:val="20"/>
          <w:szCs w:val="20"/>
          <w:vertAlign w:val="subscript"/>
          <w:lang w:val="en-US"/>
        </w:rPr>
        <w:t>FWE</w:t>
      </w:r>
      <w:r w:rsidR="44A6805E" w:rsidRPr="039404BF">
        <w:rPr>
          <w:rFonts w:ascii="Arial" w:eastAsia="Arial" w:hAnsi="Arial" w:cs="Arial"/>
          <w:i/>
          <w:iCs/>
          <w:sz w:val="20"/>
          <w:szCs w:val="20"/>
          <w:vertAlign w:val="subscript"/>
          <w:lang w:val="en-US"/>
        </w:rPr>
        <w:t xml:space="preserve"> SVC main </w:t>
      </w:r>
      <w:proofErr w:type="gramStart"/>
      <w:r w:rsidR="44A6805E" w:rsidRPr="0027585C">
        <w:rPr>
          <w:rFonts w:ascii="Arial" w:hAnsi="Arial" w:cs="Arial"/>
          <w:i/>
          <w:iCs/>
          <w:vertAlign w:val="subscript"/>
          <w:lang w:val="en-US"/>
        </w:rPr>
        <w:t>effect</w:t>
      </w:r>
      <w:r w:rsidR="0B771229" w:rsidRPr="039404BF">
        <w:rPr>
          <w:rFonts w:ascii="Arial" w:hAnsi="Arial" w:cs="Arial"/>
          <w:lang w:val="en-US"/>
        </w:rPr>
        <w:t xml:space="preserve">  =</w:t>
      </w:r>
      <w:proofErr w:type="gramEnd"/>
      <w:r w:rsidR="1E05AAA0" w:rsidRPr="039404BF">
        <w:rPr>
          <w:rFonts w:ascii="Arial" w:hAnsi="Arial" w:cs="Arial"/>
          <w:lang w:val="en-US"/>
        </w:rPr>
        <w:t xml:space="preserve"> .068</w:t>
      </w:r>
      <w:r w:rsidR="142B52C9" w:rsidRPr="039404BF">
        <w:rPr>
          <w:rFonts w:ascii="Arial" w:hAnsi="Arial" w:cs="Arial"/>
          <w:lang w:val="en-US"/>
        </w:rPr>
        <w:t xml:space="preserve">, </w:t>
      </w:r>
      <w:r w:rsidR="22D49EF0" w:rsidRPr="039404BF">
        <w:rPr>
          <w:rFonts w:ascii="Arial" w:eastAsia="Arial" w:hAnsi="Arial" w:cs="Arial"/>
          <w:i/>
          <w:iCs/>
          <w:sz w:val="20"/>
          <w:szCs w:val="20"/>
          <w:lang w:val="en-US"/>
        </w:rPr>
        <w:t>p</w:t>
      </w:r>
      <w:r w:rsidR="22D49EF0" w:rsidRPr="039404BF">
        <w:rPr>
          <w:rFonts w:ascii="Arial" w:eastAsia="Arial" w:hAnsi="Arial" w:cs="Arial"/>
          <w:i/>
          <w:iCs/>
          <w:sz w:val="20"/>
          <w:szCs w:val="20"/>
          <w:vertAlign w:val="subscript"/>
          <w:lang w:val="en-US"/>
        </w:rPr>
        <w:t>uncorrected</w:t>
      </w:r>
      <w:r w:rsidR="673C8D6F" w:rsidRPr="039404BF">
        <w:rPr>
          <w:rFonts w:ascii="Arial" w:hAnsi="Arial" w:cs="Arial"/>
          <w:lang w:val="en-US"/>
        </w:rPr>
        <w:t xml:space="preserve"> = 2.0964e-04</w:t>
      </w:r>
      <w:r w:rsidR="5946AC3D" w:rsidRPr="039404BF">
        <w:rPr>
          <w:rFonts w:ascii="Arial" w:hAnsi="Arial" w:cs="Arial"/>
          <w:lang w:val="en-US"/>
        </w:rPr>
        <w:t>;</w:t>
      </w:r>
      <w:r w:rsidR="673C8D6F" w:rsidRPr="039404BF">
        <w:rPr>
          <w:rFonts w:ascii="Arial" w:hAnsi="Arial" w:cs="Arial"/>
          <w:lang w:val="en-US"/>
        </w:rPr>
        <w:t xml:space="preserve"> </w:t>
      </w:r>
      <w:r w:rsidR="142B52C9" w:rsidRPr="039404BF">
        <w:rPr>
          <w:rFonts w:ascii="Arial" w:hAnsi="Arial" w:cs="Arial"/>
          <w:lang w:val="en-US"/>
        </w:rPr>
        <w:t>see Figure 7).</w:t>
      </w:r>
      <w:r w:rsidR="0B771229" w:rsidRPr="039404BF">
        <w:rPr>
          <w:rFonts w:ascii="Arial" w:hAnsi="Arial" w:cs="Arial"/>
          <w:lang w:val="en-US"/>
        </w:rPr>
        <w:t xml:space="preserve"> </w:t>
      </w:r>
      <w:r w:rsidR="54B897F7" w:rsidRPr="039404BF">
        <w:rPr>
          <w:rFonts w:ascii="Arial" w:hAnsi="Arial" w:cs="Arial"/>
          <w:color w:val="000000" w:themeColor="text1"/>
          <w:lang w:val="en-US"/>
        </w:rPr>
        <w:t>The opposite contrast CT&gt;ST did not result in significant activation.</w:t>
      </w:r>
    </w:p>
    <w:p w14:paraId="5E5509D3" w14:textId="28B6784B" w:rsidR="11AADE68" w:rsidRDefault="4BFF6E95" w:rsidP="039404BF">
      <w:pPr>
        <w:spacing w:line="480" w:lineRule="auto"/>
        <w:jc w:val="both"/>
      </w:pPr>
      <w:r>
        <w:rPr>
          <w:noProof/>
        </w:rPr>
        <w:drawing>
          <wp:inline distT="0" distB="0" distL="0" distR="0" wp14:anchorId="10811499" wp14:editId="3B0B080B">
            <wp:extent cx="5846164" cy="2241029"/>
            <wp:effectExtent l="0" t="0" r="0" b="0"/>
            <wp:docPr id="79164033" name="Grafik 79164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5846164" cy="2241029"/>
                    </a:xfrm>
                    <a:prstGeom prst="rect">
                      <a:avLst/>
                    </a:prstGeom>
                  </pic:spPr>
                </pic:pic>
              </a:graphicData>
            </a:graphic>
          </wp:inline>
        </w:drawing>
      </w:r>
    </w:p>
    <w:p w14:paraId="1277387C" w14:textId="557AEA94" w:rsidR="2E19C6EE" w:rsidRPr="002B4E39" w:rsidRDefault="1652B449" w:rsidP="039404BF">
      <w:pPr>
        <w:spacing w:line="480" w:lineRule="auto"/>
        <w:jc w:val="both"/>
        <w:rPr>
          <w:rFonts w:ascii="Arial" w:hAnsi="Arial" w:cs="Arial"/>
          <w:highlight w:val="yellow"/>
          <w:lang w:val="en-US"/>
        </w:rPr>
      </w:pPr>
      <w:r w:rsidRPr="039404BF">
        <w:rPr>
          <w:rFonts w:ascii="Arial" w:hAnsi="Arial" w:cs="Arial"/>
          <w:lang w:val="en-US"/>
        </w:rPr>
        <w:t xml:space="preserve">Figure 6: Neural activation related to reward prediction error across both conditions. Displayed are clusters showing significant RPE coding in vmPFC, ventral striataum and insula at </w:t>
      </w:r>
      <w:r w:rsidRPr="039404BF">
        <w:rPr>
          <w:rFonts w:ascii="Arial" w:hAnsi="Arial" w:cs="Arial"/>
          <w:i/>
          <w:iCs/>
          <w:lang w:val="en-US"/>
        </w:rPr>
        <w:t>p</w:t>
      </w:r>
      <w:r w:rsidRPr="039404BF">
        <w:rPr>
          <w:rFonts w:ascii="Arial" w:hAnsi="Arial" w:cs="Arial"/>
          <w:lang w:val="en-US"/>
        </w:rPr>
        <w:t> </w:t>
      </w:r>
      <w:r w:rsidRPr="039404BF">
        <w:rPr>
          <w:rFonts w:ascii="Arial" w:hAnsi="Arial" w:cs="Arial"/>
          <w:vertAlign w:val="subscript"/>
          <w:lang w:val="en-US"/>
        </w:rPr>
        <w:t xml:space="preserve">FWE whole brain corrected </w:t>
      </w:r>
      <w:r w:rsidRPr="039404BF">
        <w:rPr>
          <w:rFonts w:ascii="Arial" w:hAnsi="Arial" w:cs="Arial"/>
          <w:lang w:val="en-US"/>
        </w:rPr>
        <w:t>&lt; 0.05 combining stress and control condition (main effect of task).</w:t>
      </w:r>
    </w:p>
    <w:p w14:paraId="78E3C66A" w14:textId="64E796BF" w:rsidR="039404BF" w:rsidRPr="0027585C" w:rsidRDefault="039404BF">
      <w:pPr>
        <w:rPr>
          <w:lang w:val="en-US"/>
        </w:rPr>
      </w:pPr>
      <w:r w:rsidRPr="0027585C">
        <w:rPr>
          <w:lang w:val="en-US"/>
        </w:rPr>
        <w:br w:type="page"/>
      </w:r>
    </w:p>
    <w:p w14:paraId="1977185E" w14:textId="433D07BF" w:rsidR="1CF270B4" w:rsidRDefault="00B642EB" w:rsidP="4F4E55D0">
      <w:pPr>
        <w:spacing w:line="480" w:lineRule="auto"/>
        <w:jc w:val="both"/>
      </w:pPr>
      <w:r>
        <w:rPr>
          <w:noProof/>
        </w:rPr>
        <w:lastRenderedPageBreak/>
        <w:drawing>
          <wp:inline distT="0" distB="0" distL="0" distR="0" wp14:anchorId="4C762720" wp14:editId="1EB0944A">
            <wp:extent cx="4572000" cy="2447925"/>
            <wp:effectExtent l="0" t="0" r="0" b="0"/>
            <wp:docPr id="1796242789" name="Grafik 1796242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24727984" w14:textId="19F8FE72" w:rsidR="00F83E5B" w:rsidRDefault="2391C743" w:rsidP="039404BF">
      <w:pPr>
        <w:spacing w:line="480" w:lineRule="auto"/>
        <w:jc w:val="both"/>
        <w:rPr>
          <w:lang w:val="en-US"/>
        </w:rPr>
      </w:pPr>
      <w:r w:rsidRPr="039404BF">
        <w:rPr>
          <w:rFonts w:ascii="Arial" w:hAnsi="Arial" w:cs="Arial"/>
          <w:lang w:val="en-US"/>
        </w:rPr>
        <w:t xml:space="preserve">Figure 7: Stronger coding of RPE in right insula during stress compared to control condition (t=4.02, </w:t>
      </w:r>
      <w:r w:rsidRPr="039404BF">
        <w:rPr>
          <w:rFonts w:ascii="Arial" w:hAnsi="Arial" w:cs="Arial"/>
          <w:i/>
          <w:iCs/>
          <w:lang w:val="en-US"/>
        </w:rPr>
        <w:t>p</w:t>
      </w:r>
      <w:r w:rsidRPr="039404BF">
        <w:rPr>
          <w:rFonts w:ascii="Arial" w:hAnsi="Arial" w:cs="Arial"/>
          <w:i/>
          <w:iCs/>
          <w:vertAlign w:val="subscript"/>
          <w:lang w:val="en-US"/>
        </w:rPr>
        <w:t>FWE SVC for task main effect</w:t>
      </w:r>
      <w:r w:rsidRPr="039404BF">
        <w:rPr>
          <w:rFonts w:ascii="Arial" w:hAnsi="Arial" w:cs="Arial"/>
          <w:lang w:val="en-US"/>
        </w:rPr>
        <w:t xml:space="preserve"> = 0.068; displayed at t&gt;3 with cluster extent of 20 voxels</w:t>
      </w:r>
      <w:r w:rsidRPr="039404BF">
        <w:rPr>
          <w:lang w:val="en-US"/>
        </w:rPr>
        <w:t xml:space="preserve"> for display purposes)</w:t>
      </w:r>
    </w:p>
    <w:p w14:paraId="070BA77F" w14:textId="6C76D06B" w:rsidR="63D1C392" w:rsidRPr="0027585C" w:rsidRDefault="63D1C392" w:rsidP="4F4E55D0">
      <w:pPr>
        <w:spacing w:line="480" w:lineRule="auto"/>
        <w:jc w:val="both"/>
        <w:rPr>
          <w:rFonts w:ascii="Arial" w:eastAsia="Arial" w:hAnsi="Arial" w:cs="Arial"/>
          <w:u w:val="single"/>
          <w:lang w:val="en-US"/>
        </w:rPr>
      </w:pPr>
      <w:r w:rsidRPr="0027585C">
        <w:rPr>
          <w:rFonts w:ascii="Arial" w:eastAsia="Arial" w:hAnsi="Arial" w:cs="Arial"/>
          <w:u w:val="single"/>
          <w:lang w:val="en-US"/>
        </w:rPr>
        <w:t>Exploratory</w:t>
      </w:r>
      <w:r w:rsidR="1E7309BC" w:rsidRPr="0027585C">
        <w:rPr>
          <w:rFonts w:ascii="Arial" w:eastAsia="Arial" w:hAnsi="Arial" w:cs="Arial"/>
          <w:u w:val="single"/>
          <w:lang w:val="en-US"/>
        </w:rPr>
        <w:t xml:space="preserve"> analysis of moderator variables:</w:t>
      </w:r>
    </w:p>
    <w:p w14:paraId="3E283A7E" w14:textId="52995774" w:rsidR="1CF270B4" w:rsidRDefault="69F3A7C0" w:rsidP="1CF270B4">
      <w:pPr>
        <w:spacing w:line="480" w:lineRule="auto"/>
        <w:jc w:val="both"/>
        <w:rPr>
          <w:rFonts w:ascii="Arial" w:hAnsi="Arial" w:cs="Arial"/>
          <w:lang w:val="en-US"/>
        </w:rPr>
        <w:sectPr w:rsidR="1CF270B4" w:rsidSect="009904A0">
          <w:pgSz w:w="11906" w:h="16838"/>
          <w:pgMar w:top="1417" w:right="1417" w:bottom="1134" w:left="1417" w:header="708" w:footer="708" w:gutter="0"/>
          <w:lnNumType w:countBy="1" w:restart="continuous"/>
          <w:cols w:space="708"/>
          <w:docGrid w:linePitch="360"/>
        </w:sectPr>
      </w:pPr>
      <w:commentRangeStart w:id="1"/>
      <w:commentRangeStart w:id="2"/>
      <w:r w:rsidRPr="039404BF">
        <w:rPr>
          <w:rFonts w:ascii="Arial" w:hAnsi="Arial" w:cs="Arial"/>
          <w:lang w:val="en-US"/>
        </w:rPr>
        <w:t>Regarding potential moderator variables such as chronic stress exposure as well as working memory performance there were no significant differences between</w:t>
      </w:r>
      <w:r w:rsidR="0F84151B" w:rsidRPr="039404BF">
        <w:rPr>
          <w:rFonts w:ascii="Arial" w:hAnsi="Arial" w:cs="Arial"/>
          <w:lang w:val="en-US"/>
        </w:rPr>
        <w:t xml:space="preserve"> the group of</w:t>
      </w:r>
      <w:r w:rsidRPr="039404BF">
        <w:rPr>
          <w:rFonts w:ascii="Arial" w:hAnsi="Arial" w:cs="Arial"/>
          <w:lang w:val="en-US"/>
        </w:rPr>
        <w:t xml:space="preserve"> participants who improved their performance </w:t>
      </w:r>
      <w:r w:rsidR="21EC7559" w:rsidRPr="039404BF">
        <w:rPr>
          <w:rFonts w:ascii="Arial" w:hAnsi="Arial" w:cs="Arial"/>
          <w:lang w:val="en-US"/>
        </w:rPr>
        <w:t xml:space="preserve">and the group of participants who </w:t>
      </w:r>
      <w:r w:rsidR="7A837AB8" w:rsidRPr="039404BF">
        <w:rPr>
          <w:rFonts w:ascii="Arial" w:hAnsi="Arial" w:cs="Arial"/>
          <w:lang w:val="en-US"/>
        </w:rPr>
        <w:t xml:space="preserve">were </w:t>
      </w:r>
      <w:r w:rsidR="21EC7559" w:rsidRPr="039404BF">
        <w:rPr>
          <w:rFonts w:ascii="Arial" w:hAnsi="Arial" w:cs="Arial"/>
          <w:lang w:val="en-US"/>
        </w:rPr>
        <w:t>impaired under stress</w:t>
      </w:r>
      <w:r w:rsidR="4BD43338" w:rsidRPr="039404BF">
        <w:rPr>
          <w:rFonts w:ascii="Arial" w:hAnsi="Arial" w:cs="Arial"/>
          <w:lang w:val="en-US"/>
        </w:rPr>
        <w:t xml:space="preserve"> on a behavioral and neural level.</w:t>
      </w:r>
      <w:commentRangeEnd w:id="1"/>
      <w:r w:rsidR="3DB6D8A7">
        <w:rPr>
          <w:rStyle w:val="Kommentarzeichen"/>
        </w:rPr>
        <w:commentReference w:id="1"/>
      </w:r>
      <w:commentRangeEnd w:id="2"/>
      <w:r w:rsidR="3DB6D8A7">
        <w:rPr>
          <w:rStyle w:val="Kommentarzeichen"/>
        </w:rPr>
        <w:commentReference w:id="2"/>
      </w:r>
    </w:p>
    <w:p w14:paraId="70727119" w14:textId="310C3FAA" w:rsidR="00277C76" w:rsidRPr="00407D3B" w:rsidRDefault="1A743C03" w:rsidP="006F1403">
      <w:pPr>
        <w:spacing w:line="480" w:lineRule="auto"/>
        <w:jc w:val="both"/>
        <w:rPr>
          <w:rFonts w:ascii="Arial" w:hAnsi="Arial" w:cs="Arial"/>
          <w:lang w:val="en-US"/>
        </w:rPr>
      </w:pPr>
      <w:r w:rsidRPr="450E4154">
        <w:rPr>
          <w:rFonts w:ascii="Arial" w:hAnsi="Arial" w:cs="Arial"/>
          <w:b/>
          <w:bCs/>
          <w:sz w:val="24"/>
          <w:szCs w:val="24"/>
          <w:u w:val="single"/>
          <w:lang w:val="en-US"/>
        </w:rPr>
        <w:lastRenderedPageBreak/>
        <w:t>Discussion</w:t>
      </w:r>
      <w:r w:rsidRPr="450E4154">
        <w:rPr>
          <w:rFonts w:ascii="Arial" w:hAnsi="Arial" w:cs="Arial"/>
          <w:b/>
          <w:bCs/>
          <w:sz w:val="24"/>
          <w:szCs w:val="24"/>
          <w:lang w:val="en-US"/>
        </w:rPr>
        <w:t xml:space="preserve"> </w:t>
      </w:r>
      <w:r w:rsidR="4D4B4874" w:rsidRPr="450E4154">
        <w:rPr>
          <w:rFonts w:ascii="Arial" w:hAnsi="Arial" w:cs="Arial"/>
          <w:lang w:val="en-US"/>
        </w:rPr>
        <w:t>(</w:t>
      </w:r>
      <w:r w:rsidR="00B475D1">
        <w:rPr>
          <w:rFonts w:ascii="Arial" w:hAnsi="Arial" w:cs="Arial"/>
          <w:lang w:val="en-US"/>
        </w:rPr>
        <w:t>947</w:t>
      </w:r>
      <w:r w:rsidR="1B7CF316" w:rsidRPr="450E4154">
        <w:rPr>
          <w:rFonts w:ascii="Arial" w:hAnsi="Arial" w:cs="Arial"/>
          <w:lang w:val="en-US"/>
        </w:rPr>
        <w:t xml:space="preserve"> words)</w:t>
      </w:r>
    </w:p>
    <w:p w14:paraId="68FC129F" w14:textId="4512E834" w:rsidR="00407D3B" w:rsidRDefault="00342C37" w:rsidP="006F1403">
      <w:pPr>
        <w:spacing w:line="480" w:lineRule="auto"/>
        <w:jc w:val="both"/>
        <w:rPr>
          <w:rFonts w:ascii="Arial" w:hAnsi="Arial" w:cs="Arial"/>
          <w:lang w:val="en-US"/>
        </w:rPr>
      </w:pPr>
      <w:r w:rsidRPr="728432B7">
        <w:rPr>
          <w:rFonts w:ascii="Arial" w:hAnsi="Arial" w:cs="Arial"/>
          <w:lang w:val="en-US"/>
        </w:rPr>
        <w:t xml:space="preserve">The present </w:t>
      </w:r>
      <w:r w:rsidR="00C820B3" w:rsidRPr="728432B7">
        <w:rPr>
          <w:rFonts w:ascii="Arial" w:hAnsi="Arial" w:cs="Arial"/>
          <w:lang w:val="en-US"/>
        </w:rPr>
        <w:t xml:space="preserve">study investigated the behavioral and </w:t>
      </w:r>
      <w:r w:rsidR="00F472EE" w:rsidRPr="728432B7">
        <w:rPr>
          <w:rFonts w:ascii="Arial" w:hAnsi="Arial" w:cs="Arial"/>
          <w:lang w:val="en-US"/>
        </w:rPr>
        <w:t>neural</w:t>
      </w:r>
      <w:r w:rsidR="00C820B3" w:rsidRPr="728432B7">
        <w:rPr>
          <w:rFonts w:ascii="Arial" w:hAnsi="Arial" w:cs="Arial"/>
          <w:lang w:val="en-US"/>
        </w:rPr>
        <w:t xml:space="preserve"> effects of acute psychosocial stress on reversal learning. </w:t>
      </w:r>
      <w:r w:rsidR="00755EB2" w:rsidRPr="728432B7">
        <w:rPr>
          <w:rFonts w:ascii="Arial" w:hAnsi="Arial" w:cs="Arial"/>
          <w:lang w:val="en-US"/>
        </w:rPr>
        <w:t>In healthy male</w:t>
      </w:r>
      <w:r w:rsidR="00A24542" w:rsidRPr="728432B7">
        <w:rPr>
          <w:rFonts w:ascii="Arial" w:hAnsi="Arial" w:cs="Arial"/>
          <w:lang w:val="en-US"/>
        </w:rPr>
        <w:t xml:space="preserve"> human</w:t>
      </w:r>
      <w:r w:rsidR="00755EB2" w:rsidRPr="728432B7">
        <w:rPr>
          <w:rFonts w:ascii="Arial" w:hAnsi="Arial" w:cs="Arial"/>
          <w:lang w:val="en-US"/>
        </w:rPr>
        <w:t xml:space="preserve"> </w:t>
      </w:r>
      <w:r w:rsidR="002E3493" w:rsidRPr="728432B7">
        <w:rPr>
          <w:rFonts w:ascii="Arial" w:hAnsi="Arial" w:cs="Arial"/>
          <w:lang w:val="en-US"/>
        </w:rPr>
        <w:t>participants,</w:t>
      </w:r>
      <w:r w:rsidR="00755EB2" w:rsidRPr="728432B7">
        <w:rPr>
          <w:rFonts w:ascii="Arial" w:hAnsi="Arial" w:cs="Arial"/>
          <w:lang w:val="en-US"/>
        </w:rPr>
        <w:t xml:space="preserve"> we found</w:t>
      </w:r>
      <w:r w:rsidR="00E9252B" w:rsidRPr="728432B7">
        <w:rPr>
          <w:rFonts w:ascii="Arial" w:hAnsi="Arial" w:cs="Arial"/>
          <w:lang w:val="en-US"/>
        </w:rPr>
        <w:t xml:space="preserve"> that probabilistic reversal learning improves slightly under acute </w:t>
      </w:r>
      <w:r w:rsidR="009872DF" w:rsidRPr="728432B7">
        <w:rPr>
          <w:rFonts w:ascii="Arial" w:hAnsi="Arial" w:cs="Arial"/>
          <w:lang w:val="en-US"/>
        </w:rPr>
        <w:t>psycho</w:t>
      </w:r>
      <w:r w:rsidR="00E9252B" w:rsidRPr="728432B7">
        <w:rPr>
          <w:rFonts w:ascii="Arial" w:hAnsi="Arial" w:cs="Arial"/>
          <w:lang w:val="en-US"/>
        </w:rPr>
        <w:t>social stress. Win-stay, as well as lose-switch behavior was not affected</w:t>
      </w:r>
      <w:r w:rsidR="00407D3B" w:rsidRPr="728432B7">
        <w:rPr>
          <w:rFonts w:ascii="Arial" w:hAnsi="Arial" w:cs="Arial"/>
          <w:lang w:val="en-US"/>
        </w:rPr>
        <w:t>.</w:t>
      </w:r>
      <w:r w:rsidR="00833807" w:rsidRPr="728432B7">
        <w:rPr>
          <w:rFonts w:ascii="Arial" w:hAnsi="Arial" w:cs="Arial"/>
          <w:lang w:val="en-US"/>
        </w:rPr>
        <w:t xml:space="preserve"> </w:t>
      </w:r>
      <w:r w:rsidR="00A05A10" w:rsidRPr="728432B7">
        <w:rPr>
          <w:rFonts w:ascii="Arial" w:hAnsi="Arial" w:cs="Arial"/>
          <w:lang w:val="en-US"/>
        </w:rPr>
        <w:t>Choice</w:t>
      </w:r>
      <w:r w:rsidR="00833807" w:rsidRPr="728432B7">
        <w:rPr>
          <w:rFonts w:ascii="Arial" w:hAnsi="Arial" w:cs="Arial"/>
          <w:lang w:val="en-US"/>
        </w:rPr>
        <w:t xml:space="preserve"> behavior under stress was</w:t>
      </w:r>
      <w:r w:rsidR="00A05A10" w:rsidRPr="728432B7">
        <w:rPr>
          <w:rFonts w:ascii="Arial" w:hAnsi="Arial" w:cs="Arial"/>
          <w:lang w:val="en-US"/>
        </w:rPr>
        <w:t xml:space="preserve"> best</w:t>
      </w:r>
      <w:r w:rsidR="00833807" w:rsidRPr="728432B7">
        <w:rPr>
          <w:rFonts w:ascii="Arial" w:hAnsi="Arial" w:cs="Arial"/>
          <w:lang w:val="en-US"/>
        </w:rPr>
        <w:t xml:space="preserve"> </w:t>
      </w:r>
      <w:r w:rsidR="00C43B7E" w:rsidRPr="728432B7">
        <w:rPr>
          <w:rFonts w:ascii="Arial" w:hAnsi="Arial" w:cs="Arial"/>
          <w:lang w:val="en-US"/>
        </w:rPr>
        <w:t>explained</w:t>
      </w:r>
      <w:r w:rsidR="00833807" w:rsidRPr="728432B7">
        <w:rPr>
          <w:rFonts w:ascii="Arial" w:hAnsi="Arial" w:cs="Arial"/>
          <w:lang w:val="en-US"/>
        </w:rPr>
        <w:t xml:space="preserve"> </w:t>
      </w:r>
      <w:r w:rsidR="00C43B7E" w:rsidRPr="728432B7">
        <w:rPr>
          <w:rFonts w:ascii="Arial" w:hAnsi="Arial" w:cs="Arial"/>
          <w:lang w:val="en-US"/>
        </w:rPr>
        <w:t>by</w:t>
      </w:r>
      <w:r w:rsidR="00833807" w:rsidRPr="728432B7">
        <w:rPr>
          <w:rFonts w:ascii="Arial" w:hAnsi="Arial" w:cs="Arial"/>
          <w:lang w:val="en-US"/>
        </w:rPr>
        <w:t xml:space="preserve"> </w:t>
      </w:r>
      <w:r w:rsidR="00A05A10" w:rsidRPr="728432B7">
        <w:rPr>
          <w:rFonts w:ascii="Arial" w:hAnsi="Arial" w:cs="Arial"/>
          <w:lang w:val="en-US"/>
        </w:rPr>
        <w:t>a model with altered</w:t>
      </w:r>
      <w:r w:rsidR="00833807" w:rsidRPr="728432B7">
        <w:rPr>
          <w:rFonts w:ascii="Arial" w:hAnsi="Arial" w:cs="Arial"/>
          <w:lang w:val="en-US"/>
        </w:rPr>
        <w:t xml:space="preserve"> choice stochasticity</w:t>
      </w:r>
      <w:r w:rsidR="00794CD9" w:rsidRPr="728432B7">
        <w:rPr>
          <w:rFonts w:ascii="Arial" w:hAnsi="Arial" w:cs="Arial"/>
          <w:lang w:val="en-US"/>
        </w:rPr>
        <w:t xml:space="preserve"> but unchanged learning rate</w:t>
      </w:r>
      <w:r w:rsidR="00C43B7E" w:rsidRPr="728432B7">
        <w:rPr>
          <w:rFonts w:ascii="Arial" w:hAnsi="Arial" w:cs="Arial"/>
          <w:lang w:val="en-US"/>
        </w:rPr>
        <w:t xml:space="preserve"> under stress.</w:t>
      </w:r>
      <w:r w:rsidR="001E1DDC" w:rsidRPr="728432B7">
        <w:rPr>
          <w:rFonts w:ascii="Arial" w:hAnsi="Arial" w:cs="Arial"/>
          <w:lang w:val="en-US"/>
        </w:rPr>
        <w:t xml:space="preserve"> Neurally, </w:t>
      </w:r>
      <w:r w:rsidR="003432D8" w:rsidRPr="728432B7">
        <w:rPr>
          <w:rFonts w:ascii="Arial" w:hAnsi="Arial" w:cs="Arial"/>
          <w:lang w:val="en-US"/>
        </w:rPr>
        <w:t xml:space="preserve">a </w:t>
      </w:r>
      <w:r w:rsidR="00F51EDA" w:rsidRPr="728432B7">
        <w:rPr>
          <w:rFonts w:ascii="Arial" w:hAnsi="Arial" w:cs="Arial"/>
          <w:lang w:val="en-US"/>
        </w:rPr>
        <w:t xml:space="preserve">network of vmPFC, bilateral ventral striatum, posterior cingulate cortex and insula represented </w:t>
      </w:r>
      <w:r w:rsidR="001C43EC" w:rsidRPr="728432B7">
        <w:rPr>
          <w:rFonts w:ascii="Arial" w:hAnsi="Arial" w:cs="Arial"/>
          <w:lang w:val="en-US"/>
        </w:rPr>
        <w:t>reward-based learning</w:t>
      </w:r>
      <w:r w:rsidR="00F51EDA" w:rsidRPr="728432B7">
        <w:rPr>
          <w:rFonts w:ascii="Arial" w:hAnsi="Arial" w:cs="Arial"/>
          <w:lang w:val="en-US"/>
        </w:rPr>
        <w:t xml:space="preserve"> across conditions</w:t>
      </w:r>
      <w:r w:rsidR="00A05A10" w:rsidRPr="728432B7">
        <w:rPr>
          <w:rFonts w:ascii="Arial" w:hAnsi="Arial" w:cs="Arial"/>
          <w:lang w:val="en-US"/>
        </w:rPr>
        <w:t xml:space="preserve"> with no </w:t>
      </w:r>
      <w:r w:rsidR="00F51EDA" w:rsidRPr="728432B7">
        <w:rPr>
          <w:rFonts w:ascii="Arial" w:hAnsi="Arial" w:cs="Arial"/>
          <w:lang w:val="en-US"/>
        </w:rPr>
        <w:t>whole-brain correctable effect of stress</w:t>
      </w:r>
      <w:r w:rsidR="00A05A10" w:rsidRPr="728432B7">
        <w:rPr>
          <w:rFonts w:ascii="Arial" w:hAnsi="Arial" w:cs="Arial"/>
          <w:lang w:val="en-US"/>
        </w:rPr>
        <w:t>.</w:t>
      </w:r>
    </w:p>
    <w:p w14:paraId="0AA26106" w14:textId="0F68433B" w:rsidR="00370A46" w:rsidRPr="00BA031D" w:rsidRDefault="5A017CB1" w:rsidP="4D6442EE">
      <w:pPr>
        <w:spacing w:line="480" w:lineRule="auto"/>
        <w:ind w:firstLine="708"/>
        <w:jc w:val="both"/>
        <w:rPr>
          <w:rFonts w:ascii="Arial" w:hAnsi="Arial" w:cs="Arial"/>
          <w:lang w:val="en-US"/>
        </w:rPr>
      </w:pPr>
      <w:r w:rsidRPr="039404BF">
        <w:rPr>
          <w:rFonts w:ascii="Arial" w:hAnsi="Arial" w:cs="Arial"/>
          <w:lang w:val="en-US"/>
        </w:rPr>
        <w:t xml:space="preserve">The existing literature on decision-making </w:t>
      </w:r>
      <w:r w:rsidR="770CF784" w:rsidRPr="039404BF">
        <w:rPr>
          <w:rFonts w:ascii="Arial" w:hAnsi="Arial" w:cs="Arial"/>
          <w:lang w:val="en-US"/>
        </w:rPr>
        <w:t xml:space="preserve">is </w:t>
      </w:r>
      <w:r w:rsidR="08C21E6A" w:rsidRPr="039404BF">
        <w:rPr>
          <w:rFonts w:ascii="Arial" w:hAnsi="Arial" w:cs="Arial"/>
          <w:lang w:val="en-US"/>
        </w:rPr>
        <w:t>unclear</w:t>
      </w:r>
      <w:r w:rsidR="770CF784" w:rsidRPr="039404BF">
        <w:rPr>
          <w:rFonts w:ascii="Arial" w:hAnsi="Arial" w:cs="Arial"/>
          <w:lang w:val="en-US"/>
        </w:rPr>
        <w:t xml:space="preserve"> </w:t>
      </w:r>
      <w:r w:rsidR="7ABD0FDE" w:rsidRPr="039404BF">
        <w:rPr>
          <w:rFonts w:ascii="Arial" w:hAnsi="Arial" w:cs="Arial"/>
          <w:lang w:val="en-US"/>
        </w:rPr>
        <w:t>regarding</w:t>
      </w:r>
      <w:r w:rsidR="770CF784" w:rsidRPr="039404BF">
        <w:rPr>
          <w:rFonts w:ascii="Arial" w:hAnsi="Arial" w:cs="Arial"/>
          <w:lang w:val="en-US"/>
        </w:rPr>
        <w:t xml:space="preserve"> the directional impact of stress on learning. While </w:t>
      </w:r>
      <w:r w:rsidR="0AFB3146" w:rsidRPr="039404BF">
        <w:rPr>
          <w:rFonts w:ascii="Arial" w:hAnsi="Arial" w:cs="Arial"/>
          <w:lang w:val="en-US"/>
        </w:rPr>
        <w:t>meta-analyses on older studies</w:t>
      </w:r>
      <w:r w:rsidR="08C21E6A" w:rsidRPr="039404BF">
        <w:rPr>
          <w:rFonts w:ascii="Arial" w:hAnsi="Arial" w:cs="Arial"/>
          <w:lang w:val="en-US"/>
        </w:rPr>
        <w:t xml:space="preserve"> </w:t>
      </w:r>
      <w:r w:rsidR="770CF784" w:rsidRPr="039404BF">
        <w:rPr>
          <w:rFonts w:ascii="Arial" w:hAnsi="Arial" w:cs="Arial"/>
          <w:lang w:val="en-US"/>
        </w:rPr>
        <w:t>found that stress</w:t>
      </w:r>
      <w:r w:rsidR="08C21E6A" w:rsidRPr="039404BF">
        <w:rPr>
          <w:rFonts w:ascii="Arial" w:hAnsi="Arial" w:cs="Arial"/>
          <w:lang w:val="en-US"/>
        </w:rPr>
        <w:t xml:space="preserve"> slightly</w:t>
      </w:r>
      <w:r w:rsidR="770CF784" w:rsidRPr="039404BF">
        <w:rPr>
          <w:rFonts w:ascii="Arial" w:hAnsi="Arial" w:cs="Arial"/>
          <w:lang w:val="en-US"/>
        </w:rPr>
        <w:t xml:space="preserve"> impairs learnin</w:t>
      </w:r>
      <w:r w:rsidR="0AFB3146" w:rsidRPr="039404BF">
        <w:rPr>
          <w:rFonts w:ascii="Arial" w:hAnsi="Arial" w:cs="Arial"/>
          <w:lang w:val="en-US"/>
        </w:rPr>
        <w:t xml:space="preserve">g </w:t>
      </w:r>
      <w:r w:rsidR="6727DAE2" w:rsidRPr="039404BF">
        <w:rPr>
          <w:rFonts w:ascii="Arial" w:hAnsi="Arial" w:cs="Arial"/>
          <w:lang w:val="en-US"/>
        </w:rPr>
        <w:fldChar w:fldCharType="begin" w:fldLock="1"/>
      </w:r>
      <w:r w:rsidR="6727DAE2" w:rsidRPr="039404BF">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Grant S. Shields et al., 2016; Starcke and Brand, 2016)","manualFormatting":"(Shields et al., 2016; Starcke and Brand, 2016)","plainTextFormattedCitation":"(Grant S. Shields et al., 2016; Starcke and Brand, 2016)","previouslyFormattedCitation":"(Grant S. Shields et al., 2016; Starcke and Brand, 2016)"},"properties":{"noteIndex":0},"schema":"https://github.com/citation-style-language/schema/raw/master/csl-citation.json"}</w:instrText>
      </w:r>
      <w:r w:rsidR="6727DAE2" w:rsidRPr="039404BF">
        <w:rPr>
          <w:rFonts w:ascii="Arial" w:hAnsi="Arial" w:cs="Arial"/>
          <w:lang w:val="en-US"/>
        </w:rPr>
        <w:fldChar w:fldCharType="separate"/>
      </w:r>
      <w:r w:rsidR="52CFE3EE" w:rsidRPr="039404BF">
        <w:rPr>
          <w:rFonts w:ascii="Arial" w:hAnsi="Arial" w:cs="Arial"/>
          <w:noProof/>
          <w:lang w:val="en-US"/>
        </w:rPr>
        <w:t>(Shields et al., 2016; Starcke and Brand, 2016)</w:t>
      </w:r>
      <w:r w:rsidR="6727DAE2" w:rsidRPr="039404BF">
        <w:rPr>
          <w:rFonts w:ascii="Arial" w:hAnsi="Arial" w:cs="Arial"/>
          <w:lang w:val="en-US"/>
        </w:rPr>
        <w:fldChar w:fldCharType="end"/>
      </w:r>
      <w:r w:rsidR="0AFB3146" w:rsidRPr="039404BF">
        <w:rPr>
          <w:rFonts w:ascii="Arial" w:hAnsi="Arial" w:cs="Arial"/>
          <w:lang w:val="en-US"/>
        </w:rPr>
        <w:t xml:space="preserve">, </w:t>
      </w:r>
      <w:r w:rsidR="43398E47" w:rsidRPr="039404BF">
        <w:rPr>
          <w:rFonts w:ascii="Arial" w:hAnsi="Arial" w:cs="Arial"/>
          <w:lang w:val="en-US"/>
        </w:rPr>
        <w:t>othe</w:t>
      </w:r>
      <w:r w:rsidR="3EF98933" w:rsidRPr="039404BF">
        <w:rPr>
          <w:rFonts w:ascii="Arial" w:hAnsi="Arial" w:cs="Arial"/>
          <w:lang w:val="en-US"/>
        </w:rPr>
        <w:t xml:space="preserve">r </w:t>
      </w:r>
      <w:r w:rsidR="7ABD0FDE" w:rsidRPr="039404BF">
        <w:rPr>
          <w:rFonts w:ascii="Arial" w:hAnsi="Arial" w:cs="Arial"/>
          <w:lang w:val="en-US"/>
        </w:rPr>
        <w:t>studies</w:t>
      </w:r>
      <w:r w:rsidR="08C21E6A" w:rsidRPr="039404BF">
        <w:rPr>
          <w:rFonts w:ascii="Arial" w:hAnsi="Arial" w:cs="Arial"/>
          <w:lang w:val="en-US"/>
        </w:rPr>
        <w:t xml:space="preserve"> using cognitive computational modeling </w:t>
      </w:r>
      <w:r w:rsidR="7ABD0FDE" w:rsidRPr="039404BF">
        <w:rPr>
          <w:rFonts w:ascii="Arial" w:hAnsi="Arial" w:cs="Arial"/>
          <w:lang w:val="en-US"/>
        </w:rPr>
        <w:t xml:space="preserve">found a </w:t>
      </w:r>
      <w:r w:rsidR="08C21E6A" w:rsidRPr="039404BF">
        <w:rPr>
          <w:rFonts w:ascii="Arial" w:hAnsi="Arial" w:cs="Arial"/>
          <w:lang w:val="en-US"/>
        </w:rPr>
        <w:t>shift in the balance of model-free and model-based learning</w:t>
      </w:r>
      <w:r w:rsidR="46C4444C" w:rsidRPr="039404BF">
        <w:rPr>
          <w:rFonts w:ascii="Arial" w:hAnsi="Arial" w:cs="Arial"/>
          <w:lang w:val="en-US"/>
        </w:rPr>
        <w:t xml:space="preserve"> </w:t>
      </w:r>
      <w:r w:rsidR="6727DAE2" w:rsidRPr="039404BF">
        <w:rPr>
          <w:rFonts w:ascii="Arial" w:hAnsi="Arial" w:cs="Arial"/>
          <w:lang w:val="en-US"/>
        </w:rPr>
        <w:fldChar w:fldCharType="begin" w:fldLock="1"/>
      </w:r>
      <w:r w:rsidR="6727DAE2" w:rsidRPr="039404BF">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6727DAE2" w:rsidRPr="039404BF">
        <w:rPr>
          <w:rFonts w:ascii="Arial" w:hAnsi="Arial" w:cs="Arial"/>
          <w:lang w:val="en-US"/>
        </w:rPr>
        <w:fldChar w:fldCharType="separate"/>
      </w:r>
      <w:r w:rsidR="2B099C79" w:rsidRPr="039404BF">
        <w:rPr>
          <w:rFonts w:ascii="Arial" w:hAnsi="Arial" w:cs="Arial"/>
          <w:noProof/>
          <w:lang w:val="en-US"/>
        </w:rPr>
        <w:t>(Cremer et al., 2021; Otto et al., 2013; Raio et al., 2020)</w:t>
      </w:r>
      <w:r w:rsidR="6727DAE2" w:rsidRPr="039404BF">
        <w:rPr>
          <w:rFonts w:ascii="Arial" w:hAnsi="Arial" w:cs="Arial"/>
          <w:lang w:val="en-US"/>
        </w:rPr>
        <w:fldChar w:fldCharType="end"/>
      </w:r>
      <w:r w:rsidR="7ABD0FDE" w:rsidRPr="039404BF">
        <w:rPr>
          <w:rFonts w:ascii="Arial" w:hAnsi="Arial" w:cs="Arial"/>
          <w:lang w:val="en-US"/>
        </w:rPr>
        <w:t>.</w:t>
      </w:r>
      <w:r w:rsidR="14394B32" w:rsidRPr="039404BF">
        <w:rPr>
          <w:rFonts w:ascii="Arial" w:hAnsi="Arial" w:cs="Arial"/>
          <w:lang w:val="en-US"/>
        </w:rPr>
        <w:t xml:space="preserve"> However, our probabilistic reversal learning paradigm </w:t>
      </w:r>
      <w:r w:rsidR="3644CB89" w:rsidRPr="039404BF">
        <w:rPr>
          <w:rFonts w:ascii="Arial" w:hAnsi="Arial" w:cs="Arial"/>
          <w:lang w:val="en-US"/>
        </w:rPr>
        <w:t>may</w:t>
      </w:r>
      <w:r w:rsidR="14394B32" w:rsidRPr="039404BF">
        <w:rPr>
          <w:rFonts w:ascii="Arial" w:hAnsi="Arial" w:cs="Arial"/>
          <w:lang w:val="en-US"/>
        </w:rPr>
        <w:t xml:space="preserve"> not</w:t>
      </w:r>
      <w:r w:rsidR="45BD987F" w:rsidRPr="039404BF">
        <w:rPr>
          <w:rFonts w:ascii="Arial" w:hAnsi="Arial" w:cs="Arial"/>
          <w:lang w:val="en-US"/>
        </w:rPr>
        <w:t xml:space="preserve"> be</w:t>
      </w:r>
      <w:r w:rsidR="14394B32" w:rsidRPr="039404BF">
        <w:rPr>
          <w:rFonts w:ascii="Arial" w:hAnsi="Arial" w:cs="Arial"/>
          <w:lang w:val="en-US"/>
        </w:rPr>
        <w:t xml:space="preserve"> suited to disentangle both </w:t>
      </w:r>
      <w:r w:rsidR="0AB64279" w:rsidRPr="039404BF">
        <w:rPr>
          <w:rFonts w:ascii="Arial" w:hAnsi="Arial" w:cs="Arial"/>
          <w:lang w:val="en-US"/>
        </w:rPr>
        <w:t>types of learning</w:t>
      </w:r>
      <w:r w:rsidR="14394B32" w:rsidRPr="039404BF">
        <w:rPr>
          <w:rFonts w:ascii="Arial" w:hAnsi="Arial" w:cs="Arial"/>
          <w:lang w:val="en-US"/>
        </w:rPr>
        <w:t>.</w:t>
      </w:r>
      <w:r w:rsidR="6E1F6680" w:rsidRPr="039404BF">
        <w:rPr>
          <w:rFonts w:ascii="Arial" w:hAnsi="Arial" w:cs="Arial"/>
          <w:lang w:val="en-US"/>
        </w:rPr>
        <w:t xml:space="preserve"> </w:t>
      </w:r>
      <w:r w:rsidR="1AE2CA15" w:rsidRPr="039404BF">
        <w:rPr>
          <w:rFonts w:ascii="Arial" w:hAnsi="Arial" w:cs="Arial"/>
          <w:lang w:val="en-US"/>
        </w:rPr>
        <w:t>This could be one reason for a lack of stronger effects in our study.</w:t>
      </w:r>
      <w:r w:rsidR="714683E8" w:rsidRPr="039404BF">
        <w:rPr>
          <w:rFonts w:ascii="Arial" w:hAnsi="Arial" w:cs="Arial"/>
          <w:lang w:val="en-US"/>
        </w:rPr>
        <w:t xml:space="preserve"> </w:t>
      </w:r>
    </w:p>
    <w:p w14:paraId="25CBAB59" w14:textId="77777777" w:rsidR="00B475D1" w:rsidRDefault="7ABD0FDE" w:rsidP="00B475D1">
      <w:pPr>
        <w:spacing w:line="480" w:lineRule="auto"/>
        <w:ind w:firstLine="708"/>
        <w:jc w:val="both"/>
        <w:rPr>
          <w:rFonts w:ascii="Arial" w:hAnsi="Arial" w:cs="Arial"/>
          <w:lang w:val="en-US"/>
        </w:rPr>
      </w:pPr>
      <w:r w:rsidRPr="039404BF">
        <w:rPr>
          <w:rFonts w:ascii="Arial" w:hAnsi="Arial" w:cs="Arial"/>
          <w:lang w:val="en-US"/>
        </w:rPr>
        <w:t xml:space="preserve">Our </w:t>
      </w:r>
      <w:r w:rsidR="06F29651" w:rsidRPr="039404BF">
        <w:rPr>
          <w:rFonts w:ascii="Arial" w:hAnsi="Arial" w:cs="Arial"/>
          <w:lang w:val="en-US"/>
        </w:rPr>
        <w:t>neural findings</w:t>
      </w:r>
      <w:r w:rsidR="48257935" w:rsidRPr="039404BF">
        <w:rPr>
          <w:rFonts w:ascii="Arial" w:hAnsi="Arial" w:cs="Arial"/>
          <w:lang w:val="en-US"/>
        </w:rPr>
        <w:t xml:space="preserve"> on activated regions in this task</w:t>
      </w:r>
      <w:r w:rsidRPr="039404BF">
        <w:rPr>
          <w:rFonts w:ascii="Arial" w:hAnsi="Arial" w:cs="Arial"/>
          <w:lang w:val="en-US"/>
        </w:rPr>
        <w:t xml:space="preserve"> are in line with</w:t>
      </w:r>
      <w:r w:rsidR="3CBDF5D4" w:rsidRPr="039404BF">
        <w:rPr>
          <w:rFonts w:ascii="Arial" w:hAnsi="Arial" w:cs="Arial"/>
          <w:lang w:val="en-US"/>
        </w:rPr>
        <w:t xml:space="preserve"> previous studies using the same paradigm </w:t>
      </w:r>
      <w:r w:rsidR="4FD3B066" w:rsidRPr="039404BF">
        <w:rPr>
          <w:rFonts w:ascii="Arial" w:hAnsi="Arial" w:cs="Arial"/>
          <w:lang w:val="en-US"/>
        </w:rPr>
        <w:fldChar w:fldCharType="begin" w:fldLock="1"/>
      </w:r>
      <w:r w:rsidR="005B7489">
        <w:rPr>
          <w:rFonts w:ascii="Arial" w:hAnsi="Arial" w:cs="Arial"/>
          <w:lang w:val="en-US"/>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Katthagen et al., 2020; Andrea M F Reiter et al., 2016b; Reiter et al., 2017)","plainTextFormattedCitation":"(Katthagen et al., 2020; Andrea M F Reiter et al., 2016b; Reiter et al., 2017)","previouslyFormattedCitation":"(Katthagen et al., 2020; Andrea M F Reiter et al., 2016b; Reiter et al., 2017)"},"properties":{"noteIndex":0},"schema":"https://github.com/citation-style-language/schema/raw/master/csl-citation.json"}</w:instrText>
      </w:r>
      <w:r w:rsidR="4FD3B066" w:rsidRPr="039404BF">
        <w:rPr>
          <w:rFonts w:ascii="Arial" w:hAnsi="Arial" w:cs="Arial"/>
          <w:lang w:val="en-US"/>
        </w:rPr>
        <w:fldChar w:fldCharType="separate"/>
      </w:r>
      <w:r w:rsidR="005B7489" w:rsidRPr="005B7489">
        <w:rPr>
          <w:rFonts w:ascii="Arial" w:hAnsi="Arial" w:cs="Arial"/>
          <w:noProof/>
        </w:rPr>
        <w:t>(Katthagen et al., 2020; Andrea M F Reiter et al., 2016b; Reiter et al., 2017)</w:t>
      </w:r>
      <w:r w:rsidR="4FD3B066" w:rsidRPr="039404BF">
        <w:rPr>
          <w:rFonts w:ascii="Arial" w:hAnsi="Arial" w:cs="Arial"/>
          <w:lang w:val="en-US"/>
        </w:rPr>
        <w:fldChar w:fldCharType="end"/>
      </w:r>
      <w:r w:rsidR="3CBDF5D4" w:rsidRPr="039404BF">
        <w:rPr>
          <w:rFonts w:ascii="Arial" w:hAnsi="Arial" w:cs="Arial"/>
        </w:rPr>
        <w:t>.</w:t>
      </w:r>
      <w:r w:rsidR="1F457289" w:rsidRPr="039404BF">
        <w:rPr>
          <w:rFonts w:ascii="Arial" w:hAnsi="Arial" w:cs="Arial"/>
        </w:rPr>
        <w:t xml:space="preserve"> </w:t>
      </w:r>
      <w:r w:rsidR="1F457289" w:rsidRPr="039404BF">
        <w:rPr>
          <w:rFonts w:ascii="Arial" w:hAnsi="Arial" w:cs="Arial"/>
          <w:lang w:val="en-US"/>
        </w:rPr>
        <w:t xml:space="preserve">With regards to </w:t>
      </w:r>
      <w:r w:rsidR="14394B32" w:rsidRPr="039404BF">
        <w:rPr>
          <w:rFonts w:ascii="Arial" w:hAnsi="Arial" w:cs="Arial"/>
          <w:lang w:val="en-US"/>
        </w:rPr>
        <w:t>computational strategies in this task</w:t>
      </w:r>
      <w:r w:rsidR="1F457289" w:rsidRPr="039404BF">
        <w:rPr>
          <w:rFonts w:ascii="Arial" w:hAnsi="Arial" w:cs="Arial"/>
          <w:lang w:val="en-US"/>
        </w:rPr>
        <w:t xml:space="preserve"> learners could either use simple RL to update values of their chosen stimulus or use more complex Markov models, which take the anti-correlated task structure into account. The latter would enable them to track the hidden state of the task, </w:t>
      </w:r>
      <w:proofErr w:type="gramStart"/>
      <w:r w:rsidR="1F457289" w:rsidRPr="039404BF">
        <w:rPr>
          <w:rFonts w:ascii="Arial" w:hAnsi="Arial" w:cs="Arial"/>
          <w:lang w:val="en-US"/>
        </w:rPr>
        <w:t>i.e.</w:t>
      </w:r>
      <w:proofErr w:type="gramEnd"/>
      <w:r w:rsidR="1F457289" w:rsidRPr="039404BF">
        <w:rPr>
          <w:rFonts w:ascii="Arial" w:hAnsi="Arial" w:cs="Arial"/>
          <w:lang w:val="en-US"/>
        </w:rPr>
        <w:t xml:space="preserve"> which stimulus is rewarding at the moment. They could then update the choice values of the unobserved stimulus after receiving feedback on the observed stimulus. </w:t>
      </w:r>
      <w:r w:rsidR="14394B32" w:rsidRPr="039404BF">
        <w:rPr>
          <w:rFonts w:ascii="Arial" w:hAnsi="Arial" w:cs="Arial"/>
          <w:lang w:val="en-US"/>
        </w:rPr>
        <w:t>Investigating probabilistic reversal learning in healthy participants showed that they were able to exploit the higher-order task structure and that the vmPFC was a key region for that</w:t>
      </w:r>
      <w:r w:rsidR="768A73FB" w:rsidRPr="039404BF">
        <w:rPr>
          <w:rFonts w:ascii="Arial" w:hAnsi="Arial" w:cs="Arial"/>
          <w:lang w:val="en-US"/>
        </w:rPr>
        <w:t xml:space="preserve"> </w:t>
      </w:r>
      <w:r w:rsidR="4FD3B066" w:rsidRPr="039404BF">
        <w:rPr>
          <w:rFonts w:ascii="Arial" w:hAnsi="Arial" w:cs="Arial"/>
          <w:lang w:val="en-US"/>
        </w:rPr>
        <w:fldChar w:fldCharType="begin" w:fldLock="1"/>
      </w:r>
      <w:r w:rsidR="4FD3B066" w:rsidRPr="039404BF">
        <w:rPr>
          <w:rFonts w:ascii="Arial" w:hAnsi="Arial" w:cs="Arial"/>
          <w:lang w:val="en-US"/>
        </w:rPr>
        <w:instrText>ADDIN CSL_CITATION {"citationItems":[{"id":"ITEM-1","itemData":{"DOI":"10.1523/JNEUROSCI.1010-06.2006","author":[{"dropping-particle":"","family":"Hampton","given":"Alan N","non-dropping-particle":"","parse-names":false,"suffix":""},{"dropping-particle":"","family":"Bossaerts","given":"Peter","non-dropping-particle":"","parse-names":false,"suffix":""},{"dropping-particle":"","family":"Doherty","given":"John P O","non-dropping-particle":"","parse-names":false,"suffix":""}],"id":"ITEM-1","issue":"32","issued":{"date-parts":[["2006"]]},"page":"8360-8367","title":"The Role of the Ventromedial Prefrontal Cortex in Abstract State-Based Inference during Decision Making in Humans","type":"article-journal","volume":"26"},"uris":["http://www.mendeley.com/documents/?uuid=1c47ec7f-09ee-4c57-84db-cb6ae1b96314"]}],"mendeley":{"formattedCitation":"(Hampton et al., 2006)","plainTextFormattedCitation":"(Hampton et al., 2006)","previouslyFormattedCitation":"(Hampton et al., 2006)"},"properties":{"noteIndex":0},"schema":"https://github.com/citation-style-language/schema/raw/master/csl-citation.json"}</w:instrText>
      </w:r>
      <w:r w:rsidR="4FD3B066" w:rsidRPr="039404BF">
        <w:rPr>
          <w:rFonts w:ascii="Arial" w:hAnsi="Arial" w:cs="Arial"/>
          <w:lang w:val="en-US"/>
        </w:rPr>
        <w:fldChar w:fldCharType="separate"/>
      </w:r>
      <w:r w:rsidR="14394B32" w:rsidRPr="039404BF">
        <w:rPr>
          <w:rFonts w:ascii="Arial" w:hAnsi="Arial" w:cs="Arial"/>
          <w:noProof/>
          <w:lang w:val="en-US"/>
        </w:rPr>
        <w:t>(Hampton et al., 2006)</w:t>
      </w:r>
      <w:r w:rsidR="4FD3B066" w:rsidRPr="039404BF">
        <w:rPr>
          <w:rFonts w:ascii="Arial" w:hAnsi="Arial" w:cs="Arial"/>
          <w:lang w:val="en-US"/>
        </w:rPr>
        <w:fldChar w:fldCharType="end"/>
      </w:r>
      <w:r w:rsidR="701A6524" w:rsidRPr="039404BF">
        <w:rPr>
          <w:rFonts w:ascii="Arial" w:hAnsi="Arial" w:cs="Arial"/>
          <w:lang w:val="en-US"/>
        </w:rPr>
        <w:t>, aligning with our results on RPE representation in the vmPFC.</w:t>
      </w:r>
      <w:r w:rsidR="032BF960" w:rsidRPr="039404BF">
        <w:rPr>
          <w:rFonts w:ascii="Arial" w:hAnsi="Arial" w:cs="Arial"/>
          <w:lang w:val="en-US"/>
        </w:rPr>
        <w:t xml:space="preserve"> The </w:t>
      </w:r>
      <w:r w:rsidR="538B8F80" w:rsidRPr="039404BF">
        <w:rPr>
          <w:rFonts w:ascii="Arial" w:hAnsi="Arial" w:cs="Arial"/>
          <w:lang w:val="en-US"/>
        </w:rPr>
        <w:t>fact that</w:t>
      </w:r>
      <w:r w:rsidR="032BF960" w:rsidRPr="039404BF">
        <w:rPr>
          <w:rFonts w:ascii="Arial" w:hAnsi="Arial" w:cs="Arial"/>
          <w:lang w:val="en-US"/>
        </w:rPr>
        <w:t xml:space="preserve"> </w:t>
      </w:r>
      <w:r w:rsidR="538B8F80" w:rsidRPr="039404BF">
        <w:rPr>
          <w:rFonts w:ascii="Arial" w:hAnsi="Arial" w:cs="Arial"/>
          <w:lang w:val="en-US"/>
        </w:rPr>
        <w:t xml:space="preserve">we did not find </w:t>
      </w:r>
      <w:r w:rsidR="032BF960" w:rsidRPr="039404BF">
        <w:rPr>
          <w:rFonts w:ascii="Arial" w:hAnsi="Arial" w:cs="Arial"/>
          <w:lang w:val="en-US"/>
        </w:rPr>
        <w:t xml:space="preserve">whole-brain correctable effect of stress </w:t>
      </w:r>
      <w:r w:rsidR="2A3F9454" w:rsidRPr="039404BF">
        <w:rPr>
          <w:rFonts w:ascii="Arial" w:hAnsi="Arial" w:cs="Arial"/>
          <w:lang w:val="en-US"/>
        </w:rPr>
        <w:t>may be related to the</w:t>
      </w:r>
      <w:r w:rsidR="032BF960" w:rsidRPr="039404BF">
        <w:rPr>
          <w:rFonts w:ascii="Arial" w:hAnsi="Arial" w:cs="Arial"/>
          <w:lang w:val="en-US"/>
        </w:rPr>
        <w:t xml:space="preserve"> </w:t>
      </w:r>
      <w:r w:rsidR="2A3F9454" w:rsidRPr="039404BF">
        <w:rPr>
          <w:rFonts w:ascii="Arial" w:hAnsi="Arial" w:cs="Arial"/>
          <w:lang w:val="en-US"/>
        </w:rPr>
        <w:t xml:space="preserve">low effect size </w:t>
      </w:r>
      <w:r w:rsidR="032BF960" w:rsidRPr="039404BF">
        <w:rPr>
          <w:rFonts w:ascii="Arial" w:hAnsi="Arial" w:cs="Arial"/>
          <w:lang w:val="en-US"/>
        </w:rPr>
        <w:t xml:space="preserve">of </w:t>
      </w:r>
      <w:r w:rsidR="2A3F9454" w:rsidRPr="039404BF">
        <w:rPr>
          <w:rFonts w:ascii="Arial" w:hAnsi="Arial" w:cs="Arial"/>
          <w:lang w:val="en-US"/>
        </w:rPr>
        <w:t xml:space="preserve">the </w:t>
      </w:r>
      <w:r w:rsidR="032BF960" w:rsidRPr="039404BF">
        <w:rPr>
          <w:rFonts w:ascii="Arial" w:hAnsi="Arial" w:cs="Arial"/>
          <w:lang w:val="en-US"/>
        </w:rPr>
        <w:t xml:space="preserve">behavioral stress effects uncovered by </w:t>
      </w:r>
      <w:r w:rsidR="2A3F9454" w:rsidRPr="039404BF">
        <w:rPr>
          <w:rFonts w:ascii="Arial" w:hAnsi="Arial" w:cs="Arial"/>
          <w:lang w:val="en-US"/>
        </w:rPr>
        <w:t>multilevel linear</w:t>
      </w:r>
      <w:r w:rsidR="032BF960" w:rsidRPr="039404BF">
        <w:rPr>
          <w:rFonts w:ascii="Arial" w:hAnsi="Arial" w:cs="Arial"/>
          <w:lang w:val="en-US"/>
        </w:rPr>
        <w:t xml:space="preserve"> modeling as well as </w:t>
      </w:r>
      <w:r w:rsidR="032BF960" w:rsidRPr="039404BF">
        <w:rPr>
          <w:rFonts w:ascii="Arial" w:hAnsi="Arial" w:cs="Arial"/>
          <w:lang w:val="en-US"/>
        </w:rPr>
        <w:lastRenderedPageBreak/>
        <w:t xml:space="preserve">computational </w:t>
      </w:r>
      <w:commentRangeStart w:id="3"/>
      <w:r w:rsidR="032BF960" w:rsidRPr="039404BF">
        <w:rPr>
          <w:rFonts w:ascii="Arial" w:hAnsi="Arial" w:cs="Arial"/>
          <w:lang w:val="en-US"/>
        </w:rPr>
        <w:t>modeling</w:t>
      </w:r>
      <w:commentRangeEnd w:id="3"/>
      <w:r w:rsidR="4FD3B066">
        <w:rPr>
          <w:rStyle w:val="Kommentarzeichen"/>
        </w:rPr>
        <w:commentReference w:id="3"/>
      </w:r>
      <w:r w:rsidR="032BF960" w:rsidRPr="039404BF">
        <w:rPr>
          <w:rFonts w:ascii="Arial" w:hAnsi="Arial" w:cs="Arial"/>
          <w:lang w:val="en-US"/>
        </w:rPr>
        <w:t>.</w:t>
      </w:r>
      <w:r w:rsidR="00231A42">
        <w:rPr>
          <w:rFonts w:ascii="Arial" w:hAnsi="Arial" w:cs="Arial"/>
          <w:lang w:val="en-US"/>
        </w:rPr>
        <w:t xml:space="preserve"> Considering that RPE representation is not altered on a neural level, it remains an interesting question what drives the behavioral stress effect. </w:t>
      </w:r>
      <w:r w:rsidR="00B475D1">
        <w:rPr>
          <w:rFonts w:ascii="Arial" w:hAnsi="Arial" w:cs="Arial"/>
          <w:lang w:val="en-US"/>
        </w:rPr>
        <w:t>Value representation may be less stable and therefore better able to adjust to changing reward contingencies. Although speculative at this point, our</w:t>
      </w:r>
      <w:r w:rsidR="00231A42">
        <w:rPr>
          <w:rFonts w:ascii="Arial" w:hAnsi="Arial" w:cs="Arial"/>
          <w:lang w:val="en-US"/>
        </w:rPr>
        <w:t xml:space="preserve"> finding of altered choice stochasticity parameters may hint  toward</w:t>
      </w:r>
      <w:r w:rsidR="00B475D1">
        <w:rPr>
          <w:rFonts w:ascii="Arial" w:hAnsi="Arial" w:cs="Arial"/>
          <w:lang w:val="en-US"/>
        </w:rPr>
        <w:t>s that and aligns with</w:t>
      </w:r>
      <w:r w:rsidR="00231A42">
        <w:rPr>
          <w:rFonts w:ascii="Arial" w:hAnsi="Arial" w:cs="Arial"/>
          <w:lang w:val="en-US"/>
        </w:rPr>
        <w:t xml:space="preserve"> recent findings on the importance of computational noise directly affecting value representation </w:t>
      </w:r>
      <w:r w:rsidR="00231A42">
        <w:rPr>
          <w:rFonts w:ascii="Arial" w:hAnsi="Arial" w:cs="Arial"/>
          <w:lang w:val="en-US"/>
        </w:rPr>
        <w:fldChar w:fldCharType="begin" w:fldLock="1"/>
      </w:r>
      <w:r w:rsidR="00231A42">
        <w:rPr>
          <w:rFonts w:ascii="Arial" w:hAnsi="Arial" w:cs="Arial"/>
          <w:lang w:val="en-US"/>
        </w:rPr>
        <w:instrText>ADDIN CSL_CITATION {"citationItems":[{"id":"ITEM-1","itemData":{"DOI":"10.1038/s41593-019-0518-9","ISSN":"15461726","PMID":"31659343","abstract":"When learning the value of actions in volatile environments, humans often make seemingly irrational decisions that fail to maximize expected value. We reasoned that these ‘non-greedy’ decisions, instead of reflecting information seeking during choice, may be caused by computational noise in the learning of action values. Here using reinforcement learning models of behavior and multimodal neurophysiological data, we show that the majority of non-greedy decisions stem from this learning noise. The trial-to-trial variability of sequential learning steps and their impact on behavior could be predicted both by blood oxygen level-dependent responses to obtained rewards in the dorsal anterior cingulate cortex and by phasic pupillary dilation, suggestive of neuromodulatory fluctuations driven by the locus coeruleus–norepinephrine system. Together, these findings indicate that most behavioral variability, rather than reflecting human exploration, is due to the limited computational precision of reward-guided learning.","author":[{"dropping-particle":"","family":"Findling","given":"Charles","non-dropping-particle":"","parse-names":false,"suffix":""},{"dropping-particle":"","family":"Skvortsova","given":"Vasilisa","non-dropping-particle":"","parse-names":false,"suffix":""},{"dropping-particle":"","family":"Dromnelle","given":"Rémi","non-dropping-particle":"","parse-names":false,"suffix":""},{"dropping-particle":"","family":"Palminteri","given":"Stefano","non-dropping-particle":"","parse-names":false,"suffix":""},{"dropping-particle":"","family":"Wyart","given":"Valentin","non-dropping-particle":"","parse-names":false,"suffix":""}],"container-title":"Nature Neuroscience","id":"ITEM-1","issue":"12","issued":{"date-parts":[["2019"]]},"page":"2066-2077","publisher":"Springer US","title":"Computational noise in reward-guided learning drives behavioral variability in volatile environments","type":"article-journal","volume":"22"},"uris":["http://www.mendeley.com/documents/?uuid=fa41378e-b627-4b28-bcd7-12d3a6af1a84"]}],"mendeley":{"formattedCitation":"(Findling et al., 2019)","plainTextFormattedCitation":"(Findling et al., 2019)"},"properties":{"noteIndex":0},"schema":"https://github.com/citation-style-language/schema/raw/master/csl-citation.json"}</w:instrText>
      </w:r>
      <w:r w:rsidR="00231A42">
        <w:rPr>
          <w:rFonts w:ascii="Arial" w:hAnsi="Arial" w:cs="Arial"/>
          <w:lang w:val="en-US"/>
        </w:rPr>
        <w:fldChar w:fldCharType="separate"/>
      </w:r>
      <w:r w:rsidR="00231A42" w:rsidRPr="00231A42">
        <w:rPr>
          <w:rFonts w:ascii="Arial" w:hAnsi="Arial" w:cs="Arial"/>
          <w:noProof/>
          <w:lang w:val="en-US"/>
        </w:rPr>
        <w:t>(Findling et al., 2019)</w:t>
      </w:r>
      <w:r w:rsidR="00231A42">
        <w:rPr>
          <w:rFonts w:ascii="Arial" w:hAnsi="Arial" w:cs="Arial"/>
          <w:lang w:val="en-US"/>
        </w:rPr>
        <w:fldChar w:fldCharType="end"/>
      </w:r>
      <w:r w:rsidR="00231A42">
        <w:rPr>
          <w:rFonts w:ascii="Arial" w:hAnsi="Arial" w:cs="Arial"/>
          <w:lang w:val="en-US"/>
        </w:rPr>
        <w:t>.</w:t>
      </w:r>
      <w:r w:rsidR="032BF960" w:rsidRPr="039404BF">
        <w:rPr>
          <w:rFonts w:ascii="Arial" w:hAnsi="Arial" w:cs="Arial"/>
          <w:lang w:val="en-US"/>
        </w:rPr>
        <w:t xml:space="preserve"> </w:t>
      </w:r>
    </w:p>
    <w:p w14:paraId="2C70C556" w14:textId="77777777" w:rsidR="00B475D1" w:rsidRDefault="00355DF9" w:rsidP="00B475D1">
      <w:pPr>
        <w:spacing w:line="480" w:lineRule="auto"/>
        <w:ind w:firstLine="708"/>
        <w:jc w:val="both"/>
        <w:rPr>
          <w:rFonts w:ascii="Arial" w:hAnsi="Arial" w:cs="Arial"/>
          <w:lang w:val="en-US"/>
        </w:rPr>
      </w:pPr>
      <w:r w:rsidRPr="039404BF">
        <w:rPr>
          <w:rFonts w:ascii="Arial" w:hAnsi="Arial" w:cs="Arial"/>
          <w:lang w:val="en-US"/>
        </w:rPr>
        <w:t>In rodents acute stress improved reversal learning whereas chronic stress impaired reversal learning</w:t>
      </w:r>
      <w:r>
        <w:rPr>
          <w:rFonts w:ascii="Arial" w:hAnsi="Arial" w:cs="Arial"/>
          <w:lang w:val="en-US"/>
        </w:rPr>
        <w:t xml:space="preserve"> </w:t>
      </w:r>
      <w:r>
        <w:rPr>
          <w:rFonts w:ascii="Arial" w:hAnsi="Arial" w:cs="Arial"/>
          <w:lang w:val="en-US"/>
        </w:rPr>
        <w:fldChar w:fldCharType="begin" w:fldLock="1"/>
      </w:r>
      <w:r w:rsidR="00231A42">
        <w:rPr>
          <w:rFonts w:ascii="Arial" w:hAnsi="Arial" w:cs="Arial"/>
          <w:lang w:val="en-US"/>
        </w:rPr>
        <w:instrText>ADDIN CSL_CITATION {"citationItems":[{"id":"ITEM-1","itemData":{"DOI":"10.1016/j.bbr.2014.09.027","ISSN":"18727549","PMID":"25251839","abstract":"The stress response is essential to the survival of all species as it maintains internal equilibrium and allows organisms to respond to threats in the environment. Most stress research has focused on the detrimental impacts of stress on cognition and behavior. Reversal learning, which requires a change in response strategy based on one dimension of the stimuli, is one type of behavioral flexibility that is facilitated following some brief stress procedures. The current study investigated a potential mechanism underlying this facilitation by blocking glucocorticoid receptors (GRs) during stress. Thirty-seven male Long Evans rats learned to discriminate between two images on a touchscreen, one of which was rewarded. Once a criterion was reached, rats received stress (30. min of restraint stress or no stress) and drug (GR antagonist RU38486 or vehicle) administration prior to each of the first 3 days of reversal learning. We expected that stress would facilitate reversal learning and RU38486 (10. mg/kg) would prevent this facilitation in both early (&lt;50% correct in one session) and late (&gt;50% correct in one session) stages of reversal learning. Results showed that stressed rats performed better than unstressed rats (fewer days for late reversal, fewer correction trials, and fewer errors) in the late but not early stage of reversal learning. RU38486 did not block the facilitation of RL by stress, although it dramatically increased response, but not reward, latencies. These results confirm the facilitation of late reversal by stress in a touchscreen-based operant task in rats and further our understanding of how stress affects higher level cognitive functioning and behavior.","author":[{"dropping-particle":"","family":"Bryce","given":"Courtney A.","non-dropping-particle":"","parse-names":false,"suffix":""},{"dropping-particle":"","family":"Howland","given":"John G.","non-dropping-particle":"","parse-names":false,"suffix":""}],"container-title":"Behavioural Brain Research","id":"ITEM-1","issued":{"date-parts":[["2015"]]},"page":"21-28","title":"Stress facilitates late reversal learning using a touchscreen-based visual discrimination procedure in male Long Evans rats","type":"article-journal","volume":"278"},"uris":["http://www.mendeley.com/documents/?uuid=6ac24b65-dad4-453d-a4aa-cc37ec48dce9"]},{"id":"ITEM-2","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 term repetition of stress impairs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s and/or prevents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2","issued":{"date-parts":[["2017"]]},"page":"176-192","publisher":"IBRO","title":"Effects of stress on behavioral flexibility in rodents","type":"article-journal","volume":"345"},"uris":["http://www.mendeley.com/documents/?uuid=5cbde950-b523-48c2-96bc-3108b2e6be52"]}],"mendeley":{"formattedCitation":"(Bryce and Howland, 2015; Hurtubise and Howland, 2017)","plainTextFormattedCitation":"(Bryce and Howland, 2015; Hurtubise and Howland, 2017)","previouslyFormattedCitation":"(Bryce and Howland, 2015; Hurtubise and Howland, 2017)"},"properties":{"noteIndex":0},"schema":"https://github.com/citation-style-language/schema/raw/master/csl-citation.json"}</w:instrText>
      </w:r>
      <w:r>
        <w:rPr>
          <w:rFonts w:ascii="Arial" w:hAnsi="Arial" w:cs="Arial"/>
          <w:lang w:val="en-US"/>
        </w:rPr>
        <w:fldChar w:fldCharType="separate"/>
      </w:r>
      <w:r w:rsidRPr="00355DF9">
        <w:rPr>
          <w:rFonts w:ascii="Arial" w:hAnsi="Arial" w:cs="Arial"/>
          <w:noProof/>
          <w:lang w:val="en-US"/>
        </w:rPr>
        <w:t>(Bryce and Howland, 2015; Hurtubise and Howland, 2017)</w:t>
      </w:r>
      <w:r>
        <w:rPr>
          <w:rFonts w:ascii="Arial" w:hAnsi="Arial" w:cs="Arial"/>
          <w:lang w:val="en-US"/>
        </w:rPr>
        <w:fldChar w:fldCharType="end"/>
      </w:r>
      <w:r>
        <w:rPr>
          <w:rFonts w:ascii="Arial" w:hAnsi="Arial" w:cs="Arial"/>
          <w:lang w:val="en-US"/>
        </w:rPr>
        <w:t>.</w:t>
      </w:r>
      <w:r w:rsidRPr="039404BF">
        <w:rPr>
          <w:rFonts w:ascii="Arial" w:hAnsi="Arial" w:cs="Arial"/>
          <w:lang w:val="en-US"/>
        </w:rPr>
        <w:t xml:space="preserve"> Differential long-term stress exposure may have </w:t>
      </w:r>
      <w:r w:rsidRPr="039404BF">
        <w:rPr>
          <w:rFonts w:ascii="Arial" w:hAnsi="Arial" w:cs="Arial"/>
          <w:lang w:val="en-US"/>
        </w:rPr>
        <w:t>led</w:t>
      </w:r>
      <w:r w:rsidRPr="039404BF">
        <w:rPr>
          <w:rFonts w:ascii="Arial" w:hAnsi="Arial" w:cs="Arial"/>
          <w:lang w:val="en-US"/>
        </w:rPr>
        <w:t xml:space="preserve"> to the heterogenous effects of stress on reversal learning in our sample.</w:t>
      </w:r>
      <w:r>
        <w:rPr>
          <w:rFonts w:ascii="Arial" w:hAnsi="Arial" w:cs="Arial"/>
          <w:b/>
          <w:bCs/>
          <w:lang w:val="en-US"/>
        </w:rPr>
        <w:t xml:space="preserve"> </w:t>
      </w:r>
      <w:r>
        <w:rPr>
          <w:rFonts w:ascii="Arial" w:hAnsi="Arial" w:cs="Arial"/>
          <w:lang w:val="en-US"/>
        </w:rPr>
        <w:t>In humans</w:t>
      </w:r>
      <w:r w:rsidR="4084FC1D" w:rsidRPr="039404BF">
        <w:rPr>
          <w:rFonts w:ascii="Arial" w:hAnsi="Arial" w:cs="Arial"/>
          <w:lang w:val="en-US"/>
        </w:rPr>
        <w:t xml:space="preserve"> chronic stress increased the detrimental influence of acute stress on model-based learning </w:t>
      </w:r>
      <w:r w:rsidR="00A05A10" w:rsidRPr="039404BF">
        <w:rPr>
          <w:rFonts w:ascii="Arial" w:hAnsi="Arial" w:cs="Arial"/>
          <w:lang w:val="en-US"/>
        </w:rPr>
        <w:fldChar w:fldCharType="begin" w:fldLock="1"/>
      </w:r>
      <w:r w:rsidR="005B74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eviouslyFormattedCitation":"(Radenbach et al., 2015b)"},"properties":{"noteIndex":0},"schema":"https://github.com/citation-style-language/schema/raw/master/csl-citation.json"}</w:instrText>
      </w:r>
      <w:r w:rsidR="00A05A10" w:rsidRPr="039404BF">
        <w:rPr>
          <w:rFonts w:ascii="Arial" w:hAnsi="Arial" w:cs="Arial"/>
          <w:lang w:val="en-US"/>
        </w:rPr>
        <w:fldChar w:fldCharType="separate"/>
      </w:r>
      <w:r w:rsidR="4084FC1D" w:rsidRPr="039404BF">
        <w:rPr>
          <w:rFonts w:ascii="Arial" w:hAnsi="Arial" w:cs="Arial"/>
          <w:noProof/>
          <w:lang w:val="en-US"/>
        </w:rPr>
        <w:t>(Radenbach et al., 2015b)</w:t>
      </w:r>
      <w:r w:rsidR="00A05A10" w:rsidRPr="039404BF">
        <w:rPr>
          <w:rFonts w:ascii="Arial" w:hAnsi="Arial" w:cs="Arial"/>
          <w:lang w:val="en-US"/>
        </w:rPr>
        <w:fldChar w:fldCharType="end"/>
      </w:r>
      <w:r w:rsidR="4084FC1D" w:rsidRPr="039404BF">
        <w:rPr>
          <w:rFonts w:ascii="Arial" w:hAnsi="Arial" w:cs="Arial"/>
          <w:lang w:val="en-US"/>
        </w:rPr>
        <w:t>.</w:t>
      </w:r>
      <w:r>
        <w:rPr>
          <w:rFonts w:ascii="Arial" w:hAnsi="Arial" w:cs="Arial"/>
          <w:lang w:val="en-US"/>
        </w:rPr>
        <w:t xml:space="preserve"> </w:t>
      </w:r>
      <w:r w:rsidRPr="039404BF">
        <w:rPr>
          <w:rFonts w:ascii="Arial" w:hAnsi="Arial" w:cs="Arial"/>
          <w:lang w:val="en-US"/>
        </w:rPr>
        <w:t xml:space="preserve">Apart from chronic stress exposure, cognitive capacities or personality traits are further potential explanations for the inconsistent impact of acute stress on learning. </w:t>
      </w:r>
      <w:r w:rsidR="1D002CE6" w:rsidRPr="039404BF">
        <w:rPr>
          <w:rFonts w:ascii="Arial" w:hAnsi="Arial" w:cs="Arial"/>
          <w:lang w:val="en-US"/>
        </w:rPr>
        <w:t xml:space="preserve"> </w:t>
      </w:r>
      <w:r w:rsidR="5F53BB6C" w:rsidRPr="039404BF">
        <w:rPr>
          <w:rFonts w:ascii="Arial" w:hAnsi="Arial" w:cs="Arial"/>
          <w:lang w:val="en-US"/>
        </w:rPr>
        <w:t>A</w:t>
      </w:r>
      <w:r w:rsidR="1D002CE6" w:rsidRPr="039404BF">
        <w:rPr>
          <w:rFonts w:ascii="Arial" w:hAnsi="Arial" w:cs="Arial"/>
          <w:lang w:val="en-US"/>
        </w:rPr>
        <w:t xml:space="preserve"> high working memory capacity seems to hold a protective function against the attenuation of model-based learning </w:t>
      </w:r>
      <w:r w:rsidR="00A05A10" w:rsidRPr="039404BF">
        <w:rPr>
          <w:rFonts w:ascii="Arial" w:hAnsi="Arial" w:cs="Arial"/>
          <w:lang w:val="en-US"/>
        </w:rPr>
        <w:fldChar w:fldCharType="begin" w:fldLock="1"/>
      </w:r>
      <w:r w:rsidR="00A05A10" w:rsidRPr="039404BF">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00A05A10" w:rsidRPr="039404BF">
        <w:rPr>
          <w:rFonts w:ascii="Arial" w:hAnsi="Arial" w:cs="Arial"/>
          <w:lang w:val="en-US"/>
        </w:rPr>
        <w:fldChar w:fldCharType="separate"/>
      </w:r>
      <w:r w:rsidR="1D002CE6" w:rsidRPr="039404BF">
        <w:rPr>
          <w:rFonts w:ascii="Arial" w:hAnsi="Arial" w:cs="Arial"/>
          <w:noProof/>
          <w:lang w:val="en-US"/>
        </w:rPr>
        <w:t>(Otto et al., 2013)</w:t>
      </w:r>
      <w:r w:rsidR="00A05A10" w:rsidRPr="039404BF">
        <w:rPr>
          <w:rFonts w:ascii="Arial" w:hAnsi="Arial" w:cs="Arial"/>
          <w:lang w:val="en-US"/>
        </w:rPr>
        <w:fldChar w:fldCharType="end"/>
      </w:r>
      <w:r w:rsidR="1D002CE6" w:rsidRPr="039404BF">
        <w:rPr>
          <w:rFonts w:ascii="Arial" w:hAnsi="Arial" w:cs="Arial"/>
          <w:lang w:val="en-US"/>
        </w:rPr>
        <w:t xml:space="preserve">, while trait impulsivity interacts with different aspects of learning differentially, but particularly seems to increase perseveration </w:t>
      </w:r>
      <w:r w:rsidR="00A05A10" w:rsidRPr="039404BF">
        <w:rPr>
          <w:rFonts w:ascii="Arial" w:hAnsi="Arial" w:cs="Arial"/>
          <w:lang w:val="en-US"/>
        </w:rPr>
        <w:fldChar w:fldCharType="begin" w:fldLock="1"/>
      </w:r>
      <w:r w:rsidR="00A05A10" w:rsidRPr="039404BF">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00A05A10" w:rsidRPr="039404BF">
        <w:rPr>
          <w:rFonts w:ascii="Arial" w:hAnsi="Arial" w:cs="Arial"/>
          <w:lang w:val="en-US"/>
        </w:rPr>
        <w:fldChar w:fldCharType="separate"/>
      </w:r>
      <w:r w:rsidR="1D002CE6" w:rsidRPr="039404BF">
        <w:rPr>
          <w:rFonts w:ascii="Arial" w:hAnsi="Arial" w:cs="Arial"/>
          <w:noProof/>
          <w:lang w:val="en-US"/>
        </w:rPr>
        <w:t>(Raio et al., 2017)</w:t>
      </w:r>
      <w:r w:rsidR="00A05A10" w:rsidRPr="039404BF">
        <w:rPr>
          <w:rFonts w:ascii="Arial" w:hAnsi="Arial" w:cs="Arial"/>
          <w:lang w:val="en-US"/>
        </w:rPr>
        <w:fldChar w:fldCharType="end"/>
      </w:r>
      <w:r w:rsidR="1D002CE6" w:rsidRPr="039404BF">
        <w:rPr>
          <w:rFonts w:ascii="Arial" w:hAnsi="Arial" w:cs="Arial"/>
          <w:lang w:val="en-US"/>
        </w:rPr>
        <w:t>.</w:t>
      </w:r>
      <w:r w:rsidR="3FAD1388" w:rsidRPr="039404BF">
        <w:rPr>
          <w:rFonts w:ascii="Arial" w:hAnsi="Arial" w:cs="Arial"/>
          <w:lang w:val="en-US"/>
        </w:rPr>
        <w:t xml:space="preserve"> </w:t>
      </w:r>
      <w:r w:rsidR="2A14E87B" w:rsidRPr="039404BF">
        <w:rPr>
          <w:rFonts w:ascii="Arial" w:hAnsi="Arial" w:cs="Arial"/>
          <w:lang w:val="en-US"/>
        </w:rPr>
        <w:t xml:space="preserve">As probabilistic reversal learning does not disentangle model-based and model-free learning these effects of moderators were difficult to replicate here. </w:t>
      </w:r>
      <w:commentRangeStart w:id="4"/>
      <w:commentRangeStart w:id="5"/>
      <w:r w:rsidR="2A14E87B" w:rsidRPr="039404BF">
        <w:rPr>
          <w:rFonts w:ascii="Arial" w:hAnsi="Arial" w:cs="Arial"/>
          <w:lang w:val="en-US"/>
        </w:rPr>
        <w:t xml:space="preserve">Exploratory analyses on working memory capacity and chronic stress exposure did not </w:t>
      </w:r>
      <w:proofErr w:type="gramStart"/>
      <w:r w:rsidR="2A14E87B" w:rsidRPr="039404BF">
        <w:rPr>
          <w:rFonts w:ascii="Arial" w:hAnsi="Arial" w:cs="Arial"/>
          <w:lang w:val="en-US"/>
        </w:rPr>
        <w:t>have an effect on</w:t>
      </w:r>
      <w:proofErr w:type="gramEnd"/>
      <w:r w:rsidR="2A14E87B" w:rsidRPr="039404BF">
        <w:rPr>
          <w:rFonts w:ascii="Arial" w:hAnsi="Arial" w:cs="Arial"/>
          <w:lang w:val="en-US"/>
        </w:rPr>
        <w:t xml:space="preserve"> stress in our sample.</w:t>
      </w:r>
      <w:commentRangeEnd w:id="4"/>
      <w:r w:rsidR="00A05A10">
        <w:rPr>
          <w:rStyle w:val="Kommentarzeichen"/>
        </w:rPr>
        <w:commentReference w:id="4"/>
      </w:r>
      <w:commentRangeEnd w:id="5"/>
      <w:r w:rsidR="00A05A10">
        <w:rPr>
          <w:rStyle w:val="Kommentarzeichen"/>
        </w:rPr>
        <w:commentReference w:id="5"/>
      </w:r>
    </w:p>
    <w:p w14:paraId="7CC32342" w14:textId="07964F67" w:rsidR="00207E12" w:rsidRDefault="00794CD9" w:rsidP="00B475D1">
      <w:pPr>
        <w:spacing w:line="480" w:lineRule="auto"/>
        <w:ind w:firstLine="708"/>
        <w:jc w:val="both"/>
        <w:rPr>
          <w:rFonts w:ascii="Arial" w:hAnsi="Arial" w:cs="Arial"/>
          <w:lang w:val="en-US"/>
        </w:rPr>
      </w:pPr>
      <w:r w:rsidRPr="00407D3B">
        <w:rPr>
          <w:rFonts w:ascii="Arial" w:hAnsi="Arial" w:cs="Arial"/>
          <w:lang w:val="en-US"/>
        </w:rPr>
        <w:t xml:space="preserve">Considering the gender differences in decision-making </w:t>
      </w:r>
      <w:r w:rsidRPr="00407D3B">
        <w:rPr>
          <w:rFonts w:ascii="Arial" w:hAnsi="Arial" w:cs="Arial"/>
          <w:lang w:val="en-US"/>
        </w:rPr>
        <w:fldChar w:fldCharType="begin" w:fldLock="1"/>
      </w:r>
      <w:r w:rsidR="006D3934">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Shields et al., 2016)</w:t>
      </w:r>
      <w:r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Mather and Lighthall, 2012)</w:t>
      </w:r>
      <w:r w:rsidRPr="00407D3B">
        <w:rPr>
          <w:rFonts w:ascii="Arial" w:hAnsi="Arial" w:cs="Arial"/>
          <w:lang w:val="en-US"/>
        </w:rPr>
        <w:fldChar w:fldCharType="end"/>
      </w:r>
      <w:r w:rsidRPr="00407D3B">
        <w:rPr>
          <w:rFonts w:ascii="Arial" w:hAnsi="Arial" w:cs="Arial"/>
          <w:lang w:val="en-US"/>
        </w:rPr>
        <w:t xml:space="preserve"> and potential impact of cyclical changes in female individuals we decided to investigate an exclusively male sample.</w:t>
      </w:r>
      <w:r>
        <w:rPr>
          <w:rFonts w:ascii="Arial" w:hAnsi="Arial" w:cs="Arial"/>
          <w:lang w:val="en-US"/>
        </w:rPr>
        <w:t xml:space="preserve"> Furthermore, our sample was homogenously young and highly educated. Therefore, our findings cannot be generalized to the general population or patient samples.</w:t>
      </w:r>
      <w:r w:rsidR="008F250E">
        <w:rPr>
          <w:rFonts w:ascii="Arial" w:hAnsi="Arial" w:cs="Arial"/>
          <w:lang w:val="en-US"/>
        </w:rPr>
        <w:t xml:space="preserve"> </w:t>
      </w:r>
      <w:r w:rsidR="00207E12" w:rsidRPr="728432B7">
        <w:rPr>
          <w:rFonts w:ascii="Arial" w:hAnsi="Arial" w:cs="Arial"/>
          <w:lang w:val="en-US"/>
        </w:rPr>
        <w:t>Our task does not allow to temporally disentangle value and RPE representations in the brain. Dissociating these computations might be a promising avenue for future studies to determine the</w:t>
      </w:r>
      <w:r w:rsidR="008F250E">
        <w:rPr>
          <w:rFonts w:ascii="Arial" w:hAnsi="Arial" w:cs="Arial"/>
          <w:lang w:val="en-US"/>
        </w:rPr>
        <w:t xml:space="preserve"> </w:t>
      </w:r>
      <w:r w:rsidR="00207E12" w:rsidRPr="728432B7">
        <w:rPr>
          <w:rFonts w:ascii="Arial" w:hAnsi="Arial" w:cs="Arial"/>
          <w:lang w:val="en-US"/>
        </w:rPr>
        <w:t>neurocomputational processes underlying reversal learning performance increases under acute stress.</w:t>
      </w:r>
    </w:p>
    <w:p w14:paraId="5D8AC688" w14:textId="69E4BC9C" w:rsidR="00277C76" w:rsidRPr="00553BFA" w:rsidRDefault="00231A42" w:rsidP="0027585C">
      <w:pPr>
        <w:spacing w:line="480" w:lineRule="auto"/>
        <w:ind w:firstLine="708"/>
        <w:jc w:val="both"/>
        <w:rPr>
          <w:rFonts w:ascii="Arial" w:hAnsi="Arial" w:cs="Arial"/>
          <w:b/>
          <w:bCs/>
          <w:lang w:val="en-US"/>
        </w:rPr>
      </w:pPr>
      <w:r w:rsidRPr="039404BF">
        <w:rPr>
          <w:rFonts w:ascii="Arial" w:hAnsi="Arial" w:cs="Arial"/>
          <w:lang w:val="en-US"/>
        </w:rPr>
        <w:lastRenderedPageBreak/>
        <w:t xml:space="preserve">While our relatively young and healthy study sample has only shown slight beneficial effects of acute stress, other more vulnerable populations may show different patterns. Stress, especially when long-term or chronic, is </w:t>
      </w:r>
      <w:r w:rsidRPr="039404BF">
        <w:rPr>
          <w:rFonts w:ascii="Arial" w:eastAsia="Arial" w:hAnsi="Arial" w:cs="Arial"/>
          <w:lang w:val="en-US"/>
        </w:rPr>
        <w:t xml:space="preserve">an important factor in causing and maintaining psychiatric illness (McEwen, 2004). </w:t>
      </w:r>
      <w:r w:rsidR="00553BFA" w:rsidRPr="4D6442EE">
        <w:rPr>
          <w:rFonts w:ascii="Arial" w:hAnsi="Arial" w:cs="Arial"/>
          <w:lang w:val="en-US"/>
        </w:rPr>
        <w:t xml:space="preserve">While healthy individuals can adapt to a certain level of stress and even find it beneficial </w:t>
      </w:r>
      <w:r w:rsidR="00553BFA" w:rsidRPr="4D6442EE">
        <w:rPr>
          <w:rFonts w:ascii="Arial" w:hAnsi="Arial" w:cs="Arial"/>
          <w:lang w:val="en-US"/>
        </w:rPr>
        <w:fldChar w:fldCharType="begin" w:fldLock="1"/>
      </w:r>
      <w:r w:rsidR="00553BFA" w:rsidRPr="4D6442EE">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00553BFA" w:rsidRPr="4D6442EE">
        <w:rPr>
          <w:rFonts w:ascii="Arial" w:hAnsi="Arial" w:cs="Arial"/>
          <w:lang w:val="en-US"/>
        </w:rPr>
        <w:fldChar w:fldCharType="separate"/>
      </w:r>
      <w:r w:rsidR="00553BFA" w:rsidRPr="4D6442EE">
        <w:rPr>
          <w:rFonts w:ascii="Arial" w:hAnsi="Arial" w:cs="Arial"/>
          <w:noProof/>
          <w:lang w:val="en-US"/>
        </w:rPr>
        <w:t>(Lighthall et al., 2013)</w:t>
      </w:r>
      <w:r w:rsidR="00553BFA" w:rsidRPr="4D6442EE">
        <w:rPr>
          <w:rFonts w:ascii="Arial" w:hAnsi="Arial" w:cs="Arial"/>
          <w:lang w:val="en-US"/>
        </w:rPr>
        <w:fldChar w:fldCharType="end"/>
      </w:r>
      <w:r w:rsidR="00553BFA" w:rsidRPr="4D6442EE">
        <w:rPr>
          <w:rFonts w:ascii="Arial" w:hAnsi="Arial" w:cs="Arial"/>
          <w:lang w:val="en-US"/>
        </w:rPr>
        <w:t xml:space="preserve">, decision-making frequently goes awry in psychiatric disorders </w:t>
      </w:r>
      <w:r w:rsidR="00553BFA" w:rsidRPr="4D6442EE">
        <w:rPr>
          <w:rFonts w:ascii="Arial" w:hAnsi="Arial" w:cs="Arial"/>
          <w:lang w:val="en-US"/>
        </w:rPr>
        <w:fldChar w:fldCharType="begin" w:fldLock="1"/>
      </w:r>
      <w:r w:rsidR="00553BFA" w:rsidRPr="4D6442EE">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00553BFA" w:rsidRPr="4D6442EE">
        <w:rPr>
          <w:rFonts w:ascii="Arial" w:hAnsi="Arial" w:cs="Arial"/>
          <w:lang w:val="en-US"/>
        </w:rPr>
        <w:fldChar w:fldCharType="separate"/>
      </w:r>
      <w:r w:rsidR="00553BFA" w:rsidRPr="4D6442EE">
        <w:rPr>
          <w:rFonts w:ascii="Arial" w:hAnsi="Arial" w:cs="Arial"/>
          <w:noProof/>
          <w:lang w:val="en-US"/>
        </w:rPr>
        <w:t>(Cáceda et al., 2014; Voon et al., 2017)</w:t>
      </w:r>
      <w:r w:rsidR="00553BFA" w:rsidRPr="4D6442EE">
        <w:rPr>
          <w:rFonts w:ascii="Arial" w:hAnsi="Arial" w:cs="Arial"/>
          <w:lang w:val="en-US"/>
        </w:rPr>
        <w:fldChar w:fldCharType="end"/>
      </w:r>
      <w:r w:rsidR="00553BFA" w:rsidRPr="4D6442EE">
        <w:rPr>
          <w:rFonts w:ascii="Arial" w:hAnsi="Arial" w:cs="Arial"/>
          <w:lang w:val="en-US"/>
        </w:rPr>
        <w:t>.</w:t>
      </w:r>
      <w:r w:rsidR="00553BFA" w:rsidRPr="4D6442EE">
        <w:rPr>
          <w:rFonts w:ascii="Arial" w:hAnsi="Arial" w:cs="Arial"/>
          <w:b/>
          <w:bCs/>
          <w:lang w:val="en-US"/>
        </w:rPr>
        <w:t xml:space="preserve"> </w:t>
      </w:r>
      <w:r w:rsidR="00794CD9" w:rsidRPr="4D6442EE">
        <w:rPr>
          <w:rFonts w:ascii="Arial" w:hAnsi="Arial" w:cs="Arial"/>
          <w:lang w:val="en-US"/>
        </w:rPr>
        <w:t>Our results suggest that it might be worthwhile assess</w:t>
      </w:r>
      <w:r w:rsidR="00EF7103" w:rsidRPr="4D6442EE">
        <w:rPr>
          <w:rFonts w:ascii="Arial" w:hAnsi="Arial" w:cs="Arial"/>
          <w:lang w:val="en-US"/>
        </w:rPr>
        <w:t>ing</w:t>
      </w:r>
      <w:r w:rsidR="00794CD9" w:rsidRPr="4D6442EE">
        <w:rPr>
          <w:rFonts w:ascii="Arial" w:hAnsi="Arial" w:cs="Arial"/>
          <w:lang w:val="en-US"/>
        </w:rPr>
        <w:t xml:space="preserve"> decision-making under acute stress in </w:t>
      </w:r>
      <w:r w:rsidR="00EF7103" w:rsidRPr="4D6442EE">
        <w:rPr>
          <w:rFonts w:ascii="Arial" w:hAnsi="Arial" w:cs="Arial"/>
          <w:lang w:val="en-US"/>
        </w:rPr>
        <w:t xml:space="preserve">populations </w:t>
      </w:r>
      <w:r w:rsidR="00794CD9" w:rsidRPr="4D6442EE">
        <w:rPr>
          <w:rFonts w:ascii="Arial" w:hAnsi="Arial" w:cs="Arial"/>
          <w:lang w:val="en-US"/>
        </w:rPr>
        <w:t>at</w:t>
      </w:r>
      <w:r w:rsidR="00EF7103" w:rsidRPr="4D6442EE">
        <w:rPr>
          <w:rFonts w:ascii="Arial" w:hAnsi="Arial" w:cs="Arial"/>
          <w:lang w:val="en-US"/>
        </w:rPr>
        <w:t xml:space="preserve"> </w:t>
      </w:r>
      <w:r w:rsidR="00794CD9" w:rsidRPr="4D6442EE">
        <w:rPr>
          <w:rFonts w:ascii="Arial" w:hAnsi="Arial" w:cs="Arial"/>
          <w:lang w:val="en-US"/>
        </w:rPr>
        <w:t xml:space="preserve">risk </w:t>
      </w:r>
      <w:r w:rsidR="00EF7103" w:rsidRPr="4D6442EE">
        <w:rPr>
          <w:rFonts w:ascii="Arial" w:hAnsi="Arial" w:cs="Arial"/>
          <w:lang w:val="en-US"/>
        </w:rPr>
        <w:t xml:space="preserve">of developing psychiatric conditions </w:t>
      </w:r>
      <w:r w:rsidR="00794CD9" w:rsidRPr="4D6442EE">
        <w:rPr>
          <w:rFonts w:ascii="Arial" w:hAnsi="Arial" w:cs="Arial"/>
          <w:lang w:val="en-US"/>
        </w:rPr>
        <w:t>to reveal how stress is involved in maladaptive decision-making. Identification of</w:t>
      </w:r>
      <w:r w:rsidR="000F0D96" w:rsidRPr="4D6442EE">
        <w:rPr>
          <w:rFonts w:ascii="Arial" w:hAnsi="Arial" w:cs="Arial"/>
          <w:lang w:val="en-US"/>
        </w:rPr>
        <w:t xml:space="preserve"> altered choice behavior and</w:t>
      </w:r>
      <w:r w:rsidR="00794CD9" w:rsidRPr="4D6442EE">
        <w:rPr>
          <w:rFonts w:ascii="Arial" w:hAnsi="Arial" w:cs="Arial"/>
          <w:lang w:val="en-US"/>
        </w:rPr>
        <w:t xml:space="preserve"> relevant </w:t>
      </w:r>
      <w:r w:rsidR="000F0D96" w:rsidRPr="4D6442EE">
        <w:rPr>
          <w:rFonts w:ascii="Arial" w:hAnsi="Arial" w:cs="Arial"/>
          <w:lang w:val="en-US"/>
        </w:rPr>
        <w:t>neural networks in healthy individuals</w:t>
      </w:r>
      <w:r w:rsidR="003432D8" w:rsidRPr="4D6442EE">
        <w:rPr>
          <w:rFonts w:ascii="Arial" w:hAnsi="Arial" w:cs="Arial"/>
          <w:lang w:val="en-US"/>
        </w:rPr>
        <w:t xml:space="preserve"> make it possible to disentangle how stress affects healthy </w:t>
      </w:r>
      <w:r w:rsidR="001C43EC" w:rsidRPr="4D6442EE">
        <w:rPr>
          <w:rFonts w:ascii="Arial" w:hAnsi="Arial" w:cs="Arial"/>
          <w:lang w:val="en-US"/>
        </w:rPr>
        <w:t>decision-making</w:t>
      </w:r>
      <w:r w:rsidR="003432D8" w:rsidRPr="4D6442EE">
        <w:rPr>
          <w:rFonts w:ascii="Arial" w:hAnsi="Arial" w:cs="Arial"/>
          <w:lang w:val="en-US"/>
        </w:rPr>
        <w:t xml:space="preserve"> and what might be a maladaptive psychiatric alteration</w:t>
      </w:r>
      <w:r w:rsidR="000F0D96" w:rsidRPr="4D6442EE">
        <w:rPr>
          <w:rFonts w:ascii="Arial" w:hAnsi="Arial" w:cs="Arial"/>
          <w:lang w:val="en-US"/>
        </w:rPr>
        <w:t>.</w:t>
      </w:r>
      <w:r w:rsidR="00794CD9" w:rsidRPr="4D6442EE">
        <w:rPr>
          <w:rFonts w:ascii="Arial" w:hAnsi="Arial" w:cs="Arial"/>
          <w:lang w:val="en-US"/>
        </w:rPr>
        <w:t xml:space="preserve"> </w:t>
      </w:r>
      <w:r w:rsidR="00277C76" w:rsidRPr="4D6442EE">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00553BFA" w:rsidRPr="4D6442EE">
        <w:rPr>
          <w:rFonts w:ascii="Arial" w:hAnsi="Arial" w:cs="Arial"/>
          <w:lang w:val="en-US"/>
        </w:rPr>
        <w:fldChar w:fldCharType="begin" w:fldLock="1"/>
      </w:r>
      <w:r w:rsidR="005B7489">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Andrea M F Reiter et al., 2016b)","plainTextFormattedCitation":"(Andrea M F Reiter et al., 2016b)","previouslyFormattedCitation":"(Andrea M F Reiter et al., 2016b)"},"properties":{"noteIndex":0},"schema":"https://github.com/citation-style-language/schema/raw/master/csl-citation.json"}</w:instrText>
      </w:r>
      <w:r w:rsidR="00553BFA" w:rsidRPr="4D6442EE">
        <w:rPr>
          <w:rFonts w:ascii="Arial" w:hAnsi="Arial" w:cs="Arial"/>
          <w:lang w:val="en-US"/>
        </w:rPr>
        <w:fldChar w:fldCharType="separate"/>
      </w:r>
      <w:r w:rsidR="005B7489" w:rsidRPr="005B7489">
        <w:rPr>
          <w:rFonts w:ascii="Arial" w:hAnsi="Arial" w:cs="Arial"/>
          <w:noProof/>
          <w:lang w:val="en-US"/>
        </w:rPr>
        <w:t>(Andrea M F Reiter et al., 2016b)</w:t>
      </w:r>
      <w:r w:rsidR="00553BFA" w:rsidRPr="4D6442EE">
        <w:rPr>
          <w:rFonts w:ascii="Arial" w:hAnsi="Arial" w:cs="Arial"/>
          <w:lang w:val="en-US"/>
        </w:rPr>
        <w:fldChar w:fldCharType="end"/>
      </w:r>
      <w:r w:rsidR="000F0D96" w:rsidRPr="4D6442EE">
        <w:rPr>
          <w:rFonts w:ascii="Arial" w:hAnsi="Arial" w:cs="Arial"/>
          <w:lang w:val="en-US"/>
        </w:rPr>
        <w:t xml:space="preserve">, </w:t>
      </w:r>
      <w:r w:rsidR="00277C76" w:rsidRPr="4D6442EE">
        <w:rPr>
          <w:rFonts w:ascii="Arial" w:hAnsi="Arial" w:cs="Arial"/>
          <w:lang w:val="en-US"/>
        </w:rPr>
        <w:t xml:space="preserve">anorexia nervosa </w:t>
      </w:r>
      <w:r w:rsidR="00553BFA" w:rsidRPr="4D6442EE">
        <w:rPr>
          <w:rFonts w:ascii="Arial" w:hAnsi="Arial" w:cs="Arial"/>
          <w:lang w:val="en-US"/>
        </w:rPr>
        <w:fldChar w:fldCharType="begin" w:fldLock="1"/>
      </w:r>
      <w:r w:rsidR="00553BFA" w:rsidRPr="4D6442EE">
        <w:rPr>
          <w:rFonts w:ascii="Arial" w:hAnsi="Arial" w:cs="Arial"/>
          <w:lang w:val="en-US"/>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w:instrText>
      </w:r>
      <w:r w:rsidR="00553BFA" w:rsidRPr="4D6442EE">
        <w:rPr>
          <w:rFonts w:ascii="Arial" w:hAnsi="Arial" w:cs="Arial"/>
        </w:rPr>
        <w:instrText>},"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553BFA" w:rsidRPr="4D6442EE">
        <w:rPr>
          <w:rFonts w:ascii="Arial" w:hAnsi="Arial" w:cs="Arial"/>
          <w:lang w:val="en-US"/>
        </w:rPr>
        <w:fldChar w:fldCharType="separate"/>
      </w:r>
      <w:r w:rsidR="00277C76" w:rsidRPr="4D6442EE">
        <w:rPr>
          <w:rFonts w:ascii="Arial" w:hAnsi="Arial" w:cs="Arial"/>
          <w:noProof/>
        </w:rPr>
        <w:t>(Bernardoni et al., 2017)</w:t>
      </w:r>
      <w:r w:rsidR="00553BFA" w:rsidRPr="4D6442EE">
        <w:rPr>
          <w:rFonts w:ascii="Arial" w:hAnsi="Arial" w:cs="Arial"/>
          <w:lang w:val="en-US"/>
        </w:rPr>
        <w:fldChar w:fldCharType="end"/>
      </w:r>
      <w:r w:rsidR="00277C76" w:rsidRPr="4D6442EE">
        <w:rPr>
          <w:rFonts w:ascii="Arial" w:hAnsi="Arial" w:cs="Arial"/>
        </w:rPr>
        <w:t xml:space="preserve">, binge-eating disorder </w:t>
      </w:r>
      <w:r w:rsidR="00553BFA" w:rsidRPr="4D6442EE">
        <w:rPr>
          <w:rFonts w:ascii="Arial" w:hAnsi="Arial" w:cs="Arial"/>
          <w:lang w:val="en-US"/>
        </w:rPr>
        <w:fldChar w:fldCharType="begin" w:fldLock="1"/>
      </w:r>
      <w:r w:rsidR="00553BFA" w:rsidRPr="4D6442EE">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553BFA" w:rsidRPr="4D6442EE">
        <w:rPr>
          <w:rFonts w:ascii="Arial" w:hAnsi="Arial" w:cs="Arial"/>
          <w:lang w:val="en-US"/>
        </w:rPr>
        <w:fldChar w:fldCharType="separate"/>
      </w:r>
      <w:r w:rsidR="005213EF" w:rsidRPr="4D6442EE">
        <w:rPr>
          <w:rFonts w:ascii="Arial" w:hAnsi="Arial" w:cs="Arial"/>
          <w:noProof/>
        </w:rPr>
        <w:t>(Reiter et al., 2017)</w:t>
      </w:r>
      <w:r w:rsidR="00553BFA" w:rsidRPr="4D6442EE">
        <w:rPr>
          <w:rFonts w:ascii="Arial" w:hAnsi="Arial" w:cs="Arial"/>
          <w:lang w:val="en-US"/>
        </w:rPr>
        <w:fldChar w:fldCharType="end"/>
      </w:r>
      <w:r w:rsidR="00277C76" w:rsidRPr="4D6442EE">
        <w:rPr>
          <w:rFonts w:ascii="Arial" w:hAnsi="Arial" w:cs="Arial"/>
        </w:rPr>
        <w:t xml:space="preserve">, ADHD </w:t>
      </w:r>
      <w:r w:rsidR="00553BFA" w:rsidRPr="4D6442EE">
        <w:rPr>
          <w:rFonts w:ascii="Arial" w:hAnsi="Arial" w:cs="Arial"/>
          <w:lang w:val="en-US"/>
        </w:rPr>
        <w:fldChar w:fldCharType="begin" w:fldLock="1"/>
      </w:r>
      <w:r w:rsidR="00553BFA" w:rsidRPr="4D6442EE">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553BFA" w:rsidRPr="4D6442EE">
        <w:rPr>
          <w:rFonts w:ascii="Arial" w:hAnsi="Arial" w:cs="Arial"/>
          <w:lang w:val="en-US"/>
        </w:rPr>
        <w:fldChar w:fldCharType="separate"/>
      </w:r>
      <w:r w:rsidR="00277C76" w:rsidRPr="4D6442EE">
        <w:rPr>
          <w:rFonts w:ascii="Arial" w:hAnsi="Arial" w:cs="Arial"/>
          <w:noProof/>
        </w:rPr>
        <w:t>(Hauser et al., 2021)</w:t>
      </w:r>
      <w:r w:rsidR="00553BFA" w:rsidRPr="4D6442EE">
        <w:rPr>
          <w:rFonts w:ascii="Arial" w:hAnsi="Arial" w:cs="Arial"/>
          <w:lang w:val="en-US"/>
        </w:rPr>
        <w:fldChar w:fldCharType="end"/>
      </w:r>
      <w:r w:rsidR="00277C76" w:rsidRPr="4D6442EE">
        <w:rPr>
          <w:rFonts w:ascii="Arial" w:hAnsi="Arial" w:cs="Arial"/>
        </w:rPr>
        <w:t xml:space="preserve"> or schizophrenia </w:t>
      </w:r>
      <w:r w:rsidR="00553BFA" w:rsidRPr="4D6442EE">
        <w:rPr>
          <w:rFonts w:ascii="Arial" w:hAnsi="Arial" w:cs="Arial"/>
          <w:lang w:val="en-US"/>
        </w:rPr>
        <w:fldChar w:fldCharType="begin" w:fldLock="1"/>
      </w:r>
      <w:r w:rsidR="00553BFA" w:rsidRPr="4D6442EE">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00553BFA" w:rsidRPr="4D6442EE">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553BFA" w:rsidRPr="4D6442EE">
        <w:rPr>
          <w:rFonts w:ascii="Arial" w:hAnsi="Arial" w:cs="Arial"/>
          <w:lang w:val="en-US"/>
        </w:rPr>
        <w:fldChar w:fldCharType="separate"/>
      </w:r>
      <w:r w:rsidR="005213EF" w:rsidRPr="4D6442EE">
        <w:rPr>
          <w:rFonts w:ascii="Arial" w:hAnsi="Arial" w:cs="Arial"/>
          <w:noProof/>
          <w:lang w:val="en-US"/>
        </w:rPr>
        <w:t>(Katthagen et al., 2020)</w:t>
      </w:r>
      <w:r w:rsidR="00553BFA" w:rsidRPr="4D6442EE">
        <w:rPr>
          <w:rFonts w:ascii="Arial" w:hAnsi="Arial" w:cs="Arial"/>
          <w:lang w:val="en-US"/>
        </w:rPr>
        <w:fldChar w:fldCharType="end"/>
      </w:r>
      <w:r w:rsidR="00277C76" w:rsidRPr="4D6442EE">
        <w:rPr>
          <w:rFonts w:ascii="Arial" w:hAnsi="Arial" w:cs="Arial"/>
          <w:lang w:val="en-US"/>
        </w:rPr>
        <w:t xml:space="preserve"> cognitive flexibility and its </w:t>
      </w:r>
      <w:r w:rsidR="00F472EE" w:rsidRPr="4D6442EE">
        <w:rPr>
          <w:rFonts w:ascii="Arial" w:hAnsi="Arial" w:cs="Arial"/>
          <w:lang w:val="en-US"/>
        </w:rPr>
        <w:t>neural</w:t>
      </w:r>
      <w:r w:rsidR="00277C76" w:rsidRPr="4D6442EE">
        <w:rPr>
          <w:rFonts w:ascii="Arial" w:hAnsi="Arial" w:cs="Arial"/>
          <w:lang w:val="en-US"/>
        </w:rPr>
        <w:t xml:space="preserve"> correlates are impaired. </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10BB7AFF" w:rsidR="00B118F5" w:rsidRPr="00B118F5" w:rsidRDefault="4D4B4874" w:rsidP="00B118F5">
      <w:pPr>
        <w:spacing w:line="480" w:lineRule="auto"/>
        <w:jc w:val="both"/>
        <w:rPr>
          <w:rFonts w:ascii="Arial" w:hAnsi="Arial" w:cs="Arial"/>
          <w:lang w:val="en-US"/>
        </w:rPr>
      </w:pPr>
      <w:r w:rsidRPr="450E4154">
        <w:rPr>
          <w:rFonts w:ascii="Arial" w:hAnsi="Arial" w:cs="Arial"/>
          <w:lang w:val="en-US"/>
        </w:rPr>
        <w:t xml:space="preserve">Our study combines the advantages of a within-subject design and fine-grained computational measures to investigate the effect of acute psychosocial stress on healthy male adults. </w:t>
      </w:r>
      <w:r w:rsidR="3D65B1FF" w:rsidRPr="450E4154">
        <w:rPr>
          <w:rFonts w:ascii="Arial" w:hAnsi="Arial" w:cs="Arial"/>
          <w:lang w:val="en-US"/>
        </w:rPr>
        <w:t>Several lines of analysis showed altered choice stochasticity and slightly improved performance under stress</w:t>
      </w:r>
      <w:r w:rsidR="1FB981AD" w:rsidRPr="450E4154">
        <w:rPr>
          <w:rFonts w:ascii="Arial" w:hAnsi="Arial" w:cs="Arial"/>
          <w:lang w:val="en-US"/>
        </w:rPr>
        <w:t>, with no whole-brain-correctable neural effects of stress.</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691CB35D">
      <w:pPr>
        <w:tabs>
          <w:tab w:val="num" w:pos="1152"/>
        </w:tabs>
        <w:suppressAutoHyphens/>
        <w:spacing w:after="120" w:line="360" w:lineRule="auto"/>
        <w:jc w:val="both"/>
        <w:outlineLvl w:val="5"/>
        <w:rPr>
          <w:rFonts w:ascii="Arial" w:eastAsia="Times New Roman" w:hAnsi="Arial"/>
          <w:b/>
          <w:bCs/>
          <w:lang w:val="en-US" w:eastAsia="ar-SA"/>
        </w:rPr>
      </w:pPr>
      <w:bookmarkStart w:id="6" w:name="_Toc472330565"/>
      <w:r w:rsidRPr="00355DF9">
        <w:rPr>
          <w:rFonts w:ascii="Arial" w:eastAsia="Times New Roman" w:hAnsi="Arial"/>
          <w:b/>
          <w:bCs/>
          <w:lang w:val="en-US" w:eastAsia="ar-SA"/>
        </w:rPr>
        <w:lastRenderedPageBreak/>
        <w:t xml:space="preserve">Funding </w:t>
      </w:r>
    </w:p>
    <w:p w14:paraId="5369E4AE" w14:textId="541708B7" w:rsidR="004C2497" w:rsidRDefault="004C2497" w:rsidP="7EBE532D">
      <w:pPr>
        <w:spacing w:line="360" w:lineRule="auto"/>
        <w:jc w:val="both"/>
        <w:rPr>
          <w:rFonts w:ascii="Arial" w:hAnsi="Arial"/>
          <w:lang w:val="en-US" w:eastAsia="ar-SA"/>
        </w:rPr>
      </w:pPr>
      <w:r w:rsidRPr="7EBE532D">
        <w:rPr>
          <w:rFonts w:ascii="Arial" w:hAnsi="Arial"/>
          <w:lang w:val="en-US" w:eastAsia="ar-SA"/>
        </w:rPr>
        <w:t>This work was supported by</w:t>
      </w:r>
      <w:r w:rsidR="2617E398" w:rsidRPr="7EBE532D">
        <w:rPr>
          <w:rFonts w:ascii="Arial" w:eastAsia="Arial" w:hAnsi="Arial" w:cs="Arial"/>
          <w:lang w:val="en-US"/>
        </w:rPr>
        <w:t xml:space="preserve"> the Rubicon award granted to ZS by the Netherlands Organization for Scientific Research (NWO, Rubicon </w:t>
      </w:r>
      <w:r w:rsidR="2617E398" w:rsidRPr="7EBE532D">
        <w:rPr>
          <w:rFonts w:ascii="Arial" w:eastAsia="Arial" w:hAnsi="Arial" w:cs="Arial"/>
          <w:color w:val="222222"/>
          <w:lang w:val="en-US"/>
        </w:rPr>
        <w:t>2014/05563/ALW</w:t>
      </w:r>
      <w:r w:rsidR="2617E398" w:rsidRPr="7EBE532D">
        <w:rPr>
          <w:rFonts w:ascii="Arial" w:eastAsia="Arial" w:hAnsi="Arial" w:cs="Arial"/>
          <w:lang w:val="en-US"/>
        </w:rPr>
        <w:t>), by</w:t>
      </w:r>
      <w:r w:rsidR="2617E398" w:rsidRPr="7EBE532D">
        <w:rPr>
          <w:rFonts w:ascii="Arial" w:hAnsi="Arial"/>
          <w:lang w:val="en-US" w:eastAsia="ar-SA"/>
        </w:rPr>
        <w:t xml:space="preserve"> </w:t>
      </w:r>
      <w:r w:rsidRPr="7EBE532D">
        <w:rPr>
          <w:rFonts w:ascii="Arial" w:hAnsi="Arial"/>
          <w:lang w:val="en-US" w:eastAsia="ar-SA"/>
        </w:rPr>
        <w:t xml:space="preserve">the Einstein Center for Neurosciences (LW), </w:t>
      </w:r>
      <w:r w:rsidR="5E563265" w:rsidRPr="7EBE532D">
        <w:rPr>
          <w:rFonts w:ascii="Arial" w:hAnsi="Arial"/>
          <w:lang w:val="en-US" w:eastAsia="ar-SA"/>
        </w:rPr>
        <w:t xml:space="preserve">and by </w:t>
      </w:r>
      <w:r w:rsidRPr="7EBE532D">
        <w:rPr>
          <w:rFonts w:ascii="Arial" w:hAnsi="Arial"/>
          <w:lang w:val="en-US" w:eastAsia="ar-SA"/>
        </w:rPr>
        <w:t>the Heisenberg program from the German Research Foundation (grant number SCHL 1969/1-2/3-1/5-1)</w:t>
      </w:r>
      <w:r w:rsidR="00A467F9">
        <w:rPr>
          <w:rFonts w:ascii="Arial" w:hAnsi="Arial"/>
          <w:lang w:val="en-US" w:eastAsia="ar-SA"/>
        </w:rPr>
        <w:t>, as well as the</w:t>
      </w:r>
      <w:r w:rsidR="00A467F9" w:rsidRPr="00A467F9">
        <w:rPr>
          <w:rFonts w:ascii="Arial" w:hAnsi="Arial"/>
          <w:lang w:val="en-US" w:eastAsia="ar-SA"/>
        </w:rPr>
        <w:t xml:space="preserve"> Max Planck Society and grants from the German Research Foundation awarded to FS (DFG SCHL 1969/2-2 as part of FOR1617 and SCHL1969/4-1).</w:t>
      </w:r>
      <w:r w:rsidRPr="7EBE532D">
        <w:rPr>
          <w:rFonts w:ascii="Arial" w:hAnsi="Arial"/>
          <w:lang w:val="en-US" w:eastAsia="ar-SA"/>
        </w:rPr>
        <w:t xml:space="preserve"> </w:t>
      </w:r>
      <w:commentRangeStart w:id="7"/>
      <w:commentRangeStart w:id="8"/>
      <w:r w:rsidRPr="7EBE532D">
        <w:rPr>
          <w:rFonts w:ascii="Arial" w:hAnsi="Arial"/>
          <w:lang w:val="en-US" w:eastAsia="ar-SA"/>
        </w:rPr>
        <w:t>(FS)</w:t>
      </w:r>
      <w:commentRangeEnd w:id="7"/>
      <w:r>
        <w:commentReference w:id="7"/>
      </w:r>
      <w:commentRangeEnd w:id="8"/>
      <w:r w:rsidR="00B30CBE">
        <w:rPr>
          <w:rStyle w:val="Kommentarzeichen"/>
        </w:rPr>
        <w:commentReference w:id="8"/>
      </w:r>
      <w:r w:rsidRPr="7EBE532D">
        <w:rPr>
          <w:rFonts w:ascii="Arial" w:hAnsi="Arial"/>
          <w:lang w:val="en-US" w:eastAsia="ar-SA"/>
        </w:rPr>
        <w:t xml:space="preserve">, </w:t>
      </w:r>
    </w:p>
    <w:p w14:paraId="2076D3EF" w14:textId="77777777" w:rsidR="004C2497" w:rsidRPr="00FF71D4" w:rsidRDefault="004C2497" w:rsidP="004C2497">
      <w:pPr>
        <w:spacing w:line="360" w:lineRule="auto"/>
        <w:jc w:val="both"/>
        <w:rPr>
          <w:rFonts w:ascii="Arial" w:eastAsia="Times New Roman" w:hAnsi="Arial"/>
          <w:b/>
          <w:bCs/>
          <w:lang w:val="en-US" w:eastAsia="de-DE"/>
        </w:rPr>
      </w:pPr>
      <w:r w:rsidRPr="00FF71D4">
        <w:rPr>
          <w:rFonts w:ascii="Arial" w:eastAsia="Times New Roman" w:hAnsi="Arial"/>
          <w:b/>
          <w:bCs/>
          <w:lang w:val="en-US" w:eastAsia="de-DE"/>
        </w:rPr>
        <w:t>Acknowledgements</w:t>
      </w:r>
    </w:p>
    <w:p w14:paraId="00E60E72" w14:textId="7E8FDBDB" w:rsidR="004C2497" w:rsidRPr="004C2497" w:rsidRDefault="004C2497" w:rsidP="004C2497">
      <w:pPr>
        <w:suppressAutoHyphens/>
        <w:spacing w:after="120" w:line="360" w:lineRule="auto"/>
        <w:jc w:val="both"/>
        <w:rPr>
          <w:rFonts w:ascii="Arial" w:hAnsi="Arial"/>
          <w:lang w:val="en-US" w:eastAsia="ar-SA"/>
        </w:rPr>
      </w:pPr>
      <w:r w:rsidRPr="7EBE532D">
        <w:rPr>
          <w:rFonts w:ascii="Arial" w:hAnsi="Arial"/>
          <w:lang w:val="en-US" w:eastAsia="ar-SA"/>
        </w:rPr>
        <w:t>We thank all the authors contacted who provided additional information.</w:t>
      </w:r>
      <w:r w:rsidR="00A467F9" w:rsidRPr="00A467F9">
        <w:rPr>
          <w:lang w:val="en-US"/>
        </w:rPr>
        <w:t xml:space="preserve"> </w:t>
      </w:r>
      <w:r w:rsidR="00A467F9" w:rsidRPr="00A467F9">
        <w:rPr>
          <w:rFonts w:ascii="Arial" w:hAnsi="Arial"/>
          <w:lang w:val="en-US" w:eastAsia="ar-SA"/>
        </w:rPr>
        <w:t>The authors would like to thank all volunteers who participated in this study. The authors would also like to thank C. Edwards, K. Hudl, L. Golz, M. Panitz, M. Jochemko, A. Kummer, N. Pampus, J. Lepsien, A. Pampel, T. Schlumm, S. Thiers, C. Backhauß, M. Falk, and L. Fisher for their valuable assistance in recruitment and data acquisition throughout the study.</w:t>
      </w:r>
    </w:p>
    <w:p w14:paraId="384769E4" w14:textId="3C39650A" w:rsidR="004C2497" w:rsidRPr="00FF71D4" w:rsidRDefault="004C2497" w:rsidP="004C2497">
      <w:pPr>
        <w:rPr>
          <w:rFonts w:ascii="Arial" w:eastAsia="Times New Roman" w:hAnsi="Arial"/>
          <w:b/>
          <w:bCs/>
          <w:lang w:val="en-US" w:eastAsia="de-DE"/>
        </w:rPr>
      </w:pPr>
      <w:r w:rsidRPr="00FF71D4">
        <w:rPr>
          <w:rFonts w:ascii="Arial" w:eastAsia="Times New Roman" w:hAnsi="Arial"/>
          <w:b/>
          <w:bCs/>
          <w:lang w:val="en-US" w:eastAsia="ar-SA"/>
        </w:rPr>
        <w:t>Disclosure Statement</w:t>
      </w:r>
      <w:bookmarkEnd w:id="6"/>
    </w:p>
    <w:p w14:paraId="26B60F38" w14:textId="35FC0C64" w:rsidR="004C2497" w:rsidRPr="00800600" w:rsidRDefault="004C2497" w:rsidP="691CB35D">
      <w:pPr>
        <w:suppressAutoHyphens/>
        <w:spacing w:after="120" w:line="480" w:lineRule="auto"/>
        <w:jc w:val="both"/>
        <w:rPr>
          <w:rFonts w:ascii="Arial" w:eastAsia="Times New Roman" w:hAnsi="Arial"/>
          <w:lang w:val="en-US" w:eastAsia="ar-SA"/>
        </w:rPr>
      </w:pPr>
      <w:bookmarkStart w:id="9" w:name="_Toc472330566"/>
      <w:r w:rsidRPr="691CB35D">
        <w:rPr>
          <w:rFonts w:ascii="Arial" w:eastAsia="Times New Roman" w:hAnsi="Arial"/>
          <w:lang w:val="en-US" w:eastAsia="ar-SA"/>
        </w:rPr>
        <w:t xml:space="preserve">The </w:t>
      </w:r>
      <w:r w:rsidR="3D04D465" w:rsidRPr="691CB35D">
        <w:rPr>
          <w:rFonts w:ascii="Arial" w:eastAsia="Times New Roman" w:hAnsi="Arial"/>
          <w:lang w:val="en-US" w:eastAsia="ar-SA"/>
        </w:rPr>
        <w:t>a</w:t>
      </w:r>
      <w:r w:rsidRPr="691CB35D">
        <w:rPr>
          <w:rFonts w:ascii="Arial" w:eastAsia="Times New Roman" w:hAnsi="Arial"/>
          <w:lang w:val="en-US" w:eastAsia="ar-SA"/>
        </w:rPr>
        <w:t>uthors have declared that there are no conflicts of interest in relation to the subject of this study.</w:t>
      </w:r>
    </w:p>
    <w:p w14:paraId="3172A472" w14:textId="77777777" w:rsidR="004C2497" w:rsidRPr="00FF71D4" w:rsidRDefault="004C2497" w:rsidP="004C2497">
      <w:pPr>
        <w:suppressAutoHyphens/>
        <w:spacing w:after="120" w:line="480" w:lineRule="auto"/>
        <w:jc w:val="both"/>
        <w:rPr>
          <w:rFonts w:ascii="Arial" w:eastAsia="Times New Roman" w:hAnsi="Arial"/>
          <w:b/>
          <w:bCs/>
          <w:lang w:val="en-US" w:eastAsia="ar-SA"/>
        </w:rPr>
      </w:pPr>
      <w:r w:rsidRPr="00FF71D4">
        <w:rPr>
          <w:rFonts w:ascii="Arial" w:eastAsia="Times New Roman" w:hAnsi="Arial"/>
          <w:b/>
          <w:bCs/>
          <w:lang w:val="en-US" w:eastAsia="ar-SA"/>
        </w:rPr>
        <w:t>Data availability</w:t>
      </w:r>
    </w:p>
    <w:p w14:paraId="161B7FBC" w14:textId="0A14BD00" w:rsidR="004C2497" w:rsidRPr="00FF71D4" w:rsidRDefault="004C2497" w:rsidP="004C2497">
      <w:pPr>
        <w:suppressAutoHyphens/>
        <w:spacing w:after="120" w:line="480" w:lineRule="auto"/>
        <w:jc w:val="both"/>
        <w:rPr>
          <w:rFonts w:ascii="Arial" w:hAnsi="Arial"/>
          <w:lang w:val="en-US" w:eastAsia="ar-SA"/>
        </w:rPr>
      </w:pPr>
      <w:commentRangeStart w:id="10"/>
      <w:commentRangeStart w:id="11"/>
      <w:r w:rsidRPr="7EBE532D">
        <w:rPr>
          <w:rFonts w:ascii="Arial" w:hAnsi="Arial"/>
          <w:lang w:val="en-US" w:eastAsia="ar-SA"/>
        </w:rPr>
        <w:t xml:space="preserve">Data </w:t>
      </w:r>
      <w:commentRangeEnd w:id="10"/>
      <w:r>
        <w:commentReference w:id="10"/>
      </w:r>
      <w:commentRangeEnd w:id="11"/>
      <w:r w:rsidR="00A467F9">
        <w:rPr>
          <w:rStyle w:val="Kommentarzeichen"/>
        </w:rPr>
        <w:commentReference w:id="11"/>
      </w:r>
      <w:r w:rsidRPr="7EBE532D">
        <w:rPr>
          <w:rFonts w:ascii="Arial" w:hAnsi="Arial"/>
          <w:lang w:val="en-US" w:eastAsia="ar-SA"/>
        </w:rPr>
        <w:t>and analysis scripts are available via https://github.com/agschlagenhauf/SALAD</w:t>
      </w:r>
    </w:p>
    <w:p w14:paraId="38000C5D" w14:textId="77777777" w:rsidR="004C2497" w:rsidRPr="00FF71D4" w:rsidRDefault="004C2497" w:rsidP="004C2497">
      <w:pPr>
        <w:numPr>
          <w:ilvl w:val="5"/>
          <w:numId w:val="0"/>
        </w:numPr>
        <w:tabs>
          <w:tab w:val="num" w:pos="1152"/>
        </w:tabs>
        <w:suppressAutoHyphens/>
        <w:spacing w:after="120" w:line="480" w:lineRule="auto"/>
        <w:jc w:val="both"/>
        <w:outlineLvl w:val="5"/>
        <w:rPr>
          <w:rFonts w:ascii="Arial" w:eastAsia="Times New Roman" w:hAnsi="Arial"/>
          <w:bCs/>
          <w:lang w:val="en-US" w:eastAsia="ar-SA"/>
        </w:rPr>
      </w:pPr>
      <w:bookmarkStart w:id="12" w:name="_Toc472330568"/>
      <w:bookmarkEnd w:id="9"/>
      <w:r w:rsidRPr="00FF71D4">
        <w:rPr>
          <w:rFonts w:ascii="Arial" w:eastAsia="Times New Roman" w:hAnsi="Arial"/>
          <w:b/>
          <w:bCs/>
          <w:lang w:val="en-US" w:eastAsia="ar-SA"/>
        </w:rPr>
        <w:t>Author Contributions</w:t>
      </w:r>
      <w:bookmarkEnd w:id="12"/>
    </w:p>
    <w:p w14:paraId="583C000B" w14:textId="2C5CED11" w:rsidR="00E87FE0" w:rsidRPr="00E87FE0" w:rsidRDefault="48F2B24D" w:rsidP="4D6442EE">
      <w:pPr>
        <w:tabs>
          <w:tab w:val="num" w:pos="1152"/>
        </w:tabs>
        <w:suppressAutoHyphens/>
        <w:spacing w:after="120" w:line="480" w:lineRule="auto"/>
        <w:outlineLvl w:val="5"/>
        <w:rPr>
          <w:rFonts w:ascii="Arial" w:eastAsia="Times New Roman" w:hAnsi="Arial"/>
          <w:lang w:val="en-US" w:eastAsia="ar-SA"/>
        </w:rPr>
      </w:pPr>
      <w:r w:rsidRPr="039404BF">
        <w:rPr>
          <w:rFonts w:ascii="Arial" w:eastAsia="Times New Roman" w:hAnsi="Arial"/>
          <w:lang w:val="en-US" w:eastAsia="ar-SA"/>
        </w:rPr>
        <w:t>Z</w:t>
      </w:r>
      <w:r w:rsidR="6A4E9337" w:rsidRPr="039404BF">
        <w:rPr>
          <w:rFonts w:ascii="Arial" w:eastAsia="Times New Roman" w:hAnsi="Arial"/>
          <w:lang w:val="en-US" w:eastAsia="ar-SA"/>
        </w:rPr>
        <w:t xml:space="preserve">S, </w:t>
      </w:r>
      <w:r w:rsidRPr="039404BF">
        <w:rPr>
          <w:rFonts w:ascii="Arial" w:eastAsia="Times New Roman" w:hAnsi="Arial"/>
          <w:lang w:val="en-US" w:eastAsia="ar-SA"/>
        </w:rPr>
        <w:t>FS</w:t>
      </w:r>
      <w:r w:rsidR="6A4E9337" w:rsidRPr="039404BF">
        <w:rPr>
          <w:rFonts w:ascii="Arial" w:eastAsia="Times New Roman" w:hAnsi="Arial"/>
          <w:lang w:val="en-US" w:eastAsia="ar-SA"/>
        </w:rPr>
        <w:t>;</w:t>
      </w:r>
      <w:r w:rsidRPr="039404BF">
        <w:rPr>
          <w:rFonts w:ascii="Arial" w:eastAsia="Times New Roman" w:hAnsi="Arial"/>
          <w:lang w:val="en-US" w:eastAsia="ar-SA"/>
        </w:rPr>
        <w:t xml:space="preserve"> </w:t>
      </w:r>
      <w:r w:rsidR="4C117979" w:rsidRPr="039404BF">
        <w:rPr>
          <w:rFonts w:ascii="Arial" w:eastAsia="Times New Roman" w:hAnsi="Arial"/>
          <w:lang w:val="en-US" w:eastAsia="ar-SA"/>
        </w:rPr>
        <w:t>Conceptualization</w:t>
      </w:r>
      <w:r w:rsidRPr="039404BF">
        <w:rPr>
          <w:rFonts w:ascii="Arial" w:eastAsia="Times New Roman" w:hAnsi="Arial"/>
          <w:lang w:val="en-US" w:eastAsia="ar-SA"/>
        </w:rPr>
        <w:t xml:space="preserve">. </w:t>
      </w:r>
      <w:r w:rsidR="00370A46" w:rsidRPr="0027585C">
        <w:rPr>
          <w:lang w:val="en-US"/>
        </w:rPr>
        <w:br/>
      </w:r>
      <w:r w:rsidRPr="039404BF">
        <w:rPr>
          <w:rFonts w:ascii="Arial" w:eastAsia="Times New Roman" w:hAnsi="Arial"/>
          <w:lang w:val="en-US" w:eastAsia="ar-SA"/>
        </w:rPr>
        <w:t>LL</w:t>
      </w:r>
      <w:r w:rsidR="6A4E9337" w:rsidRPr="039404BF">
        <w:rPr>
          <w:rFonts w:ascii="Arial" w:eastAsia="Times New Roman" w:hAnsi="Arial"/>
          <w:lang w:val="en-US" w:eastAsia="ar-SA"/>
        </w:rPr>
        <w:t xml:space="preserve">, </w:t>
      </w:r>
      <w:r w:rsidRPr="039404BF">
        <w:rPr>
          <w:rFonts w:ascii="Arial" w:eastAsia="Times New Roman" w:hAnsi="Arial"/>
          <w:lang w:val="en-US" w:eastAsia="ar-SA"/>
        </w:rPr>
        <w:t>ZS</w:t>
      </w:r>
      <w:r w:rsidR="6A4E9337" w:rsidRPr="039404BF">
        <w:rPr>
          <w:rFonts w:ascii="Arial" w:eastAsia="Times New Roman" w:hAnsi="Arial"/>
          <w:lang w:val="en-US" w:eastAsia="ar-SA"/>
        </w:rPr>
        <w:t>;</w:t>
      </w:r>
      <w:r w:rsidRPr="039404BF">
        <w:rPr>
          <w:rFonts w:ascii="Arial" w:eastAsia="Times New Roman" w:hAnsi="Arial"/>
          <w:lang w:val="en-US" w:eastAsia="ar-SA"/>
        </w:rPr>
        <w:t xml:space="preserve"> </w:t>
      </w:r>
      <w:r w:rsidR="4C117979" w:rsidRPr="039404BF">
        <w:rPr>
          <w:rFonts w:ascii="Arial" w:eastAsia="Times New Roman" w:hAnsi="Arial"/>
          <w:lang w:val="en-US" w:eastAsia="ar-SA"/>
        </w:rPr>
        <w:t xml:space="preserve">Data </w:t>
      </w:r>
      <w:r w:rsidR="2DD96AFF" w:rsidRPr="039404BF">
        <w:rPr>
          <w:rFonts w:ascii="Arial" w:eastAsia="Times New Roman" w:hAnsi="Arial"/>
          <w:lang w:val="en-US" w:eastAsia="ar-SA"/>
        </w:rPr>
        <w:t>c</w:t>
      </w:r>
      <w:r w:rsidR="4C117979" w:rsidRPr="039404BF">
        <w:rPr>
          <w:rFonts w:ascii="Arial" w:eastAsia="Times New Roman" w:hAnsi="Arial"/>
          <w:lang w:val="en-US" w:eastAsia="ar-SA"/>
        </w:rPr>
        <w:t>uration</w:t>
      </w:r>
      <w:r w:rsidRPr="039404BF">
        <w:rPr>
          <w:rFonts w:ascii="Arial" w:eastAsia="Times New Roman" w:hAnsi="Arial"/>
          <w:lang w:val="en-US" w:eastAsia="ar-SA"/>
        </w:rPr>
        <w:t>.</w:t>
      </w:r>
      <w:r w:rsidR="00370A46" w:rsidRPr="0027585C">
        <w:rPr>
          <w:lang w:val="en-US"/>
        </w:rPr>
        <w:br/>
      </w:r>
      <w:r w:rsidR="7CD7A217" w:rsidRPr="039404BF">
        <w:rPr>
          <w:rFonts w:ascii="Arial" w:eastAsia="Times New Roman" w:hAnsi="Arial"/>
          <w:lang w:val="en-US" w:eastAsia="ar-SA"/>
        </w:rPr>
        <w:t xml:space="preserve">LW, </w:t>
      </w:r>
      <w:r w:rsidRPr="039404BF">
        <w:rPr>
          <w:rFonts w:ascii="Arial" w:eastAsia="Times New Roman" w:hAnsi="Arial"/>
          <w:lang w:val="en-US" w:eastAsia="ar-SA"/>
        </w:rPr>
        <w:t>CE, TK, F</w:t>
      </w:r>
      <w:r w:rsidR="4C117979" w:rsidRPr="039404BF">
        <w:rPr>
          <w:rFonts w:ascii="Arial" w:eastAsia="Times New Roman" w:hAnsi="Arial"/>
          <w:lang w:val="en-US" w:eastAsia="ar-SA"/>
        </w:rPr>
        <w:t>S</w:t>
      </w:r>
      <w:r w:rsidR="6A4E9337" w:rsidRPr="039404BF">
        <w:rPr>
          <w:rFonts w:ascii="Arial" w:eastAsia="Times New Roman" w:hAnsi="Arial"/>
          <w:lang w:val="en-US" w:eastAsia="ar-SA"/>
        </w:rPr>
        <w:t>;</w:t>
      </w:r>
      <w:r w:rsidR="4C117979" w:rsidRPr="039404BF">
        <w:rPr>
          <w:rFonts w:ascii="Arial" w:eastAsia="Times New Roman" w:hAnsi="Arial"/>
          <w:lang w:val="en-US" w:eastAsia="ar-SA"/>
        </w:rPr>
        <w:t xml:space="preserve"> Formal analysis.</w:t>
      </w:r>
      <w:r w:rsidR="7CD7A217" w:rsidRPr="039404BF">
        <w:rPr>
          <w:rFonts w:ascii="Arial" w:eastAsia="Times New Roman" w:hAnsi="Arial"/>
          <w:lang w:val="en-US" w:eastAsia="ar-SA"/>
        </w:rPr>
        <w:t xml:space="preserve"> </w:t>
      </w:r>
      <w:r w:rsidR="00370A46" w:rsidRPr="0027585C">
        <w:rPr>
          <w:lang w:val="en-US"/>
        </w:rPr>
        <w:br/>
      </w:r>
      <w:r w:rsidR="26D6C537" w:rsidRPr="039404BF">
        <w:rPr>
          <w:rFonts w:ascii="Arial" w:eastAsia="Times New Roman" w:hAnsi="Arial"/>
          <w:lang w:val="en-US" w:eastAsia="ar-SA"/>
        </w:rPr>
        <w:t>LW;</w:t>
      </w:r>
      <w:r w:rsidR="3FCEF8C1" w:rsidRPr="039404BF">
        <w:rPr>
          <w:rFonts w:ascii="Arial" w:eastAsia="Times New Roman" w:hAnsi="Arial"/>
          <w:lang w:val="en-US" w:eastAsia="ar-SA"/>
        </w:rPr>
        <w:t xml:space="preserve"> </w:t>
      </w:r>
      <w:r w:rsidR="6A4E9337" w:rsidRPr="039404BF">
        <w:rPr>
          <w:rFonts w:ascii="Arial" w:eastAsia="Times New Roman" w:hAnsi="Arial"/>
          <w:lang w:val="en-US" w:eastAsia="ar-SA"/>
        </w:rPr>
        <w:t>Writing - original draft</w:t>
      </w:r>
      <w:r w:rsidR="677937AE" w:rsidRPr="039404BF">
        <w:rPr>
          <w:rFonts w:ascii="Arial" w:eastAsia="Times New Roman" w:hAnsi="Arial"/>
          <w:lang w:val="en-US" w:eastAsia="ar-SA"/>
        </w:rPr>
        <w:t>.</w:t>
      </w:r>
      <w:r w:rsidR="00370A46" w:rsidRPr="0027585C">
        <w:rPr>
          <w:lang w:val="en-US"/>
        </w:rPr>
        <w:br/>
      </w:r>
      <w:r w:rsidR="26D6C537" w:rsidRPr="039404BF">
        <w:rPr>
          <w:rFonts w:ascii="Arial" w:eastAsia="Times New Roman" w:hAnsi="Arial"/>
          <w:lang w:val="en-US" w:eastAsia="ar-SA"/>
        </w:rPr>
        <w:t xml:space="preserve">CE, TK, ZS, FS, LL, MP, AH; </w:t>
      </w:r>
      <w:r w:rsidR="6A4E9337" w:rsidRPr="039404BF">
        <w:rPr>
          <w:rFonts w:ascii="Arial" w:eastAsia="Times New Roman" w:hAnsi="Arial"/>
          <w:lang w:val="en-US" w:eastAsia="ar-SA"/>
        </w:rPr>
        <w:t>Writing - review &amp; editing</w:t>
      </w:r>
      <w:r w:rsidR="677937AE" w:rsidRPr="039404BF">
        <w:rPr>
          <w:rFonts w:ascii="Arial" w:eastAsia="Times New Roman" w:hAnsi="Arial"/>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539CFF2F" w14:textId="421272C7" w:rsidR="00231A42" w:rsidRPr="00231A42" w:rsidRDefault="005C09A5" w:rsidP="00231A42">
      <w:pPr>
        <w:widowControl w:val="0"/>
        <w:autoSpaceDE w:val="0"/>
        <w:autoSpaceDN w:val="0"/>
        <w:adjustRightInd w:val="0"/>
        <w:spacing w:line="480" w:lineRule="auto"/>
        <w:ind w:left="480" w:hanging="480"/>
        <w:rPr>
          <w:rFonts w:ascii="Arial" w:hAnsi="Arial" w:cs="Arial"/>
          <w:noProof/>
        </w:rPr>
      </w:pPr>
      <w:r w:rsidRPr="039404BF">
        <w:rPr>
          <w:rFonts w:ascii="Arial" w:hAnsi="Arial" w:cs="Arial"/>
          <w:lang w:val="en-US"/>
        </w:rPr>
        <w:fldChar w:fldCharType="begin" w:fldLock="1"/>
      </w:r>
      <w:r w:rsidRPr="039404BF">
        <w:rPr>
          <w:rFonts w:ascii="Arial" w:hAnsi="Arial" w:cs="Arial"/>
          <w:lang w:val="en-US"/>
        </w:rPr>
        <w:instrText xml:space="preserve">ADDIN Mendeley Bibliography CSL_BIBLIOGRAPHY </w:instrText>
      </w:r>
      <w:r w:rsidRPr="039404BF">
        <w:rPr>
          <w:rFonts w:ascii="Arial" w:hAnsi="Arial" w:cs="Arial"/>
          <w:lang w:val="en-US"/>
        </w:rPr>
        <w:fldChar w:fldCharType="separate"/>
      </w:r>
      <w:r w:rsidR="00231A42" w:rsidRPr="00231A42">
        <w:rPr>
          <w:rFonts w:ascii="Arial" w:hAnsi="Arial" w:cs="Arial"/>
          <w:noProof/>
        </w:rPr>
        <w:t>Bates, D., Mächler, M., Bolker, B.M., Walker, S.C., 2015. Fitting linear mixed-effects models using lme4. J. Stat. Softw. 67. https://doi.org/10.18637/jss.v067.i01</w:t>
      </w:r>
    </w:p>
    <w:p w14:paraId="48F6951A"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Bernardoni, F., Geisler, D., King, J.A., Ritschel, F., Murr, J., Reiter, A.M.F., Smolka, M.N., Kiebel, S., Ehrlich, S., 2017. Altered medial frontal feedback learning signals in anorexia nervosa. Biol. Psychiatry. https://doi.org/10.1016/j.biopsych.2017.07.024</w:t>
      </w:r>
    </w:p>
    <w:p w14:paraId="36C2D6EB"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Boehme, R., Deserno, L., Gleich, T., Katthagen, T., Pankow, A., Behr, J., Buchert, R., Roiser, J.P., Heinz, A., Schlagenhauf, F., 2015. Aberrant salience is related to reduced reinforcement learning signals and elevated dopamine synthesis capacity in healthy adults. J. Neurosci. 35, 10103–10111. https://doi.org/10.1523/JNEUROSCI.0805-15.2015</w:t>
      </w:r>
    </w:p>
    <w:p w14:paraId="6BBBD25B"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Brainard, D.H., 1997. The Psychophysics Toolbox. Spat. Vis. 10, 433–436.</w:t>
      </w:r>
    </w:p>
    <w:p w14:paraId="1F81D6DC"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Bryce, C.A., Howland, J.G., 2015. Stress facilitates late reversal learning using a touchscreen-based visual discrimination procedure in male Long Evans rats. Behav. Brain Res. 278, 21–28. https://doi.org/10.1016/j.bbr.2014.09.027</w:t>
      </w:r>
    </w:p>
    <w:p w14:paraId="531C7BAE"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Cáceda, R., Nemeroff, C.B., Harvey, P.D., 2014. Toward an understanding of decision making in severe mental illness. J. Neuropsychiatry Clin. Neurosci. 26, 196–213. https://doi.org/10.1176/appi.neuropsych.12110268</w:t>
      </w:r>
    </w:p>
    <w:p w14:paraId="06C1A02D"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Cavanagh, J.F., Frank, M.J., Allen, J.J.B., 2011. Social stress reactivity alters reward and punishment learning. Soc. Cogn. Affect. Neurosci. 6, 311–320. https://doi.org/10.1093/scan/nsq041</w:t>
      </w:r>
    </w:p>
    <w:p w14:paraId="4D2A8948"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Cohen, S., Gianaros, P.J., Manuck, S.B., 2016. A Stage Model of Stress and Disease. Perspect. Psychol. Sci. 11, 456–463. https://doi.org/10.1177/1745691616646305</w:t>
      </w:r>
    </w:p>
    <w:p w14:paraId="73E16C11"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 xml:space="preserve">Cremer, A., Kalbe, F., Gläscher, J., Schwabe, L., 2021. NeuroImage Stress reduces both model-based and model-free neural computations during flexible learning. Neuroimage </w:t>
      </w:r>
      <w:r w:rsidRPr="00231A42">
        <w:rPr>
          <w:rFonts w:ascii="Arial" w:hAnsi="Arial" w:cs="Arial"/>
          <w:noProof/>
        </w:rPr>
        <w:lastRenderedPageBreak/>
        <w:t>229, 117747. https://doi.org/10.1016/j.neuroimage.2021.117747</w:t>
      </w:r>
    </w:p>
    <w:p w14:paraId="29FBAB02"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Doherty, J.P.O., Dayan, P., Friston, K., Critchley, H., Dolan, R.J., 2003. Temporal Difference Models and Reward-Related Learning in the Human Brain 28, 329–337.</w:t>
      </w:r>
    </w:p>
    <w:p w14:paraId="36DC35AF"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Dolan, R.J., Dayan, P., 2013. Review Goals and Habits in the Brain. Neuron 80, 312–325. https://doi.org/10.1016/j.neuron.2013.09.007</w:t>
      </w:r>
    </w:p>
    <w:p w14:paraId="390438C4"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Findling, C., Skvortsova, V., Dromnelle, R., Palminteri, S., Wyart, V., 2019. Computational noise in reward-guided learning drives behavioral variability in volatile environments. Nat. Neurosci. 22, 2066–2077. https://doi.org/10.1038/s41593-019-0518-9</w:t>
      </w:r>
    </w:p>
    <w:p w14:paraId="720287E6"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Goldfarb, E. V, Froböse, M.I., Cools, R., Phelps, E.A., 2015. Stress and Cognitive Flexibility : Cortisol Increases Are Associated with Enhanced Updating but Impaired Switching 14–24. https://doi.org/10.1162/jocn</w:t>
      </w:r>
    </w:p>
    <w:p w14:paraId="66247472"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Hampton, A.N., Bossaerts, P., Doherty, J.P.O., 2006. The Role of the Ventromedial Prefrontal Cortex in Abstract State-Based Inference during Decision Making in Humans 26, 8360–8367. https://doi.org/10.1523/JNEUROSCI.1010-06.2006</w:t>
      </w:r>
    </w:p>
    <w:p w14:paraId="1F9416DA"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Hauser, T.U., Iannaccone, R., Ball, J., Mathys, C., Brandeis, D., Walitza, S., Brem, S., 2021. Role of the Medial Prefrontal Cortex in Impaired Decision Making in Juvenile Attention-Deficit/Hyperactivity Disorder 71, 1165–1173. https://doi.org/10.1001/jamapsychiatry.2014.1093</w:t>
      </w:r>
    </w:p>
    <w:p w14:paraId="0F3D7015"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Hurtubise, J.L., Howland, J.G., 2017. Effects of stress on behavioral flexibility in rodents. Neuroscience 345, 176–192. https://doi.org/10.1016/j.neuroscience.2016.04.007</w:t>
      </w:r>
    </w:p>
    <w:p w14:paraId="430182A9"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Katthagen, T., Kaminski, J., Heinz, A., Buchert, R., Schlagenhauf, F., 2020. Striatal Dopamine and Reward Prediction Error Signaling in Unmedicated Schizophrenia Patients. Schizophr. Bull. 46, 1535–1546. https://doi.org/10.1093/schbul/sbaa055</w:t>
      </w:r>
    </w:p>
    <w:p w14:paraId="2BFE6D9B"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 xml:space="preserve">Kirschbaum, C., Pirke, K.-M., Hellhammer, D.H., 1993. The ‘Trier Social Stress Test’ – A Tool for Investigating Psychobiological Stress Responses in a Laboratory Setting. </w:t>
      </w:r>
      <w:r w:rsidRPr="00231A42">
        <w:rPr>
          <w:rFonts w:ascii="Arial" w:hAnsi="Arial" w:cs="Arial"/>
          <w:noProof/>
        </w:rPr>
        <w:lastRenderedPageBreak/>
        <w:t>Neuropsychobiology 28, 76–81. https://doi.org/10.1159/000119004</w:t>
      </w:r>
    </w:p>
    <w:p w14:paraId="5ABF8F7A"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Kudielka, B.M., Schommer, N.C., Hellhammer, D.H., Kirschbaum, C., 2004. Acute HPA axis responses, heart rate, and mood changes to psychosocial stress (TSST) in humans at different times of day. Psychoneuroendocrinology 29, 983–992. https://doi.org/https://doi.org/10.1016/j.psyneuen.2003.08.009</w:t>
      </w:r>
    </w:p>
    <w:p w14:paraId="01F00FB2"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Lighthall, N.R., Gorlick, M.A., Schoeke, A., Frank, M.J., Mather, M., 2013. Stress Modulates Reinforcement Learning in Younger and Older Adults 28, 35–46. https://doi.org/10.1037/a0029823</w:t>
      </w:r>
    </w:p>
    <w:p w14:paraId="7196C101"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Luettgau, L., Schlagenhauf, F., Sjoerds, Z., 2018. Psychoneuroendocrinology Acute and past subjective stress in fl uence working memory and related neural substrates. Psychoneuroendocrinology 96, 25–34. https://doi.org/10.1016/j.psyneuen.2018.05.036</w:t>
      </w:r>
    </w:p>
    <w:p w14:paraId="3F773D0D"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Lupien, S.J., Maheu, F., Tu, M., Fiocco, A., Schramek, T.E., 2007. The effects of stress and stress hormones on human cognition: Implications for the field of brain and cognition. Brain Cogn. 65, 209–237. https://doi.org/10.1016/j.bandc.2007.02.007</w:t>
      </w:r>
    </w:p>
    <w:p w14:paraId="5C6DE5AD"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Mather, M., Lighthall, N.R., 2012. Risk and reward are processed differently in decisions made under stress. Curr. Dir. Psychol. Sci. 21, 36–41. https://doi.org/10.1177/0963721411429452</w:t>
      </w:r>
    </w:p>
    <w:p w14:paraId="7F110266"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McEwen, B.S., 2004. Protection and damage from acute and chronic stress: Allostasis and allostatic overload and relevance to the pathophysiology of psychiatric disorders. Ann. N. Y. Acad. Sci. 1032, 1–7. https://doi.org/10.1196/annals.1314.001</w:t>
      </w:r>
    </w:p>
    <w:p w14:paraId="4A95FA1E"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Otto, A.R., Raio, C.M., Chiang, A., Phelps, E.A., Daw, N.D., 2013. Working-memory capacity protects model-based learning from stress. Proc. Natl. Acad. Sci. U. S. A. 110, 20941–20946. https://doi.org/10.1073/pnas.1312011110</w:t>
      </w:r>
    </w:p>
    <w:p w14:paraId="76A91C80"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Piray, P., Dezfouli, A., Heskes, T., Frank, M.J., Daw, N.D., 2019. Hierarchical Bayesian inference for concurrent model fitting and comparison for group studies. PLoS Comput. Biol. 15. https://doi.org/10.1371/journal.pcbi.1007043</w:t>
      </w:r>
    </w:p>
    <w:p w14:paraId="50B73EE7"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lastRenderedPageBreak/>
        <w:t>Plessow, F., Fischer, R., Kirschbaum, C., Goschke, T., 2011. Inflexibly Focused under Stress: Acute Psychosocial Stress Increases Shielding of Action Goals at the Expense of Reduced Cognitive Flexibility with Increasing Time Lag to the Stressor. J. Cogn. Neurosci. 23, 3218–3227. https://doi.org/10.1162/jocn_a_00024</w:t>
      </w:r>
    </w:p>
    <w:p w14:paraId="20F50D0B"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Plessow, F., Kiesel, A., Kirschbaum, C., 2012. The stressed prefrontal cortex and goal-directed behaviour: Acute psychosocial stress impairs the flexible implementation of task goals. Exp. Brain Res. 216, 397–408. https://doi.org/10.1007/s00221-011-2943-1</w:t>
      </w:r>
    </w:p>
    <w:p w14:paraId="740232C3"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Porcelli, A.J., Delgado, M.R., 2017. Stress and Decision Making: Effects on Valuation, Learning, and Risk-taking. Curr. Opin. Behav. Sci. 14, 33–39. https://doi.org/10.1016/j.cobeha.2016.11.015</w:t>
      </w:r>
    </w:p>
    <w:p w14:paraId="136265E4"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Rabe, M.M., Vasishth, S., Hohenstein, S., Kliegl, R., Schad, D.J., 2020. hypr: An R package for hypothesis-driven contrast coding. J. Open Source Softw. 5, 2134. https://doi.org/10.21105/joss.02134</w:t>
      </w:r>
    </w:p>
    <w:p w14:paraId="40EBA9D4"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Radenbach, C., Reiter, A.M.F., Engert, V., Sjoerds, Z., Villringer, A., Heinze, H.J., Deserno, L., Schlagenhauf, F., 2015a. The interaction of acute and chronic stress impairs model-based behavioral control. Psychoneuroendocrinology 53, 268–280. https://doi.org/10.1016/j.psyneuen.2014.12.017</w:t>
      </w:r>
    </w:p>
    <w:p w14:paraId="2BDF073A"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Radenbach, C., Reiter, A.M.F., Engert, V., Sjoerds, Z., Villringer, A., Heinze, H.J., Deserno, L., Schlagenhauf, F., 2015b. The interaction of acute and chronic stress impairs model-based behavioral control. Psychoneuroendocrinology 53, 268–280. https://doi.org/10.1016/j.psyneuen.2014.12.017</w:t>
      </w:r>
    </w:p>
    <w:p w14:paraId="2625146A"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Raio, C.M., Hartley, C.A., Orederu, T.A., Li, J., Phelps, E.A., 2017. Stress attenuates the flexible updating of aversive value. Proc. Natl. Acad. Sci. U. S. A. 114, 11241–11246. https://doi.org/10.1073/pnas.1702565114</w:t>
      </w:r>
    </w:p>
    <w:p w14:paraId="778CDFE6"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 xml:space="preserve">Raio, C.M., Konova, A.B., Otto, A.R., 2020. Trait impulsivity and acute stress interact to influence choice and decision speed during multi-stage decision-making. Sci. Rep. 10. </w:t>
      </w:r>
      <w:r w:rsidRPr="00231A42">
        <w:rPr>
          <w:rFonts w:ascii="Arial" w:hAnsi="Arial" w:cs="Arial"/>
          <w:noProof/>
        </w:rPr>
        <w:lastRenderedPageBreak/>
        <w:t>https://doi.org/10.1038/s41598-020-64540-0</w:t>
      </w:r>
    </w:p>
    <w:p w14:paraId="72768000"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Reiter, Andrea M F, Deserno, L., Kallert, T., Heinze, H.-J., Heinz, A., Schlagenhauf, F., 2016a. Behavioral and Neural Signatures of Reduced Updating of Alternative Options in Alcohol-Dependent Patients during Flexible Decision-Making. J. Neurosci. 36, 10935 LP – 10948. https://doi.org/10.1523/JNEUROSCI.4322-15.2016</w:t>
      </w:r>
    </w:p>
    <w:p w14:paraId="47196D2C"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Reiter, Andrea M F, Deserno, L., Kallert, T., Heinze, H.J., Heinz, A., Schlagenhauf, F., 2016b. Behavioral and neural signatures of reduced updating of alternative options in alcohol-dependent patients during flexible decision-making. J. Neurosci. 36, 10935–10948. https://doi.org/10.1523/JNEUROSCI.4322-15.2016</w:t>
      </w:r>
    </w:p>
    <w:p w14:paraId="357DFD7D"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Reiter, A.M.F., Heinze, H.J., Schlagenhauf, F., Deserno, L., 2017. Impaired Flexible Reward-Based Decision-Making in Binge Eating Disorder: Evidence from Computational Modeling and Functional Neuroimaging. Neuropsychopharmacology 42, 628–637. https://doi.org/10.1038/npp.2016.95</w:t>
      </w:r>
    </w:p>
    <w:p w14:paraId="3D726958"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Schwabe, L., Dalm, S., Schächinger, H., Oitzl, M.S., 2008. Neurobiology of Learning and Memory Chronic stress modulates the use of spatial and stimulus-response learning strategies in mice and man 90, 495–503. https://doi.org/10.1016/j.nlm.2008.07.015</w:t>
      </w:r>
    </w:p>
    <w:p w14:paraId="69403300"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Schwabe, L., Tegenthoff, M., Höffken, O., Wolf, O.T., 2013. Mineralocorticoid Receptor Blockade Prevents Stress-Induced Modulation of Multiple Memory Systems in the Human Brain. Biol. Psychiatry 74, 801–808. https://doi.org/10.1016/j.biopsych.2013.06.001</w:t>
      </w:r>
    </w:p>
    <w:p w14:paraId="5EF185A1"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Schwabe, L., Wolf, O.T., 2011. Stress-induced modulation of instrumental behavior: From goal-directed to habitual control of action. Behav. Brain Res. 219, 321–328. https://doi.org/10.1016/j.bbr.2010.12.038</w:t>
      </w:r>
    </w:p>
    <w:p w14:paraId="72A04A47"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Schwabe, L., Wolf, O.T., 2009. Stress prompts habit behavior in humans. J. Neurosci. 29, 7191–7198. https://doi.org/10.1523/JNEUROSCI.0979-09.2009</w:t>
      </w:r>
    </w:p>
    <w:p w14:paraId="0A4E6900"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 xml:space="preserve">Shields, Grant S., Sazma, M.A., Yonelinas, A.P., 2016. The effects of acute stress on core </w:t>
      </w:r>
      <w:r w:rsidRPr="00231A42">
        <w:rPr>
          <w:rFonts w:ascii="Arial" w:hAnsi="Arial" w:cs="Arial"/>
          <w:noProof/>
        </w:rPr>
        <w:lastRenderedPageBreak/>
        <w:t>executive functions: A meta-analysis and comparison with cortisol. Neurosci. Biobehav. Rev. 68, 651–668. https://doi.org/10.1016/j.neubiorev.2016.06.038</w:t>
      </w:r>
    </w:p>
    <w:p w14:paraId="7D1EEB5B"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Shields, Grant S, Trainor, B.C., Lam, J.C.W., Yonelinas, A.P., 2016. Acute stress impairs cognitive flexibility in men, not women. Stress 19, 542–546. https://doi.org/10.1080/10253890.2016.1192603</w:t>
      </w:r>
    </w:p>
    <w:p w14:paraId="2637F167"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Starcke, K., Brand, M., 2016. Effects of stress on decisions under uncertainty: A meta-analysis. Psychol. Bull. 142, 909–933. https://doi.org/10.1037/bul0000060</w:t>
      </w:r>
    </w:p>
    <w:p w14:paraId="4B34D342" w14:textId="77777777" w:rsidR="00231A42" w:rsidRPr="00231A42" w:rsidRDefault="00231A42" w:rsidP="00231A42">
      <w:pPr>
        <w:widowControl w:val="0"/>
        <w:autoSpaceDE w:val="0"/>
        <w:autoSpaceDN w:val="0"/>
        <w:adjustRightInd w:val="0"/>
        <w:spacing w:line="480" w:lineRule="auto"/>
        <w:ind w:left="480" w:hanging="480"/>
        <w:rPr>
          <w:rFonts w:ascii="Arial" w:hAnsi="Arial" w:cs="Arial"/>
          <w:noProof/>
        </w:rPr>
      </w:pPr>
      <w:r w:rsidRPr="00231A42">
        <w:rPr>
          <w:rFonts w:ascii="Arial" w:hAnsi="Arial" w:cs="Arial"/>
          <w:noProof/>
        </w:rPr>
        <w:t>Voon, V., Reiter, A., Sebold, M., Groman, S., 2017. Model-Based Control in Dimensional Psychiatry. Biol. Psychiatry 82, 391–400. https://doi.org/10.1016/j.biopsych.2017.04.006</w:t>
      </w:r>
    </w:p>
    <w:p w14:paraId="5FA5EEF0" w14:textId="449978D2" w:rsidR="00F0778F" w:rsidRPr="00F0778F" w:rsidRDefault="005C09A5" w:rsidP="00231A42">
      <w:pPr>
        <w:widowControl w:val="0"/>
        <w:autoSpaceDE w:val="0"/>
        <w:autoSpaceDN w:val="0"/>
        <w:adjustRightInd w:val="0"/>
        <w:spacing w:line="480" w:lineRule="auto"/>
        <w:ind w:left="480" w:hanging="480"/>
        <w:rPr>
          <w:rFonts w:ascii="Arial" w:hAnsi="Arial" w:cs="Arial"/>
          <w:lang w:val="en-US"/>
        </w:rPr>
      </w:pPr>
      <w:r w:rsidRPr="039404BF">
        <w:rPr>
          <w:rFonts w:ascii="Arial" w:hAnsi="Arial" w:cs="Arial"/>
          <w:lang w:val="en-US"/>
        </w:rPr>
        <w:fldChar w:fldCharType="end"/>
      </w:r>
    </w:p>
    <w:p w14:paraId="6418135A" w14:textId="57A511ED"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eland, Lara" w:date="2021-08-26T11:31:00Z" w:initials="WL">
    <w:p w14:paraId="449103C8" w14:textId="07209DE5" w:rsidR="5500B12C" w:rsidRPr="002B4E39" w:rsidRDefault="5500B12C">
      <w:pPr>
        <w:rPr>
          <w:lang w:val="en-US"/>
        </w:rPr>
      </w:pPr>
      <w:r w:rsidRPr="002B4E39">
        <w:rPr>
          <w:lang w:val="en-US"/>
        </w:rPr>
        <w:t>Go over this again (+ results with additional 8 participants in supplements)</w:t>
      </w:r>
      <w:r>
        <w:annotationRef/>
      </w:r>
    </w:p>
  </w:comment>
  <w:comment w:id="1" w:author="Lennart Luettgau" w:date="2021-08-23T22:45:00Z" w:initials="LL">
    <w:p w14:paraId="63AEE6AF" w14:textId="631BB0D9" w:rsidR="00314D10" w:rsidRPr="002B4E39" w:rsidRDefault="00314D10">
      <w:pPr>
        <w:pStyle w:val="Kommentartext"/>
        <w:rPr>
          <w:lang w:val="en-US"/>
        </w:rPr>
      </w:pPr>
      <w:r>
        <w:rPr>
          <w:rStyle w:val="Kommentarzeichen"/>
        </w:rPr>
        <w:annotationRef/>
      </w:r>
      <w:r w:rsidRPr="002B4E39">
        <w:rPr>
          <w:lang w:val="en-US"/>
        </w:rPr>
        <w:t xml:space="preserve">Does this only </w:t>
      </w:r>
      <w:r w:rsidR="008A098F" w:rsidRPr="002B4E39">
        <w:rPr>
          <w:lang w:val="en-US"/>
        </w:rPr>
        <w:t xml:space="preserve">go fort </w:t>
      </w:r>
      <w:r w:rsidR="008A098F" w:rsidRPr="002B4E39">
        <w:rPr>
          <w:lang w:val="en-US"/>
        </w:rPr>
        <w:t xml:space="preserve">he fMRI results? How about chronic stress moderation of the behavioral finding? </w:t>
      </w:r>
    </w:p>
  </w:comment>
  <w:comment w:id="2" w:author="Sjoerds, Z." w:date="2021-08-25T12:17:00Z" w:initials="SZ">
    <w:p w14:paraId="71473433" w14:textId="0B2E00F6" w:rsidR="4D6442EE" w:rsidRPr="002B4E39" w:rsidRDefault="4D6442EE">
      <w:pPr>
        <w:rPr>
          <w:lang w:val="en-US"/>
        </w:rPr>
      </w:pPr>
      <w:r w:rsidRPr="002B4E39">
        <w:rPr>
          <w:lang w:val="en-US"/>
        </w:rPr>
        <w:t xml:space="preserve">I think this is just behavioral, no? I agree that this should be made a bit </w:t>
      </w:r>
      <w:r w:rsidRPr="002B4E39">
        <w:rPr>
          <w:lang w:val="en-US"/>
        </w:rPr>
        <w:t>more clear. And even though the differences are non-significant, I would give the M/SD/stats (the numbers) anyways</w:t>
      </w:r>
      <w:r>
        <w:annotationRef/>
      </w:r>
    </w:p>
  </w:comment>
  <w:comment w:id="3" w:author="Lennart Luettgau" w:date="2021-08-23T21:44:00Z" w:initials="LL">
    <w:p w14:paraId="2EE21A22" w14:textId="77777777" w:rsidR="00D51EBD" w:rsidRPr="002B4E39" w:rsidRDefault="00686443">
      <w:pPr>
        <w:pStyle w:val="Kommentartext"/>
        <w:rPr>
          <w:lang w:val="en-US"/>
        </w:rPr>
      </w:pPr>
      <w:r>
        <w:rPr>
          <w:rStyle w:val="Kommentarzeichen"/>
        </w:rPr>
        <w:annotationRef/>
      </w:r>
      <w:r w:rsidRPr="002B4E39">
        <w:rPr>
          <w:lang w:val="en-US"/>
        </w:rPr>
        <w:t xml:space="preserve">Could also be interesting for the discussion to speculate a bit more about </w:t>
      </w:r>
      <w:r w:rsidR="00A964BF" w:rsidRPr="002B4E39">
        <w:rPr>
          <w:lang w:val="en-US"/>
        </w:rPr>
        <w:t xml:space="preserve">the drivers </w:t>
      </w:r>
      <w:r w:rsidR="002933A2" w:rsidRPr="002B4E39">
        <w:rPr>
          <w:lang w:val="en-US"/>
        </w:rPr>
        <w:t>oft he behavioral effect</w:t>
      </w:r>
      <w:r w:rsidRPr="002B4E39">
        <w:rPr>
          <w:lang w:val="en-US"/>
        </w:rPr>
        <w:t xml:space="preserve">: </w:t>
      </w:r>
      <w:r w:rsidR="00D51EBD" w:rsidRPr="002B4E39">
        <w:rPr>
          <w:lang w:val="en-US"/>
        </w:rPr>
        <w:t>If it is not the RPE that changed at the nerual/computational level, what else could it be?</w:t>
      </w:r>
      <w:r>
        <w:annotationRef/>
      </w:r>
    </w:p>
    <w:p w14:paraId="0AE662A8" w14:textId="77777777" w:rsidR="00D51EBD" w:rsidRPr="002B4E39" w:rsidRDefault="00D51EBD">
      <w:pPr>
        <w:pStyle w:val="Kommentartext"/>
        <w:rPr>
          <w:lang w:val="en-US"/>
        </w:rPr>
      </w:pPr>
    </w:p>
    <w:p w14:paraId="1EDAAABE" w14:textId="722263CB" w:rsidR="00686443" w:rsidRPr="002B4E39" w:rsidRDefault="00686443">
      <w:pPr>
        <w:pStyle w:val="Kommentartext"/>
        <w:rPr>
          <w:lang w:val="en-US"/>
        </w:rPr>
      </w:pPr>
      <w:r w:rsidRPr="002B4E39">
        <w:rPr>
          <w:lang w:val="en-US"/>
        </w:rPr>
        <w:t xml:space="preserve">Is the value representation under acute stress different? </w:t>
      </w:r>
      <w:r w:rsidR="009E2A36" w:rsidRPr="002B4E39">
        <w:rPr>
          <w:lang w:val="en-US"/>
        </w:rPr>
        <w:t>(</w:t>
      </w:r>
      <w:r w:rsidR="009E2A36" w:rsidRPr="002B4E39">
        <w:rPr>
          <w:lang w:val="en-US"/>
        </w:rPr>
        <w:t>probaly hard to say)</w:t>
      </w:r>
      <w:r w:rsidR="00544CAF" w:rsidRPr="002B4E39">
        <w:rPr>
          <w:lang w:val="en-US"/>
        </w:rPr>
        <w:t xml:space="preserve"> Is it l</w:t>
      </w:r>
      <w:r w:rsidRPr="002B4E39">
        <w:rPr>
          <w:lang w:val="en-US"/>
        </w:rPr>
        <w:t>ess stable/more noisy and can therefore better adjust to changing contingencies?</w:t>
      </w:r>
      <w:r w:rsidR="002933A2" w:rsidRPr="002B4E39">
        <w:rPr>
          <w:lang w:val="en-US"/>
        </w:rPr>
        <w:t xml:space="preserve"> I think the </w:t>
      </w:r>
      <w:r w:rsidR="004226C8" w:rsidRPr="002B4E39">
        <w:rPr>
          <w:lang w:val="en-US"/>
        </w:rPr>
        <w:t>stochasticity parameter changes hint a bit on this!</w:t>
      </w:r>
      <w:r w:rsidRPr="002B4E39">
        <w:rPr>
          <w:lang w:val="en-US"/>
        </w:rPr>
        <w:t xml:space="preserve"> </w:t>
      </w:r>
      <w:r w:rsidR="00544CAF" w:rsidRPr="002B4E39">
        <w:rPr>
          <w:lang w:val="en-US"/>
        </w:rPr>
        <w:t>Could be a good</w:t>
      </w:r>
      <w:r w:rsidR="00FB0A9F" w:rsidRPr="002B4E39">
        <w:rPr>
          <w:lang w:val="en-US"/>
        </w:rPr>
        <w:t xml:space="preserve"> idea</w:t>
      </w:r>
      <w:r w:rsidR="00544CAF" w:rsidRPr="002B4E39">
        <w:rPr>
          <w:lang w:val="en-US"/>
        </w:rPr>
        <w:t xml:space="preserve"> </w:t>
      </w:r>
      <w:r w:rsidR="00FB0A9F" w:rsidRPr="002B4E39">
        <w:rPr>
          <w:lang w:val="en-US"/>
        </w:rPr>
        <w:t>to</w:t>
      </w:r>
      <w:r w:rsidR="00544CAF" w:rsidRPr="002B4E39">
        <w:rPr>
          <w:lang w:val="en-US"/>
        </w:rPr>
        <w:t xml:space="preserve"> discuss</w:t>
      </w:r>
      <w:r w:rsidR="00FB0A9F" w:rsidRPr="002B4E39">
        <w:rPr>
          <w:lang w:val="en-US"/>
        </w:rPr>
        <w:t xml:space="preserve"> </w:t>
      </w:r>
      <w:r w:rsidR="00544CAF" w:rsidRPr="002B4E39">
        <w:rPr>
          <w:lang w:val="en-US"/>
        </w:rPr>
        <w:t>the Findling model with niosy-Q values here</w:t>
      </w:r>
    </w:p>
  </w:comment>
  <w:comment w:id="4" w:author="Lara Wieland" w:date="2021-08-23T09:03:00Z" w:initials="LW">
    <w:p w14:paraId="5D2618DE" w14:textId="291BBFC3" w:rsidR="00F20E9C" w:rsidRPr="00F20E9C" w:rsidRDefault="00F20E9C">
      <w:pPr>
        <w:pStyle w:val="Kommentartext"/>
        <w:rPr>
          <w:lang w:val="en-US"/>
        </w:rPr>
      </w:pPr>
      <w:r>
        <w:rPr>
          <w:rStyle w:val="Kommentarzeichen"/>
        </w:rPr>
        <w:annotationRef/>
      </w:r>
      <w:r w:rsidRPr="00F20E9C">
        <w:rPr>
          <w:lang w:val="en-US"/>
        </w:rPr>
        <w:t>Should we include these</w:t>
      </w:r>
      <w:r>
        <w:rPr>
          <w:lang w:val="en-US"/>
        </w:rPr>
        <w:t xml:space="preserve"> non-findings in the result </w:t>
      </w:r>
      <w:r>
        <w:rPr>
          <w:lang w:val="en-US"/>
        </w:rPr>
        <w:t>in order to address them here as well?</w:t>
      </w:r>
    </w:p>
  </w:comment>
  <w:comment w:id="5" w:author="Sjoerds, Z." w:date="2021-08-25T12:29:00Z" w:initials="SZ">
    <w:p w14:paraId="24681896" w14:textId="431C86D8" w:rsidR="4D6442EE" w:rsidRPr="002B4E39" w:rsidRDefault="4D6442EE">
      <w:pPr>
        <w:rPr>
          <w:lang w:val="en-US"/>
        </w:rPr>
      </w:pPr>
      <w:r w:rsidRPr="002B4E39">
        <w:rPr>
          <w:lang w:val="en-US"/>
        </w:rPr>
        <w:t>Yes, this is the last sentence, no? I would add the means and stats there too.</w:t>
      </w:r>
      <w:r>
        <w:annotationRef/>
      </w:r>
    </w:p>
  </w:comment>
  <w:comment w:id="7" w:author="Sjoerds, Z." w:date="2021-07-19T10:12:00Z" w:initials="SZ">
    <w:p w14:paraId="4FD4B733" w14:textId="44261018" w:rsidR="7EBE532D" w:rsidRPr="00F12B24" w:rsidRDefault="7EBE532D">
      <w:pPr>
        <w:rPr>
          <w:lang w:val="en-US"/>
        </w:rPr>
      </w:pPr>
      <w:r w:rsidRPr="00F12B24">
        <w:rPr>
          <w:lang w:val="en-US"/>
        </w:rPr>
        <w:t xml:space="preserve">In the WM paper we also added the following funding info for Florian: </w:t>
      </w:r>
      <w:r w:rsidRPr="00F12B24">
        <w:rPr>
          <w:lang w:val="en-US"/>
        </w:rPr>
        <w:t>the Max Planck Society and grants from the German Research Foundation awarded to FS (DFG SCHL 1969/2-2 as part of FOR1617 and SCHL1969/4-1).</w:t>
      </w:r>
      <w:r>
        <w:annotationRef/>
      </w:r>
    </w:p>
    <w:p w14:paraId="4BF20677" w14:textId="6785DD82" w:rsidR="7EBE532D" w:rsidRPr="00F12B24" w:rsidRDefault="7EBE532D">
      <w:pPr>
        <w:rPr>
          <w:lang w:val="en-US"/>
        </w:rPr>
      </w:pPr>
    </w:p>
    <w:p w14:paraId="63538B67" w14:textId="7D86F9BC" w:rsidR="7EBE532D" w:rsidRPr="00F12B24" w:rsidRDefault="7EBE532D">
      <w:pPr>
        <w:rPr>
          <w:lang w:val="en-US"/>
        </w:rPr>
      </w:pPr>
      <w:r w:rsidRPr="00F12B24">
        <w:rPr>
          <w:lang w:val="en-US"/>
        </w:rPr>
        <w:t>I think for this paper that might still be relevant, as data was collected in the same period</w:t>
      </w:r>
    </w:p>
  </w:comment>
  <w:comment w:id="8" w:author="Lara Wieland" w:date="2021-07-30T14:03:00Z" w:initials="LW">
    <w:p w14:paraId="3A09ABF0" w14:textId="1F197C0E" w:rsidR="00B30CBE" w:rsidRPr="00A04FFB" w:rsidRDefault="00B30CBE">
      <w:pPr>
        <w:pStyle w:val="Kommentartext"/>
        <w:rPr>
          <w:lang w:val="en-US"/>
        </w:rPr>
      </w:pPr>
      <w:r>
        <w:rPr>
          <w:rStyle w:val="Kommentarzeichen"/>
        </w:rPr>
        <w:annotationRef/>
      </w:r>
      <w:r w:rsidRPr="00A04FFB">
        <w:rPr>
          <w:lang w:val="en-US"/>
        </w:rPr>
        <w:t>Do you agree @Florian?</w:t>
      </w:r>
    </w:p>
  </w:comment>
  <w:comment w:id="10" w:author="Sjoerds, Z." w:date="2021-07-19T10:15:00Z" w:initials="SZ">
    <w:p w14:paraId="4890A28F" w14:textId="43EBEE07" w:rsidR="7EBE532D" w:rsidRPr="00F12B24" w:rsidRDefault="7EBE532D">
      <w:pPr>
        <w:rPr>
          <w:lang w:val="en-US"/>
        </w:rPr>
      </w:pPr>
      <w:r w:rsidRPr="00F12B24">
        <w:rPr>
          <w:lang w:val="en-US"/>
        </w:rPr>
        <w:t>MRI data also on Github? Isn't it too big for that? I think we can best make an OSF, linking the github with scripts, and another resource for the bigger datasets, plus the preprint of this paper. I can set this up if you like.</w:t>
      </w:r>
      <w:r>
        <w:annotationRef/>
      </w:r>
    </w:p>
    <w:p w14:paraId="08E97FC5" w14:textId="3D580AED" w:rsidR="7EBE532D" w:rsidRPr="00F07F27" w:rsidRDefault="7EBE532D">
      <w:pPr>
        <w:rPr>
          <w:lang w:val="en-US"/>
        </w:rPr>
      </w:pPr>
      <w:r w:rsidRPr="00F12B24">
        <w:rPr>
          <w:lang w:val="en-US"/>
        </w:rPr>
        <w:t xml:space="preserve">And maybe all authors can be added to the github repository? </w:t>
      </w:r>
      <w:r w:rsidRPr="00F07F27">
        <w:rPr>
          <w:lang w:val="en-US"/>
        </w:rPr>
        <w:t>I am on Github: ZSjoerds</w:t>
      </w:r>
    </w:p>
  </w:comment>
  <w:comment w:id="11" w:author="Lara Wieland" w:date="2021-07-30T10:29:00Z" w:initials="LW">
    <w:p w14:paraId="50AF9923" w14:textId="77177212" w:rsidR="00553BFA" w:rsidRPr="00A467F9" w:rsidRDefault="00A467F9">
      <w:pPr>
        <w:pStyle w:val="Kommentartext"/>
        <w:rPr>
          <w:lang w:val="en-US"/>
        </w:rPr>
      </w:pPr>
      <w:r>
        <w:rPr>
          <w:rStyle w:val="Kommentarzeichen"/>
        </w:rPr>
        <w:annotationRef/>
      </w:r>
      <w:r>
        <w:rPr>
          <w:lang w:val="en-US"/>
        </w:rPr>
        <w:t>You are already a collaborator on Github as far as I can see. And yes, that would be great regarding setting up OSF and MRI data - I was not sure how open we can make it</w:t>
      </w:r>
      <w:r w:rsidR="00553BFA">
        <w:rPr>
          <w:lang w:val="en-US"/>
        </w:rPr>
        <w:t xml:space="preserve"> but am </w:t>
      </w:r>
      <w:r w:rsidR="00553BFA">
        <w:rPr>
          <w:lang w:val="en-US"/>
        </w:rPr>
        <w:t>definitely in fav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9103C8" w15:done="0"/>
  <w15:commentEx w15:paraId="63AEE6AF" w15:done="0"/>
  <w15:commentEx w15:paraId="71473433" w15:paraIdParent="63AEE6AF" w15:done="0"/>
  <w15:commentEx w15:paraId="1EDAAABE" w15:done="0"/>
  <w15:commentEx w15:paraId="5D2618DE" w15:done="0"/>
  <w15:commentEx w15:paraId="24681896" w15:paraIdParent="5D2618DE" w15:done="0"/>
  <w15:commentEx w15:paraId="63538B67" w15:done="1"/>
  <w15:commentEx w15:paraId="3A09ABF0" w15:paraIdParent="63538B67" w15:done="1"/>
  <w15:commentEx w15:paraId="08E97FC5" w15:done="0"/>
  <w15:commentEx w15:paraId="50AF9923" w15:paraIdParent="08E97F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1FDEABB" w16cex:dateUtc="2021-08-26T09:31:00Z"/>
  <w16cex:commentExtensible w16cex:durableId="24CEA395" w16cex:dateUtc="2021-08-23T21:45:00Z"/>
  <w16cex:commentExtensible w16cex:durableId="00BDE353" w16cex:dateUtc="2021-08-25T10:17:00Z"/>
  <w16cex:commentExtensible w16cex:durableId="24CE9547" w16cex:dateUtc="2021-08-23T20:44:00Z"/>
  <w16cex:commentExtensible w16cex:durableId="24CDE2CC" w16cex:dateUtc="2021-08-23T07:03:00Z"/>
  <w16cex:commentExtensible w16cex:durableId="0C91F422" w16cex:dateUtc="2021-08-25T10:29:00Z"/>
  <w16cex:commentExtensible w16cex:durableId="3F8E6680" w16cex:dateUtc="2021-07-19T08:12:00Z"/>
  <w16cex:commentExtensible w16cex:durableId="24AE8514" w16cex:dateUtc="2021-07-30T12:03:00Z"/>
  <w16cex:commentExtensible w16cex:durableId="225EAC81" w16cex:dateUtc="2021-07-19T08:15:00Z"/>
  <w16cex:commentExtensible w16cex:durableId="24AE5324" w16cex:dateUtc="2021-07-3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9103C8" w16cid:durableId="31FDEABB"/>
  <w16cid:commentId w16cid:paraId="63AEE6AF" w16cid:durableId="24CEA395"/>
  <w16cid:commentId w16cid:paraId="71473433" w16cid:durableId="00BDE353"/>
  <w16cid:commentId w16cid:paraId="1EDAAABE" w16cid:durableId="24CE9547"/>
  <w16cid:commentId w16cid:paraId="5D2618DE" w16cid:durableId="24CDE2CC"/>
  <w16cid:commentId w16cid:paraId="24681896" w16cid:durableId="0C91F422"/>
  <w16cid:commentId w16cid:paraId="63538B67" w16cid:durableId="3F8E6680"/>
  <w16cid:commentId w16cid:paraId="3A09ABF0" w16cid:durableId="24AE8514"/>
  <w16cid:commentId w16cid:paraId="08E97FC5" w16cid:durableId="225EAC81"/>
  <w16cid:commentId w16cid:paraId="50AF9923" w16cid:durableId="24AE53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A377FE" w14:textId="77777777" w:rsidR="00F56A04" w:rsidRDefault="00F56A04">
      <w:pPr>
        <w:spacing w:after="0" w:line="240" w:lineRule="auto"/>
      </w:pPr>
      <w:r>
        <w:separator/>
      </w:r>
    </w:p>
  </w:endnote>
  <w:endnote w:type="continuationSeparator" w:id="0">
    <w:p w14:paraId="79C9A9CD" w14:textId="77777777" w:rsidR="00F56A04" w:rsidRDefault="00F56A04">
      <w:pPr>
        <w:spacing w:after="0" w:line="240" w:lineRule="auto"/>
      </w:pPr>
      <w:r>
        <w:continuationSeparator/>
      </w:r>
    </w:p>
  </w:endnote>
  <w:endnote w:type="continuationNotice" w:id="1">
    <w:p w14:paraId="0F2E4AB4" w14:textId="77777777" w:rsidR="00F56A04" w:rsidRDefault="00F56A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6F2D2" w14:textId="77777777" w:rsidR="00F56A04" w:rsidRDefault="00F56A04">
      <w:pPr>
        <w:spacing w:after="0" w:line="240" w:lineRule="auto"/>
      </w:pPr>
      <w:r>
        <w:separator/>
      </w:r>
    </w:p>
  </w:footnote>
  <w:footnote w:type="continuationSeparator" w:id="0">
    <w:p w14:paraId="6A492C39" w14:textId="77777777" w:rsidR="00F56A04" w:rsidRDefault="00F56A04">
      <w:pPr>
        <w:spacing w:after="0" w:line="240" w:lineRule="auto"/>
      </w:pPr>
      <w:r>
        <w:continuationSeparator/>
      </w:r>
    </w:p>
  </w:footnote>
  <w:footnote w:type="continuationNotice" w:id="1">
    <w:p w14:paraId="6EDF07CD" w14:textId="77777777" w:rsidR="00F56A04" w:rsidRDefault="00F56A0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eland, Lara">
    <w15:presenceInfo w15:providerId="AD" w15:userId="S::lara.wieland@charite.de::52ad65b0-2cf0-403a-b9b1-8e89bb603dae"/>
  </w15:person>
  <w15:person w15:author="Lennart Luettgau">
    <w15:presenceInfo w15:providerId="None" w15:userId="Lennart Luettgau"/>
  </w15:person>
  <w15:person w15:author="Sjoerds, Z.">
    <w15:presenceInfo w15:providerId="AD" w15:userId="S::z.sjoerds_fsw.leidenuniv.nl#ext#@charitede.onmicrosoft.com::69a8841b-c939-4da6-bf24-998138a642f7"/>
  </w15:person>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C95"/>
    <w:rsid w:val="00002250"/>
    <w:rsid w:val="000024B4"/>
    <w:rsid w:val="0000289D"/>
    <w:rsid w:val="000049FD"/>
    <w:rsid w:val="00007377"/>
    <w:rsid w:val="000106DD"/>
    <w:rsid w:val="0002094C"/>
    <w:rsid w:val="00020D19"/>
    <w:rsid w:val="00021DCA"/>
    <w:rsid w:val="0002351F"/>
    <w:rsid w:val="000238B2"/>
    <w:rsid w:val="0002569B"/>
    <w:rsid w:val="00030677"/>
    <w:rsid w:val="000354DD"/>
    <w:rsid w:val="000410AD"/>
    <w:rsid w:val="00043040"/>
    <w:rsid w:val="0004720E"/>
    <w:rsid w:val="00047A52"/>
    <w:rsid w:val="00052CFF"/>
    <w:rsid w:val="000555BB"/>
    <w:rsid w:val="00055FD6"/>
    <w:rsid w:val="00060978"/>
    <w:rsid w:val="000620FD"/>
    <w:rsid w:val="0007000E"/>
    <w:rsid w:val="000703A8"/>
    <w:rsid w:val="000773F3"/>
    <w:rsid w:val="000807AB"/>
    <w:rsid w:val="00081244"/>
    <w:rsid w:val="00082ADD"/>
    <w:rsid w:val="00093E3B"/>
    <w:rsid w:val="000950A7"/>
    <w:rsid w:val="000A02B3"/>
    <w:rsid w:val="000A17D9"/>
    <w:rsid w:val="000A25A0"/>
    <w:rsid w:val="000A670C"/>
    <w:rsid w:val="000A6BF8"/>
    <w:rsid w:val="000A75AF"/>
    <w:rsid w:val="000A7C61"/>
    <w:rsid w:val="000B0E09"/>
    <w:rsid w:val="000B10F6"/>
    <w:rsid w:val="000B225B"/>
    <w:rsid w:val="000B47FA"/>
    <w:rsid w:val="000C24AB"/>
    <w:rsid w:val="000C264E"/>
    <w:rsid w:val="000C2983"/>
    <w:rsid w:val="000C4EDB"/>
    <w:rsid w:val="000C5F54"/>
    <w:rsid w:val="000C6BC1"/>
    <w:rsid w:val="000D1DF1"/>
    <w:rsid w:val="000D2975"/>
    <w:rsid w:val="000E26D6"/>
    <w:rsid w:val="000E3F54"/>
    <w:rsid w:val="000E5B93"/>
    <w:rsid w:val="000F0D96"/>
    <w:rsid w:val="00100F56"/>
    <w:rsid w:val="00105753"/>
    <w:rsid w:val="00121C76"/>
    <w:rsid w:val="00123167"/>
    <w:rsid w:val="001236E6"/>
    <w:rsid w:val="001239BC"/>
    <w:rsid w:val="00124B1E"/>
    <w:rsid w:val="00142D6F"/>
    <w:rsid w:val="001447F3"/>
    <w:rsid w:val="001514FB"/>
    <w:rsid w:val="001516EC"/>
    <w:rsid w:val="001571FF"/>
    <w:rsid w:val="00157F49"/>
    <w:rsid w:val="00172318"/>
    <w:rsid w:val="00172731"/>
    <w:rsid w:val="0017434F"/>
    <w:rsid w:val="00181BDF"/>
    <w:rsid w:val="00184910"/>
    <w:rsid w:val="00185717"/>
    <w:rsid w:val="00186207"/>
    <w:rsid w:val="00191DB6"/>
    <w:rsid w:val="001928B1"/>
    <w:rsid w:val="001942CC"/>
    <w:rsid w:val="001966A7"/>
    <w:rsid w:val="00197E64"/>
    <w:rsid w:val="001A3B7F"/>
    <w:rsid w:val="001A5526"/>
    <w:rsid w:val="001B0075"/>
    <w:rsid w:val="001B7AB9"/>
    <w:rsid w:val="001C1039"/>
    <w:rsid w:val="001C3801"/>
    <w:rsid w:val="001C43EC"/>
    <w:rsid w:val="001D453D"/>
    <w:rsid w:val="001D6B0C"/>
    <w:rsid w:val="001D789B"/>
    <w:rsid w:val="001E0218"/>
    <w:rsid w:val="001E02DD"/>
    <w:rsid w:val="001E1DDC"/>
    <w:rsid w:val="001E314D"/>
    <w:rsid w:val="001E4812"/>
    <w:rsid w:val="001E5676"/>
    <w:rsid w:val="001E5B37"/>
    <w:rsid w:val="001E797E"/>
    <w:rsid w:val="001F0BC0"/>
    <w:rsid w:val="001F17C9"/>
    <w:rsid w:val="001F6323"/>
    <w:rsid w:val="002030C9"/>
    <w:rsid w:val="00203CCF"/>
    <w:rsid w:val="0020741C"/>
    <w:rsid w:val="00207E12"/>
    <w:rsid w:val="0021047A"/>
    <w:rsid w:val="00210EC9"/>
    <w:rsid w:val="0022308A"/>
    <w:rsid w:val="0022560A"/>
    <w:rsid w:val="00225D9D"/>
    <w:rsid w:val="00227478"/>
    <w:rsid w:val="00231A42"/>
    <w:rsid w:val="00231DC1"/>
    <w:rsid w:val="00236977"/>
    <w:rsid w:val="0023740C"/>
    <w:rsid w:val="00240EDE"/>
    <w:rsid w:val="00242FF7"/>
    <w:rsid w:val="00243211"/>
    <w:rsid w:val="002459EC"/>
    <w:rsid w:val="00245ABD"/>
    <w:rsid w:val="0024C9B5"/>
    <w:rsid w:val="0025009B"/>
    <w:rsid w:val="002525FC"/>
    <w:rsid w:val="0025308C"/>
    <w:rsid w:val="002557DC"/>
    <w:rsid w:val="00256EC4"/>
    <w:rsid w:val="002627F4"/>
    <w:rsid w:val="002662FF"/>
    <w:rsid w:val="0026642F"/>
    <w:rsid w:val="00267BCB"/>
    <w:rsid w:val="00271E99"/>
    <w:rsid w:val="0027316E"/>
    <w:rsid w:val="00274C79"/>
    <w:rsid w:val="002757AE"/>
    <w:rsid w:val="0027585C"/>
    <w:rsid w:val="00276A6A"/>
    <w:rsid w:val="00277C76"/>
    <w:rsid w:val="00281BC2"/>
    <w:rsid w:val="002865D6"/>
    <w:rsid w:val="00290F1E"/>
    <w:rsid w:val="00292F0F"/>
    <w:rsid w:val="002933A2"/>
    <w:rsid w:val="002952D9"/>
    <w:rsid w:val="002A0685"/>
    <w:rsid w:val="002A0BE1"/>
    <w:rsid w:val="002A22BF"/>
    <w:rsid w:val="002A2C93"/>
    <w:rsid w:val="002B1626"/>
    <w:rsid w:val="002B3C00"/>
    <w:rsid w:val="002B4E39"/>
    <w:rsid w:val="002C11DD"/>
    <w:rsid w:val="002C17DC"/>
    <w:rsid w:val="002C2915"/>
    <w:rsid w:val="002C30BD"/>
    <w:rsid w:val="002C6FE0"/>
    <w:rsid w:val="002D06AF"/>
    <w:rsid w:val="002D24A1"/>
    <w:rsid w:val="002E0CF0"/>
    <w:rsid w:val="002E1EB6"/>
    <w:rsid w:val="002E2CDF"/>
    <w:rsid w:val="002E3493"/>
    <w:rsid w:val="002E4D3C"/>
    <w:rsid w:val="002E733C"/>
    <w:rsid w:val="002F0B3D"/>
    <w:rsid w:val="002F0FC8"/>
    <w:rsid w:val="002F2A81"/>
    <w:rsid w:val="00300F6D"/>
    <w:rsid w:val="003040FF"/>
    <w:rsid w:val="00304416"/>
    <w:rsid w:val="003104C4"/>
    <w:rsid w:val="00311950"/>
    <w:rsid w:val="003139E9"/>
    <w:rsid w:val="00314420"/>
    <w:rsid w:val="00314D10"/>
    <w:rsid w:val="0031729D"/>
    <w:rsid w:val="00324B41"/>
    <w:rsid w:val="00325EC4"/>
    <w:rsid w:val="00327D22"/>
    <w:rsid w:val="0033147A"/>
    <w:rsid w:val="003331F1"/>
    <w:rsid w:val="003344A3"/>
    <w:rsid w:val="00337630"/>
    <w:rsid w:val="00342C37"/>
    <w:rsid w:val="003432D8"/>
    <w:rsid w:val="0034471E"/>
    <w:rsid w:val="00344898"/>
    <w:rsid w:val="0034606B"/>
    <w:rsid w:val="00346C82"/>
    <w:rsid w:val="00346CB7"/>
    <w:rsid w:val="00350338"/>
    <w:rsid w:val="00353457"/>
    <w:rsid w:val="00354525"/>
    <w:rsid w:val="00355B8F"/>
    <w:rsid w:val="00355DF9"/>
    <w:rsid w:val="0036588B"/>
    <w:rsid w:val="00370A46"/>
    <w:rsid w:val="00372144"/>
    <w:rsid w:val="00373020"/>
    <w:rsid w:val="00373F6E"/>
    <w:rsid w:val="003866AE"/>
    <w:rsid w:val="003866E8"/>
    <w:rsid w:val="00387EC7"/>
    <w:rsid w:val="00390FD7"/>
    <w:rsid w:val="0039259E"/>
    <w:rsid w:val="00396987"/>
    <w:rsid w:val="00396D01"/>
    <w:rsid w:val="003A03F8"/>
    <w:rsid w:val="003A31B3"/>
    <w:rsid w:val="003B0429"/>
    <w:rsid w:val="003B67A5"/>
    <w:rsid w:val="003B7F5C"/>
    <w:rsid w:val="003C12B6"/>
    <w:rsid w:val="003C450F"/>
    <w:rsid w:val="003C5F01"/>
    <w:rsid w:val="003C72CA"/>
    <w:rsid w:val="003C7502"/>
    <w:rsid w:val="003C7740"/>
    <w:rsid w:val="003D09FA"/>
    <w:rsid w:val="003D6651"/>
    <w:rsid w:val="003E232C"/>
    <w:rsid w:val="003E24CD"/>
    <w:rsid w:val="003E40BE"/>
    <w:rsid w:val="003E6C61"/>
    <w:rsid w:val="003F6B90"/>
    <w:rsid w:val="00405D87"/>
    <w:rsid w:val="00406256"/>
    <w:rsid w:val="00406342"/>
    <w:rsid w:val="004063F9"/>
    <w:rsid w:val="00406AE4"/>
    <w:rsid w:val="0040761A"/>
    <w:rsid w:val="00407D3B"/>
    <w:rsid w:val="00411BFD"/>
    <w:rsid w:val="004121A4"/>
    <w:rsid w:val="0041300A"/>
    <w:rsid w:val="004138E0"/>
    <w:rsid w:val="00414602"/>
    <w:rsid w:val="00415C84"/>
    <w:rsid w:val="00417526"/>
    <w:rsid w:val="004223A0"/>
    <w:rsid w:val="004226C8"/>
    <w:rsid w:val="00424871"/>
    <w:rsid w:val="00424922"/>
    <w:rsid w:val="00424B15"/>
    <w:rsid w:val="0042536E"/>
    <w:rsid w:val="00432BF6"/>
    <w:rsid w:val="00433DBC"/>
    <w:rsid w:val="00435E54"/>
    <w:rsid w:val="004370B8"/>
    <w:rsid w:val="0044018F"/>
    <w:rsid w:val="004424AF"/>
    <w:rsid w:val="004448CC"/>
    <w:rsid w:val="00444B92"/>
    <w:rsid w:val="004467C7"/>
    <w:rsid w:val="00447793"/>
    <w:rsid w:val="00451058"/>
    <w:rsid w:val="004510A8"/>
    <w:rsid w:val="0045326B"/>
    <w:rsid w:val="00460824"/>
    <w:rsid w:val="00461E42"/>
    <w:rsid w:val="004623C5"/>
    <w:rsid w:val="004634EE"/>
    <w:rsid w:val="00464EED"/>
    <w:rsid w:val="00466EB5"/>
    <w:rsid w:val="00474BC5"/>
    <w:rsid w:val="00475216"/>
    <w:rsid w:val="00475845"/>
    <w:rsid w:val="00477ABB"/>
    <w:rsid w:val="00477D74"/>
    <w:rsid w:val="00480253"/>
    <w:rsid w:val="00480BA0"/>
    <w:rsid w:val="00481B47"/>
    <w:rsid w:val="004820F4"/>
    <w:rsid w:val="004849C1"/>
    <w:rsid w:val="00496A40"/>
    <w:rsid w:val="004973D9"/>
    <w:rsid w:val="004974D9"/>
    <w:rsid w:val="004A08C6"/>
    <w:rsid w:val="004A227E"/>
    <w:rsid w:val="004A42F0"/>
    <w:rsid w:val="004A5579"/>
    <w:rsid w:val="004A778F"/>
    <w:rsid w:val="004B3B7E"/>
    <w:rsid w:val="004B4F30"/>
    <w:rsid w:val="004B5E1E"/>
    <w:rsid w:val="004C2497"/>
    <w:rsid w:val="004D239E"/>
    <w:rsid w:val="004E1392"/>
    <w:rsid w:val="004E8DBD"/>
    <w:rsid w:val="004F1473"/>
    <w:rsid w:val="004F21E3"/>
    <w:rsid w:val="004F37B8"/>
    <w:rsid w:val="00500E31"/>
    <w:rsid w:val="00501B8E"/>
    <w:rsid w:val="00520019"/>
    <w:rsid w:val="00521131"/>
    <w:rsid w:val="005213EF"/>
    <w:rsid w:val="00521B50"/>
    <w:rsid w:val="00523195"/>
    <w:rsid w:val="005249AD"/>
    <w:rsid w:val="00525258"/>
    <w:rsid w:val="005272A0"/>
    <w:rsid w:val="00530167"/>
    <w:rsid w:val="005324AF"/>
    <w:rsid w:val="00534433"/>
    <w:rsid w:val="005347B7"/>
    <w:rsid w:val="00536DE8"/>
    <w:rsid w:val="00537339"/>
    <w:rsid w:val="00544B14"/>
    <w:rsid w:val="00544CAF"/>
    <w:rsid w:val="00545A5B"/>
    <w:rsid w:val="0054727F"/>
    <w:rsid w:val="00552D40"/>
    <w:rsid w:val="00553BFA"/>
    <w:rsid w:val="00555589"/>
    <w:rsid w:val="00557868"/>
    <w:rsid w:val="00564A00"/>
    <w:rsid w:val="00572426"/>
    <w:rsid w:val="00573412"/>
    <w:rsid w:val="00576032"/>
    <w:rsid w:val="0058631E"/>
    <w:rsid w:val="005936AA"/>
    <w:rsid w:val="00593D49"/>
    <w:rsid w:val="005A2DFB"/>
    <w:rsid w:val="005B7489"/>
    <w:rsid w:val="005C0235"/>
    <w:rsid w:val="005C09A5"/>
    <w:rsid w:val="005C1AB5"/>
    <w:rsid w:val="005C41E0"/>
    <w:rsid w:val="005C6446"/>
    <w:rsid w:val="005D518E"/>
    <w:rsid w:val="005D59FD"/>
    <w:rsid w:val="005D5D13"/>
    <w:rsid w:val="005E0359"/>
    <w:rsid w:val="005F4FDA"/>
    <w:rsid w:val="005F4FE5"/>
    <w:rsid w:val="005F52CD"/>
    <w:rsid w:val="0060708F"/>
    <w:rsid w:val="00607768"/>
    <w:rsid w:val="0060798B"/>
    <w:rsid w:val="00611881"/>
    <w:rsid w:val="006123AE"/>
    <w:rsid w:val="0061592C"/>
    <w:rsid w:val="0062233F"/>
    <w:rsid w:val="00625A59"/>
    <w:rsid w:val="006264E2"/>
    <w:rsid w:val="006301FD"/>
    <w:rsid w:val="006320A6"/>
    <w:rsid w:val="00632DCF"/>
    <w:rsid w:val="006332B8"/>
    <w:rsid w:val="00633842"/>
    <w:rsid w:val="006346D6"/>
    <w:rsid w:val="00637D60"/>
    <w:rsid w:val="006401B3"/>
    <w:rsid w:val="006415E5"/>
    <w:rsid w:val="00645285"/>
    <w:rsid w:val="006465B4"/>
    <w:rsid w:val="0065114E"/>
    <w:rsid w:val="00651BC7"/>
    <w:rsid w:val="00661513"/>
    <w:rsid w:val="00667AA5"/>
    <w:rsid w:val="0067295C"/>
    <w:rsid w:val="006731E6"/>
    <w:rsid w:val="00675ADD"/>
    <w:rsid w:val="006769F5"/>
    <w:rsid w:val="0068039E"/>
    <w:rsid w:val="00682EFA"/>
    <w:rsid w:val="006837FB"/>
    <w:rsid w:val="00683D59"/>
    <w:rsid w:val="00683F7C"/>
    <w:rsid w:val="0068449B"/>
    <w:rsid w:val="00684962"/>
    <w:rsid w:val="00686443"/>
    <w:rsid w:val="00686512"/>
    <w:rsid w:val="00687707"/>
    <w:rsid w:val="006A5015"/>
    <w:rsid w:val="006B1502"/>
    <w:rsid w:val="006B542B"/>
    <w:rsid w:val="006C0557"/>
    <w:rsid w:val="006C2922"/>
    <w:rsid w:val="006C50D3"/>
    <w:rsid w:val="006C6497"/>
    <w:rsid w:val="006C6C16"/>
    <w:rsid w:val="006D303E"/>
    <w:rsid w:val="006D3934"/>
    <w:rsid w:val="006D3B0F"/>
    <w:rsid w:val="006E0891"/>
    <w:rsid w:val="006E5DB6"/>
    <w:rsid w:val="006E5F80"/>
    <w:rsid w:val="006F0F08"/>
    <w:rsid w:val="006F1403"/>
    <w:rsid w:val="006F2726"/>
    <w:rsid w:val="006F3AE0"/>
    <w:rsid w:val="006F54E9"/>
    <w:rsid w:val="00700BAE"/>
    <w:rsid w:val="00705773"/>
    <w:rsid w:val="00705912"/>
    <w:rsid w:val="0070620D"/>
    <w:rsid w:val="00707F5B"/>
    <w:rsid w:val="00712CD3"/>
    <w:rsid w:val="00714326"/>
    <w:rsid w:val="0071496F"/>
    <w:rsid w:val="00716EAC"/>
    <w:rsid w:val="007178F4"/>
    <w:rsid w:val="00720A9C"/>
    <w:rsid w:val="00720F5F"/>
    <w:rsid w:val="007220C1"/>
    <w:rsid w:val="00722296"/>
    <w:rsid w:val="00722A8A"/>
    <w:rsid w:val="00724A32"/>
    <w:rsid w:val="00724BC4"/>
    <w:rsid w:val="0073274C"/>
    <w:rsid w:val="007352E0"/>
    <w:rsid w:val="007417A3"/>
    <w:rsid w:val="00742ACC"/>
    <w:rsid w:val="00744300"/>
    <w:rsid w:val="00744471"/>
    <w:rsid w:val="0075475E"/>
    <w:rsid w:val="00755EB2"/>
    <w:rsid w:val="0076050F"/>
    <w:rsid w:val="00772340"/>
    <w:rsid w:val="00776092"/>
    <w:rsid w:val="00783468"/>
    <w:rsid w:val="00785271"/>
    <w:rsid w:val="007853FB"/>
    <w:rsid w:val="007871FE"/>
    <w:rsid w:val="00790883"/>
    <w:rsid w:val="00794075"/>
    <w:rsid w:val="00794CD9"/>
    <w:rsid w:val="00796B4F"/>
    <w:rsid w:val="00797B2F"/>
    <w:rsid w:val="007A6D11"/>
    <w:rsid w:val="007A7F9D"/>
    <w:rsid w:val="007B5B46"/>
    <w:rsid w:val="007B6AA6"/>
    <w:rsid w:val="007C2DFB"/>
    <w:rsid w:val="007C6D46"/>
    <w:rsid w:val="007D40E2"/>
    <w:rsid w:val="007D6C8F"/>
    <w:rsid w:val="007E0A0A"/>
    <w:rsid w:val="007E0A95"/>
    <w:rsid w:val="007E39D4"/>
    <w:rsid w:val="007E43E5"/>
    <w:rsid w:val="007F20EE"/>
    <w:rsid w:val="00800C72"/>
    <w:rsid w:val="00803A1C"/>
    <w:rsid w:val="008114BF"/>
    <w:rsid w:val="00811ED3"/>
    <w:rsid w:val="0081331D"/>
    <w:rsid w:val="00813EFA"/>
    <w:rsid w:val="00814C00"/>
    <w:rsid w:val="00816B3C"/>
    <w:rsid w:val="00816F64"/>
    <w:rsid w:val="0081A96E"/>
    <w:rsid w:val="0082088E"/>
    <w:rsid w:val="00823009"/>
    <w:rsid w:val="00830BAE"/>
    <w:rsid w:val="00831ADF"/>
    <w:rsid w:val="00833807"/>
    <w:rsid w:val="0083513D"/>
    <w:rsid w:val="0084256C"/>
    <w:rsid w:val="008459D0"/>
    <w:rsid w:val="00846A1D"/>
    <w:rsid w:val="00847028"/>
    <w:rsid w:val="00853583"/>
    <w:rsid w:val="008545C4"/>
    <w:rsid w:val="00854B2A"/>
    <w:rsid w:val="0085623D"/>
    <w:rsid w:val="00861ACF"/>
    <w:rsid w:val="00861B3F"/>
    <w:rsid w:val="00861C26"/>
    <w:rsid w:val="00862D41"/>
    <w:rsid w:val="00862ECC"/>
    <w:rsid w:val="00864F0F"/>
    <w:rsid w:val="00872308"/>
    <w:rsid w:val="00872E96"/>
    <w:rsid w:val="008764F6"/>
    <w:rsid w:val="00876C18"/>
    <w:rsid w:val="00876F23"/>
    <w:rsid w:val="008805F1"/>
    <w:rsid w:val="00881EEC"/>
    <w:rsid w:val="008821D5"/>
    <w:rsid w:val="00882215"/>
    <w:rsid w:val="008822C0"/>
    <w:rsid w:val="008919B2"/>
    <w:rsid w:val="00893487"/>
    <w:rsid w:val="008951F0"/>
    <w:rsid w:val="00896EF7"/>
    <w:rsid w:val="008A098F"/>
    <w:rsid w:val="008A3DD9"/>
    <w:rsid w:val="008A5695"/>
    <w:rsid w:val="008B1B23"/>
    <w:rsid w:val="008B1C4B"/>
    <w:rsid w:val="008B2823"/>
    <w:rsid w:val="008B687E"/>
    <w:rsid w:val="008B728F"/>
    <w:rsid w:val="008C1F96"/>
    <w:rsid w:val="008C2748"/>
    <w:rsid w:val="008C3E6A"/>
    <w:rsid w:val="008C6CDE"/>
    <w:rsid w:val="008C70CB"/>
    <w:rsid w:val="008C7DAC"/>
    <w:rsid w:val="008D4A97"/>
    <w:rsid w:val="008E01B8"/>
    <w:rsid w:val="008E2AC3"/>
    <w:rsid w:val="008E4359"/>
    <w:rsid w:val="008E44FB"/>
    <w:rsid w:val="008E530F"/>
    <w:rsid w:val="008E5904"/>
    <w:rsid w:val="008E5C59"/>
    <w:rsid w:val="008F1CDF"/>
    <w:rsid w:val="008F250E"/>
    <w:rsid w:val="008F2DA7"/>
    <w:rsid w:val="008F3D1C"/>
    <w:rsid w:val="009022DD"/>
    <w:rsid w:val="0090251C"/>
    <w:rsid w:val="009107B4"/>
    <w:rsid w:val="00910959"/>
    <w:rsid w:val="009142A7"/>
    <w:rsid w:val="00920646"/>
    <w:rsid w:val="00921085"/>
    <w:rsid w:val="00926FD9"/>
    <w:rsid w:val="00930ABD"/>
    <w:rsid w:val="009329B4"/>
    <w:rsid w:val="00932E43"/>
    <w:rsid w:val="00933591"/>
    <w:rsid w:val="00934B47"/>
    <w:rsid w:val="009359FE"/>
    <w:rsid w:val="00936636"/>
    <w:rsid w:val="00944A9D"/>
    <w:rsid w:val="00945110"/>
    <w:rsid w:val="0094528F"/>
    <w:rsid w:val="00945AD9"/>
    <w:rsid w:val="00950757"/>
    <w:rsid w:val="0095261A"/>
    <w:rsid w:val="0096403A"/>
    <w:rsid w:val="009663CF"/>
    <w:rsid w:val="00966B25"/>
    <w:rsid w:val="00967CFC"/>
    <w:rsid w:val="009710D4"/>
    <w:rsid w:val="0097527C"/>
    <w:rsid w:val="00975627"/>
    <w:rsid w:val="00980B03"/>
    <w:rsid w:val="00980ED7"/>
    <w:rsid w:val="00983248"/>
    <w:rsid w:val="009872DF"/>
    <w:rsid w:val="009904A0"/>
    <w:rsid w:val="00991793"/>
    <w:rsid w:val="0099358F"/>
    <w:rsid w:val="00993C8D"/>
    <w:rsid w:val="00995D72"/>
    <w:rsid w:val="00997354"/>
    <w:rsid w:val="00997FD2"/>
    <w:rsid w:val="009A2E19"/>
    <w:rsid w:val="009A7E90"/>
    <w:rsid w:val="009B518C"/>
    <w:rsid w:val="009C37B8"/>
    <w:rsid w:val="009C7FCE"/>
    <w:rsid w:val="009D0FFE"/>
    <w:rsid w:val="009D5E52"/>
    <w:rsid w:val="009E1D6B"/>
    <w:rsid w:val="009E2A36"/>
    <w:rsid w:val="009F01DD"/>
    <w:rsid w:val="009F0DD7"/>
    <w:rsid w:val="009F28C7"/>
    <w:rsid w:val="009F54E3"/>
    <w:rsid w:val="009F67BA"/>
    <w:rsid w:val="00A00002"/>
    <w:rsid w:val="00A009B5"/>
    <w:rsid w:val="00A012BD"/>
    <w:rsid w:val="00A02D1E"/>
    <w:rsid w:val="00A030CC"/>
    <w:rsid w:val="00A032A5"/>
    <w:rsid w:val="00A04D95"/>
    <w:rsid w:val="00A04FFB"/>
    <w:rsid w:val="00A05617"/>
    <w:rsid w:val="00A05A10"/>
    <w:rsid w:val="00A0751A"/>
    <w:rsid w:val="00A07752"/>
    <w:rsid w:val="00A1208E"/>
    <w:rsid w:val="00A22BDB"/>
    <w:rsid w:val="00A24425"/>
    <w:rsid w:val="00A24542"/>
    <w:rsid w:val="00A24B6D"/>
    <w:rsid w:val="00A24E52"/>
    <w:rsid w:val="00A253E8"/>
    <w:rsid w:val="00A315D0"/>
    <w:rsid w:val="00A40BA7"/>
    <w:rsid w:val="00A40EEA"/>
    <w:rsid w:val="00A43129"/>
    <w:rsid w:val="00A43454"/>
    <w:rsid w:val="00A455D2"/>
    <w:rsid w:val="00A467F9"/>
    <w:rsid w:val="00A51A85"/>
    <w:rsid w:val="00A51DED"/>
    <w:rsid w:val="00A53C32"/>
    <w:rsid w:val="00A56C87"/>
    <w:rsid w:val="00A62E22"/>
    <w:rsid w:val="00A65BF5"/>
    <w:rsid w:val="00A65E44"/>
    <w:rsid w:val="00A71CB5"/>
    <w:rsid w:val="00A74800"/>
    <w:rsid w:val="00A80858"/>
    <w:rsid w:val="00A81717"/>
    <w:rsid w:val="00A834A8"/>
    <w:rsid w:val="00A84D6D"/>
    <w:rsid w:val="00A910B2"/>
    <w:rsid w:val="00A937E7"/>
    <w:rsid w:val="00A964BF"/>
    <w:rsid w:val="00A967B3"/>
    <w:rsid w:val="00AA100E"/>
    <w:rsid w:val="00AA653A"/>
    <w:rsid w:val="00AA7588"/>
    <w:rsid w:val="00AB2249"/>
    <w:rsid w:val="00AB2DC7"/>
    <w:rsid w:val="00AB3F77"/>
    <w:rsid w:val="00AB62B7"/>
    <w:rsid w:val="00AB69E0"/>
    <w:rsid w:val="00AC16FA"/>
    <w:rsid w:val="00AC3C89"/>
    <w:rsid w:val="00AC621E"/>
    <w:rsid w:val="00AD0312"/>
    <w:rsid w:val="00AD29E1"/>
    <w:rsid w:val="00AD2B76"/>
    <w:rsid w:val="00AD372C"/>
    <w:rsid w:val="00AD38A3"/>
    <w:rsid w:val="00AD4EC6"/>
    <w:rsid w:val="00AD6E2B"/>
    <w:rsid w:val="00AD7473"/>
    <w:rsid w:val="00AE2756"/>
    <w:rsid w:val="00AE2B24"/>
    <w:rsid w:val="00AF0920"/>
    <w:rsid w:val="00AF1D88"/>
    <w:rsid w:val="00AF611D"/>
    <w:rsid w:val="00AF6A7D"/>
    <w:rsid w:val="00B04C4C"/>
    <w:rsid w:val="00B0543A"/>
    <w:rsid w:val="00B07C74"/>
    <w:rsid w:val="00B10AD9"/>
    <w:rsid w:val="00B118F5"/>
    <w:rsid w:val="00B1197B"/>
    <w:rsid w:val="00B12ED9"/>
    <w:rsid w:val="00B13DD8"/>
    <w:rsid w:val="00B14966"/>
    <w:rsid w:val="00B16BB4"/>
    <w:rsid w:val="00B17E20"/>
    <w:rsid w:val="00B24238"/>
    <w:rsid w:val="00B26EF6"/>
    <w:rsid w:val="00B30CBE"/>
    <w:rsid w:val="00B31A2A"/>
    <w:rsid w:val="00B33FAF"/>
    <w:rsid w:val="00B34C82"/>
    <w:rsid w:val="00B36790"/>
    <w:rsid w:val="00B36ECE"/>
    <w:rsid w:val="00B475D1"/>
    <w:rsid w:val="00B5065A"/>
    <w:rsid w:val="00B509BC"/>
    <w:rsid w:val="00B527FE"/>
    <w:rsid w:val="00B540F3"/>
    <w:rsid w:val="00B54A6D"/>
    <w:rsid w:val="00B57467"/>
    <w:rsid w:val="00B60359"/>
    <w:rsid w:val="00B63BB2"/>
    <w:rsid w:val="00B642EB"/>
    <w:rsid w:val="00B6668E"/>
    <w:rsid w:val="00B70F66"/>
    <w:rsid w:val="00B71183"/>
    <w:rsid w:val="00B71BD8"/>
    <w:rsid w:val="00B72409"/>
    <w:rsid w:val="00B72AC1"/>
    <w:rsid w:val="00B76204"/>
    <w:rsid w:val="00B7743E"/>
    <w:rsid w:val="00B77463"/>
    <w:rsid w:val="00B8730D"/>
    <w:rsid w:val="00BA031D"/>
    <w:rsid w:val="00BA243B"/>
    <w:rsid w:val="00BA438C"/>
    <w:rsid w:val="00BA4A6C"/>
    <w:rsid w:val="00BB2703"/>
    <w:rsid w:val="00BB318C"/>
    <w:rsid w:val="00BB5365"/>
    <w:rsid w:val="00BB7C24"/>
    <w:rsid w:val="00BC2A68"/>
    <w:rsid w:val="00BC49D4"/>
    <w:rsid w:val="00BD2D9F"/>
    <w:rsid w:val="00BD37F6"/>
    <w:rsid w:val="00BD6013"/>
    <w:rsid w:val="00BD7261"/>
    <w:rsid w:val="00BD79E5"/>
    <w:rsid w:val="00BE0EC4"/>
    <w:rsid w:val="00BE2936"/>
    <w:rsid w:val="00BE38B3"/>
    <w:rsid w:val="00BE5434"/>
    <w:rsid w:val="00BE6975"/>
    <w:rsid w:val="00C0429F"/>
    <w:rsid w:val="00C06B22"/>
    <w:rsid w:val="00C07E25"/>
    <w:rsid w:val="00C100CA"/>
    <w:rsid w:val="00C11E92"/>
    <w:rsid w:val="00C15099"/>
    <w:rsid w:val="00C15582"/>
    <w:rsid w:val="00C15965"/>
    <w:rsid w:val="00C233E2"/>
    <w:rsid w:val="00C26473"/>
    <w:rsid w:val="00C275CA"/>
    <w:rsid w:val="00C301CF"/>
    <w:rsid w:val="00C328E7"/>
    <w:rsid w:val="00C35FFD"/>
    <w:rsid w:val="00C4173C"/>
    <w:rsid w:val="00C43B7E"/>
    <w:rsid w:val="00C4556D"/>
    <w:rsid w:val="00C475DC"/>
    <w:rsid w:val="00C47CF2"/>
    <w:rsid w:val="00C54CFF"/>
    <w:rsid w:val="00C556C4"/>
    <w:rsid w:val="00C56916"/>
    <w:rsid w:val="00C63F9B"/>
    <w:rsid w:val="00C64A28"/>
    <w:rsid w:val="00C65323"/>
    <w:rsid w:val="00C7236B"/>
    <w:rsid w:val="00C7607B"/>
    <w:rsid w:val="00C820B3"/>
    <w:rsid w:val="00C821A2"/>
    <w:rsid w:val="00C830DF"/>
    <w:rsid w:val="00C837F0"/>
    <w:rsid w:val="00C839F4"/>
    <w:rsid w:val="00C87DB1"/>
    <w:rsid w:val="00C93A0C"/>
    <w:rsid w:val="00C93A1A"/>
    <w:rsid w:val="00C966FB"/>
    <w:rsid w:val="00C970F7"/>
    <w:rsid w:val="00CA1148"/>
    <w:rsid w:val="00CA213D"/>
    <w:rsid w:val="00CA76AD"/>
    <w:rsid w:val="00CA7A98"/>
    <w:rsid w:val="00CB0629"/>
    <w:rsid w:val="00CB0A0F"/>
    <w:rsid w:val="00CB3A38"/>
    <w:rsid w:val="00CB4EE8"/>
    <w:rsid w:val="00CB72C9"/>
    <w:rsid w:val="00CC0A99"/>
    <w:rsid w:val="00CC12BE"/>
    <w:rsid w:val="00CC2AAB"/>
    <w:rsid w:val="00CE0873"/>
    <w:rsid w:val="00CE17BA"/>
    <w:rsid w:val="00CE4E82"/>
    <w:rsid w:val="00CE5C4C"/>
    <w:rsid w:val="00CE74E4"/>
    <w:rsid w:val="00CF0AB9"/>
    <w:rsid w:val="00CF0F96"/>
    <w:rsid w:val="00CF2F66"/>
    <w:rsid w:val="00CF4A09"/>
    <w:rsid w:val="00CF6CBE"/>
    <w:rsid w:val="00CF7A3B"/>
    <w:rsid w:val="00CF7DD6"/>
    <w:rsid w:val="00D002C6"/>
    <w:rsid w:val="00D03EA3"/>
    <w:rsid w:val="00D051D4"/>
    <w:rsid w:val="00D059F3"/>
    <w:rsid w:val="00D06790"/>
    <w:rsid w:val="00D07688"/>
    <w:rsid w:val="00D11351"/>
    <w:rsid w:val="00D13A0E"/>
    <w:rsid w:val="00D1536F"/>
    <w:rsid w:val="00D15B1E"/>
    <w:rsid w:val="00D16115"/>
    <w:rsid w:val="00D19945"/>
    <w:rsid w:val="00D216DB"/>
    <w:rsid w:val="00D22AA5"/>
    <w:rsid w:val="00D31D23"/>
    <w:rsid w:val="00D3325B"/>
    <w:rsid w:val="00D3540F"/>
    <w:rsid w:val="00D379F9"/>
    <w:rsid w:val="00D50F1D"/>
    <w:rsid w:val="00D516D7"/>
    <w:rsid w:val="00D51EBD"/>
    <w:rsid w:val="00D52093"/>
    <w:rsid w:val="00D52EB3"/>
    <w:rsid w:val="00D539D3"/>
    <w:rsid w:val="00D56F5D"/>
    <w:rsid w:val="00D62B83"/>
    <w:rsid w:val="00D65DC7"/>
    <w:rsid w:val="00D677CB"/>
    <w:rsid w:val="00D67DE0"/>
    <w:rsid w:val="00D73C06"/>
    <w:rsid w:val="00D76D32"/>
    <w:rsid w:val="00D838B0"/>
    <w:rsid w:val="00D871C7"/>
    <w:rsid w:val="00D87F94"/>
    <w:rsid w:val="00D91384"/>
    <w:rsid w:val="00D93E91"/>
    <w:rsid w:val="00D96112"/>
    <w:rsid w:val="00D97162"/>
    <w:rsid w:val="00D97616"/>
    <w:rsid w:val="00D97794"/>
    <w:rsid w:val="00D97E7A"/>
    <w:rsid w:val="00DA1C2E"/>
    <w:rsid w:val="00DA4022"/>
    <w:rsid w:val="00DA47A4"/>
    <w:rsid w:val="00DA65F1"/>
    <w:rsid w:val="00DA6816"/>
    <w:rsid w:val="00DA7332"/>
    <w:rsid w:val="00DA77C6"/>
    <w:rsid w:val="00DB04F0"/>
    <w:rsid w:val="00DB23E3"/>
    <w:rsid w:val="00DB4F9C"/>
    <w:rsid w:val="00DB5F25"/>
    <w:rsid w:val="00DC3ADD"/>
    <w:rsid w:val="00DC4DBC"/>
    <w:rsid w:val="00DD0EB0"/>
    <w:rsid w:val="00DD1525"/>
    <w:rsid w:val="00DD55C7"/>
    <w:rsid w:val="00DE0452"/>
    <w:rsid w:val="00DE36C2"/>
    <w:rsid w:val="00DE7E87"/>
    <w:rsid w:val="00DF03F6"/>
    <w:rsid w:val="00DF6328"/>
    <w:rsid w:val="00DF67A4"/>
    <w:rsid w:val="00E00BA8"/>
    <w:rsid w:val="00E03EDD"/>
    <w:rsid w:val="00E11783"/>
    <w:rsid w:val="00E15176"/>
    <w:rsid w:val="00E20C93"/>
    <w:rsid w:val="00E238AA"/>
    <w:rsid w:val="00E25E7A"/>
    <w:rsid w:val="00E27513"/>
    <w:rsid w:val="00E27547"/>
    <w:rsid w:val="00E30683"/>
    <w:rsid w:val="00E33468"/>
    <w:rsid w:val="00E353C0"/>
    <w:rsid w:val="00E3548F"/>
    <w:rsid w:val="00E42CC7"/>
    <w:rsid w:val="00E4715D"/>
    <w:rsid w:val="00E4F7D4"/>
    <w:rsid w:val="00E50742"/>
    <w:rsid w:val="00E5198F"/>
    <w:rsid w:val="00E551B3"/>
    <w:rsid w:val="00E57F38"/>
    <w:rsid w:val="00E6046B"/>
    <w:rsid w:val="00E70183"/>
    <w:rsid w:val="00E702D4"/>
    <w:rsid w:val="00E71723"/>
    <w:rsid w:val="00E729ED"/>
    <w:rsid w:val="00E76298"/>
    <w:rsid w:val="00E762F2"/>
    <w:rsid w:val="00E76C3B"/>
    <w:rsid w:val="00E77A28"/>
    <w:rsid w:val="00E84D5A"/>
    <w:rsid w:val="00E87FE0"/>
    <w:rsid w:val="00E9067F"/>
    <w:rsid w:val="00E9252B"/>
    <w:rsid w:val="00E925F5"/>
    <w:rsid w:val="00E92813"/>
    <w:rsid w:val="00EA1352"/>
    <w:rsid w:val="00EA548C"/>
    <w:rsid w:val="00EA5B09"/>
    <w:rsid w:val="00EA5B54"/>
    <w:rsid w:val="00EA5EDB"/>
    <w:rsid w:val="00EAD9B9"/>
    <w:rsid w:val="00EB1963"/>
    <w:rsid w:val="00EB2710"/>
    <w:rsid w:val="00EB3791"/>
    <w:rsid w:val="00EB4E73"/>
    <w:rsid w:val="00EB5627"/>
    <w:rsid w:val="00EB72F6"/>
    <w:rsid w:val="00EB78DF"/>
    <w:rsid w:val="00EC0C76"/>
    <w:rsid w:val="00EC2E2A"/>
    <w:rsid w:val="00EC587F"/>
    <w:rsid w:val="00ED0BEC"/>
    <w:rsid w:val="00ED4670"/>
    <w:rsid w:val="00ED55D6"/>
    <w:rsid w:val="00EE247A"/>
    <w:rsid w:val="00EE4750"/>
    <w:rsid w:val="00EE4A22"/>
    <w:rsid w:val="00EE7BE9"/>
    <w:rsid w:val="00EF14F8"/>
    <w:rsid w:val="00EF5B0E"/>
    <w:rsid w:val="00EF7103"/>
    <w:rsid w:val="00EF7224"/>
    <w:rsid w:val="00F002F3"/>
    <w:rsid w:val="00F00F8C"/>
    <w:rsid w:val="00F023B4"/>
    <w:rsid w:val="00F05535"/>
    <w:rsid w:val="00F05BA7"/>
    <w:rsid w:val="00F0778F"/>
    <w:rsid w:val="00F07F27"/>
    <w:rsid w:val="00F10EB5"/>
    <w:rsid w:val="00F11C43"/>
    <w:rsid w:val="00F122A7"/>
    <w:rsid w:val="00F12B24"/>
    <w:rsid w:val="00F14195"/>
    <w:rsid w:val="00F15579"/>
    <w:rsid w:val="00F20A7C"/>
    <w:rsid w:val="00F20E9C"/>
    <w:rsid w:val="00F221CF"/>
    <w:rsid w:val="00F2346D"/>
    <w:rsid w:val="00F263AA"/>
    <w:rsid w:val="00F33925"/>
    <w:rsid w:val="00F33C85"/>
    <w:rsid w:val="00F377A7"/>
    <w:rsid w:val="00F377C3"/>
    <w:rsid w:val="00F3787D"/>
    <w:rsid w:val="00F439BD"/>
    <w:rsid w:val="00F454EF"/>
    <w:rsid w:val="00F472EE"/>
    <w:rsid w:val="00F50433"/>
    <w:rsid w:val="00F50C54"/>
    <w:rsid w:val="00F51EDA"/>
    <w:rsid w:val="00F53C65"/>
    <w:rsid w:val="00F54DF9"/>
    <w:rsid w:val="00F56A04"/>
    <w:rsid w:val="00F64313"/>
    <w:rsid w:val="00F67ACA"/>
    <w:rsid w:val="00F71203"/>
    <w:rsid w:val="00F736B9"/>
    <w:rsid w:val="00F777D7"/>
    <w:rsid w:val="00F83E5B"/>
    <w:rsid w:val="00F843C8"/>
    <w:rsid w:val="00F857F0"/>
    <w:rsid w:val="00F85C09"/>
    <w:rsid w:val="00F86226"/>
    <w:rsid w:val="00F9042A"/>
    <w:rsid w:val="00F90C68"/>
    <w:rsid w:val="00FA1E6E"/>
    <w:rsid w:val="00FA28F4"/>
    <w:rsid w:val="00FA301E"/>
    <w:rsid w:val="00FA3B82"/>
    <w:rsid w:val="00FA4620"/>
    <w:rsid w:val="00FA5BBE"/>
    <w:rsid w:val="00FA6C57"/>
    <w:rsid w:val="00FA7131"/>
    <w:rsid w:val="00FA719A"/>
    <w:rsid w:val="00FA74ED"/>
    <w:rsid w:val="00FA7B17"/>
    <w:rsid w:val="00FB051C"/>
    <w:rsid w:val="00FB0A9F"/>
    <w:rsid w:val="00FC47BA"/>
    <w:rsid w:val="00FC6E21"/>
    <w:rsid w:val="00FD77F7"/>
    <w:rsid w:val="00FD7C6F"/>
    <w:rsid w:val="00FE45A0"/>
    <w:rsid w:val="00FE71A3"/>
    <w:rsid w:val="00FF1447"/>
    <w:rsid w:val="00FF4093"/>
    <w:rsid w:val="00FF4769"/>
    <w:rsid w:val="00FF6EC2"/>
    <w:rsid w:val="00FF7330"/>
    <w:rsid w:val="0108D57B"/>
    <w:rsid w:val="013AAFFA"/>
    <w:rsid w:val="0174B995"/>
    <w:rsid w:val="0184BF40"/>
    <w:rsid w:val="01D053D1"/>
    <w:rsid w:val="01D455AE"/>
    <w:rsid w:val="01DF0C01"/>
    <w:rsid w:val="01EE2881"/>
    <w:rsid w:val="01F4E0D6"/>
    <w:rsid w:val="0224073F"/>
    <w:rsid w:val="024B4C32"/>
    <w:rsid w:val="02570AF4"/>
    <w:rsid w:val="02629A96"/>
    <w:rsid w:val="0268651F"/>
    <w:rsid w:val="0271E43A"/>
    <w:rsid w:val="0286AA1A"/>
    <w:rsid w:val="028D8A98"/>
    <w:rsid w:val="02BFD672"/>
    <w:rsid w:val="02C94D8B"/>
    <w:rsid w:val="02F23818"/>
    <w:rsid w:val="03070849"/>
    <w:rsid w:val="03266074"/>
    <w:rsid w:val="032BF960"/>
    <w:rsid w:val="033896CA"/>
    <w:rsid w:val="03437F2F"/>
    <w:rsid w:val="03625941"/>
    <w:rsid w:val="039404BF"/>
    <w:rsid w:val="03A78E4F"/>
    <w:rsid w:val="03D8B7E1"/>
    <w:rsid w:val="03E4B92C"/>
    <w:rsid w:val="040AFA7D"/>
    <w:rsid w:val="0416330C"/>
    <w:rsid w:val="0432B512"/>
    <w:rsid w:val="04644EF8"/>
    <w:rsid w:val="0475FEF0"/>
    <w:rsid w:val="049E8FC5"/>
    <w:rsid w:val="04A51F9D"/>
    <w:rsid w:val="04C8AEF2"/>
    <w:rsid w:val="04C9E5AF"/>
    <w:rsid w:val="04DC6D01"/>
    <w:rsid w:val="04F79F67"/>
    <w:rsid w:val="050B9318"/>
    <w:rsid w:val="051A7EAB"/>
    <w:rsid w:val="05308014"/>
    <w:rsid w:val="0538A38C"/>
    <w:rsid w:val="0549D674"/>
    <w:rsid w:val="05551A91"/>
    <w:rsid w:val="05632062"/>
    <w:rsid w:val="05743C3C"/>
    <w:rsid w:val="05802FAB"/>
    <w:rsid w:val="05CEF381"/>
    <w:rsid w:val="05DF462A"/>
    <w:rsid w:val="05FCB18D"/>
    <w:rsid w:val="0616C831"/>
    <w:rsid w:val="06359F8F"/>
    <w:rsid w:val="0649AE2C"/>
    <w:rsid w:val="06562D13"/>
    <w:rsid w:val="065A185B"/>
    <w:rsid w:val="067A8836"/>
    <w:rsid w:val="068AB115"/>
    <w:rsid w:val="0695039A"/>
    <w:rsid w:val="06A40D97"/>
    <w:rsid w:val="06DC4FE6"/>
    <w:rsid w:val="06DE904B"/>
    <w:rsid w:val="06F29651"/>
    <w:rsid w:val="072C89B0"/>
    <w:rsid w:val="07428ADF"/>
    <w:rsid w:val="07633C5D"/>
    <w:rsid w:val="0775D630"/>
    <w:rsid w:val="07765056"/>
    <w:rsid w:val="078CBC8C"/>
    <w:rsid w:val="0792A29E"/>
    <w:rsid w:val="07BDFE63"/>
    <w:rsid w:val="07C039C3"/>
    <w:rsid w:val="07C0A067"/>
    <w:rsid w:val="07D9A9D4"/>
    <w:rsid w:val="0804E8D3"/>
    <w:rsid w:val="081AC8FD"/>
    <w:rsid w:val="0846AD50"/>
    <w:rsid w:val="087E11EE"/>
    <w:rsid w:val="088ECCD2"/>
    <w:rsid w:val="08A84148"/>
    <w:rsid w:val="08AC157E"/>
    <w:rsid w:val="08B5FEC5"/>
    <w:rsid w:val="08C21E6A"/>
    <w:rsid w:val="08D27349"/>
    <w:rsid w:val="08F06B2A"/>
    <w:rsid w:val="092CFD3C"/>
    <w:rsid w:val="0951C094"/>
    <w:rsid w:val="095E5DE4"/>
    <w:rsid w:val="096EDAC9"/>
    <w:rsid w:val="098E53AB"/>
    <w:rsid w:val="0993A32E"/>
    <w:rsid w:val="0998C564"/>
    <w:rsid w:val="09B97360"/>
    <w:rsid w:val="0A37B84F"/>
    <w:rsid w:val="0A41E2D5"/>
    <w:rsid w:val="0A749067"/>
    <w:rsid w:val="0A8F6FD5"/>
    <w:rsid w:val="0A99ABF7"/>
    <w:rsid w:val="0AA68E3E"/>
    <w:rsid w:val="0AB64279"/>
    <w:rsid w:val="0ADF77C7"/>
    <w:rsid w:val="0AEC6868"/>
    <w:rsid w:val="0AFB3146"/>
    <w:rsid w:val="0B06590B"/>
    <w:rsid w:val="0B094B2F"/>
    <w:rsid w:val="0B29E255"/>
    <w:rsid w:val="0B3568B7"/>
    <w:rsid w:val="0B4AF160"/>
    <w:rsid w:val="0B771229"/>
    <w:rsid w:val="0B7C60BC"/>
    <w:rsid w:val="0BA1A644"/>
    <w:rsid w:val="0BAE940C"/>
    <w:rsid w:val="0C08A7AD"/>
    <w:rsid w:val="0C11DE61"/>
    <w:rsid w:val="0C50E208"/>
    <w:rsid w:val="0C72A253"/>
    <w:rsid w:val="0C7B6E7D"/>
    <w:rsid w:val="0CAFA339"/>
    <w:rsid w:val="0CB0A41E"/>
    <w:rsid w:val="0CB220C2"/>
    <w:rsid w:val="0CF937F1"/>
    <w:rsid w:val="0CFD1CF5"/>
    <w:rsid w:val="0D120F74"/>
    <w:rsid w:val="0D5458CB"/>
    <w:rsid w:val="0D98F263"/>
    <w:rsid w:val="0D9B7823"/>
    <w:rsid w:val="0DA618F2"/>
    <w:rsid w:val="0DA68072"/>
    <w:rsid w:val="0DC41F65"/>
    <w:rsid w:val="0DD02605"/>
    <w:rsid w:val="0DD071FC"/>
    <w:rsid w:val="0DF9F269"/>
    <w:rsid w:val="0E068811"/>
    <w:rsid w:val="0E2D5235"/>
    <w:rsid w:val="0E401AB3"/>
    <w:rsid w:val="0E4C01E3"/>
    <w:rsid w:val="0E6385FE"/>
    <w:rsid w:val="0F231104"/>
    <w:rsid w:val="0F65D8D6"/>
    <w:rsid w:val="0F84151B"/>
    <w:rsid w:val="0FD5A1BF"/>
    <w:rsid w:val="0FEE0B14"/>
    <w:rsid w:val="100B4EF0"/>
    <w:rsid w:val="10124010"/>
    <w:rsid w:val="1012B7F0"/>
    <w:rsid w:val="10359435"/>
    <w:rsid w:val="10415EDD"/>
    <w:rsid w:val="10847947"/>
    <w:rsid w:val="1086B9A6"/>
    <w:rsid w:val="108C9C45"/>
    <w:rsid w:val="10C5892C"/>
    <w:rsid w:val="10FA2C1B"/>
    <w:rsid w:val="1106495B"/>
    <w:rsid w:val="1115DADC"/>
    <w:rsid w:val="11199DD5"/>
    <w:rsid w:val="11254A5A"/>
    <w:rsid w:val="1142D6F4"/>
    <w:rsid w:val="1143BAC0"/>
    <w:rsid w:val="114C88B8"/>
    <w:rsid w:val="116BAAB2"/>
    <w:rsid w:val="116FE193"/>
    <w:rsid w:val="1173431D"/>
    <w:rsid w:val="11AADE68"/>
    <w:rsid w:val="11AE1071"/>
    <w:rsid w:val="11CC7721"/>
    <w:rsid w:val="11D33BB0"/>
    <w:rsid w:val="11D97259"/>
    <w:rsid w:val="11F35EF0"/>
    <w:rsid w:val="1218F7DD"/>
    <w:rsid w:val="121C0E73"/>
    <w:rsid w:val="12461AE7"/>
    <w:rsid w:val="128F8C37"/>
    <w:rsid w:val="1292077B"/>
    <w:rsid w:val="12B5CC1C"/>
    <w:rsid w:val="12D54022"/>
    <w:rsid w:val="13479DD9"/>
    <w:rsid w:val="1355D894"/>
    <w:rsid w:val="136D327B"/>
    <w:rsid w:val="138A4655"/>
    <w:rsid w:val="13AF354D"/>
    <w:rsid w:val="13CE0CC4"/>
    <w:rsid w:val="1408CD07"/>
    <w:rsid w:val="142B52C9"/>
    <w:rsid w:val="14394B32"/>
    <w:rsid w:val="14A39B8F"/>
    <w:rsid w:val="14BDD4CB"/>
    <w:rsid w:val="14CA3DFA"/>
    <w:rsid w:val="14DBC087"/>
    <w:rsid w:val="14DC4649"/>
    <w:rsid w:val="14ECA786"/>
    <w:rsid w:val="151B6CE3"/>
    <w:rsid w:val="15345130"/>
    <w:rsid w:val="154B908F"/>
    <w:rsid w:val="1581B155"/>
    <w:rsid w:val="15D8C4A8"/>
    <w:rsid w:val="15EC1B56"/>
    <w:rsid w:val="1603F3E7"/>
    <w:rsid w:val="1652B449"/>
    <w:rsid w:val="165AFF1E"/>
    <w:rsid w:val="16696BC5"/>
    <w:rsid w:val="16842B7A"/>
    <w:rsid w:val="16973898"/>
    <w:rsid w:val="16F6B302"/>
    <w:rsid w:val="171B73CD"/>
    <w:rsid w:val="173D9E12"/>
    <w:rsid w:val="1745DD93"/>
    <w:rsid w:val="178187C7"/>
    <w:rsid w:val="17835EAB"/>
    <w:rsid w:val="1787EBB7"/>
    <w:rsid w:val="179B8BD4"/>
    <w:rsid w:val="17D13307"/>
    <w:rsid w:val="185074D6"/>
    <w:rsid w:val="18994CEA"/>
    <w:rsid w:val="18D1B0A0"/>
    <w:rsid w:val="18D7390C"/>
    <w:rsid w:val="18F2BAA1"/>
    <w:rsid w:val="1904E27D"/>
    <w:rsid w:val="190FAACC"/>
    <w:rsid w:val="1920358D"/>
    <w:rsid w:val="1923D035"/>
    <w:rsid w:val="1948BCC3"/>
    <w:rsid w:val="196973D4"/>
    <w:rsid w:val="198E186C"/>
    <w:rsid w:val="1998C645"/>
    <w:rsid w:val="19C83319"/>
    <w:rsid w:val="19E49D55"/>
    <w:rsid w:val="19ECD837"/>
    <w:rsid w:val="19F0D098"/>
    <w:rsid w:val="1A1C47E2"/>
    <w:rsid w:val="1A300C6C"/>
    <w:rsid w:val="1A311E01"/>
    <w:rsid w:val="1A53E628"/>
    <w:rsid w:val="1A5FA387"/>
    <w:rsid w:val="1A692464"/>
    <w:rsid w:val="1A7079B7"/>
    <w:rsid w:val="1A743C03"/>
    <w:rsid w:val="1A846D4D"/>
    <w:rsid w:val="1A87E095"/>
    <w:rsid w:val="1A9D73CD"/>
    <w:rsid w:val="1AE2CA15"/>
    <w:rsid w:val="1AE996D3"/>
    <w:rsid w:val="1AF1C194"/>
    <w:rsid w:val="1AFB63B4"/>
    <w:rsid w:val="1B04A600"/>
    <w:rsid w:val="1B04E56B"/>
    <w:rsid w:val="1B04FCD0"/>
    <w:rsid w:val="1B327271"/>
    <w:rsid w:val="1B6AFA61"/>
    <w:rsid w:val="1B6FC5CC"/>
    <w:rsid w:val="1B7CF316"/>
    <w:rsid w:val="1B810F76"/>
    <w:rsid w:val="1BA7406E"/>
    <w:rsid w:val="1BC5CB28"/>
    <w:rsid w:val="1BCCE2CF"/>
    <w:rsid w:val="1BDEBF8E"/>
    <w:rsid w:val="1BE90749"/>
    <w:rsid w:val="1C049903"/>
    <w:rsid w:val="1C0AB0DF"/>
    <w:rsid w:val="1C8A0702"/>
    <w:rsid w:val="1CA0B5CC"/>
    <w:rsid w:val="1CB869BE"/>
    <w:rsid w:val="1CD94AF9"/>
    <w:rsid w:val="1CEA302B"/>
    <w:rsid w:val="1CF270B4"/>
    <w:rsid w:val="1CF6BAC7"/>
    <w:rsid w:val="1D002CE6"/>
    <w:rsid w:val="1D34AA17"/>
    <w:rsid w:val="1D48727D"/>
    <w:rsid w:val="1D4E3682"/>
    <w:rsid w:val="1D67ADF8"/>
    <w:rsid w:val="1D850BAA"/>
    <w:rsid w:val="1D904BE1"/>
    <w:rsid w:val="1DA73F41"/>
    <w:rsid w:val="1DBF86C6"/>
    <w:rsid w:val="1E05AAA0"/>
    <w:rsid w:val="1E07C6B5"/>
    <w:rsid w:val="1E256BA1"/>
    <w:rsid w:val="1E344899"/>
    <w:rsid w:val="1E67BCF7"/>
    <w:rsid w:val="1E6DD68E"/>
    <w:rsid w:val="1E7309BC"/>
    <w:rsid w:val="1E74D6DB"/>
    <w:rsid w:val="1E8839DD"/>
    <w:rsid w:val="1E96F658"/>
    <w:rsid w:val="1E97E91B"/>
    <w:rsid w:val="1E99859A"/>
    <w:rsid w:val="1F05F466"/>
    <w:rsid w:val="1F1138E2"/>
    <w:rsid w:val="1F2B2105"/>
    <w:rsid w:val="1F457289"/>
    <w:rsid w:val="1F45BBDA"/>
    <w:rsid w:val="1F4FFBAD"/>
    <w:rsid w:val="1F743CAF"/>
    <w:rsid w:val="1F76DCA9"/>
    <w:rsid w:val="1F7EBA05"/>
    <w:rsid w:val="1FB981AD"/>
    <w:rsid w:val="1FC532B7"/>
    <w:rsid w:val="1FEFBFD6"/>
    <w:rsid w:val="2022A990"/>
    <w:rsid w:val="20422480"/>
    <w:rsid w:val="206CF542"/>
    <w:rsid w:val="2087625C"/>
    <w:rsid w:val="20C899BC"/>
    <w:rsid w:val="20C8AC6B"/>
    <w:rsid w:val="20D854E9"/>
    <w:rsid w:val="20F4B6C7"/>
    <w:rsid w:val="2123D269"/>
    <w:rsid w:val="213118C1"/>
    <w:rsid w:val="2163CFEB"/>
    <w:rsid w:val="21736321"/>
    <w:rsid w:val="21A6AE79"/>
    <w:rsid w:val="21AF7509"/>
    <w:rsid w:val="21CBA0D5"/>
    <w:rsid w:val="21CC5397"/>
    <w:rsid w:val="21D9E745"/>
    <w:rsid w:val="21EAEECF"/>
    <w:rsid w:val="21EC7559"/>
    <w:rsid w:val="220C8204"/>
    <w:rsid w:val="222693B8"/>
    <w:rsid w:val="2284328A"/>
    <w:rsid w:val="2292F7E9"/>
    <w:rsid w:val="229BDD6D"/>
    <w:rsid w:val="22ACEA99"/>
    <w:rsid w:val="22C192C1"/>
    <w:rsid w:val="22C2A0EF"/>
    <w:rsid w:val="22D49EF0"/>
    <w:rsid w:val="22FDE67D"/>
    <w:rsid w:val="2340EB08"/>
    <w:rsid w:val="2391C743"/>
    <w:rsid w:val="23B2B590"/>
    <w:rsid w:val="23BF031E"/>
    <w:rsid w:val="23C58055"/>
    <w:rsid w:val="23DB654C"/>
    <w:rsid w:val="23EC6333"/>
    <w:rsid w:val="24000ECE"/>
    <w:rsid w:val="245EDB48"/>
    <w:rsid w:val="247179CF"/>
    <w:rsid w:val="2480DABA"/>
    <w:rsid w:val="2489833F"/>
    <w:rsid w:val="249B84CD"/>
    <w:rsid w:val="249F19FC"/>
    <w:rsid w:val="24A609E0"/>
    <w:rsid w:val="24B16187"/>
    <w:rsid w:val="24BFEB3D"/>
    <w:rsid w:val="24C26DEA"/>
    <w:rsid w:val="24C927F1"/>
    <w:rsid w:val="2511DCA7"/>
    <w:rsid w:val="252C1674"/>
    <w:rsid w:val="252DBFC7"/>
    <w:rsid w:val="253F1D41"/>
    <w:rsid w:val="259C4AFD"/>
    <w:rsid w:val="260A4579"/>
    <w:rsid w:val="2617E398"/>
    <w:rsid w:val="261C6283"/>
    <w:rsid w:val="263E051A"/>
    <w:rsid w:val="264F5196"/>
    <w:rsid w:val="267116B1"/>
    <w:rsid w:val="2680A134"/>
    <w:rsid w:val="268B2E4E"/>
    <w:rsid w:val="26A6EF51"/>
    <w:rsid w:val="26A6FF74"/>
    <w:rsid w:val="26B833BF"/>
    <w:rsid w:val="26D6C537"/>
    <w:rsid w:val="26EE32E1"/>
    <w:rsid w:val="2707B7FF"/>
    <w:rsid w:val="2745B0D2"/>
    <w:rsid w:val="275178C4"/>
    <w:rsid w:val="2756AFAE"/>
    <w:rsid w:val="2765A50F"/>
    <w:rsid w:val="278912BB"/>
    <w:rsid w:val="27BB2154"/>
    <w:rsid w:val="27D34600"/>
    <w:rsid w:val="27DED4E1"/>
    <w:rsid w:val="27ED01A7"/>
    <w:rsid w:val="27FFBAA2"/>
    <w:rsid w:val="2810F579"/>
    <w:rsid w:val="2818F5FF"/>
    <w:rsid w:val="282111B9"/>
    <w:rsid w:val="2840876E"/>
    <w:rsid w:val="28426468"/>
    <w:rsid w:val="2858D409"/>
    <w:rsid w:val="287E41AF"/>
    <w:rsid w:val="28C394F8"/>
    <w:rsid w:val="28CA8F2E"/>
    <w:rsid w:val="28CAF842"/>
    <w:rsid w:val="291C1654"/>
    <w:rsid w:val="29368613"/>
    <w:rsid w:val="295469A7"/>
    <w:rsid w:val="297DA3A2"/>
    <w:rsid w:val="29C50B2C"/>
    <w:rsid w:val="29D8D92F"/>
    <w:rsid w:val="29E32E0E"/>
    <w:rsid w:val="29F8313D"/>
    <w:rsid w:val="29FC3EE1"/>
    <w:rsid w:val="29FE90D8"/>
    <w:rsid w:val="29FF71C2"/>
    <w:rsid w:val="2A020060"/>
    <w:rsid w:val="2A10669F"/>
    <w:rsid w:val="2A14E87B"/>
    <w:rsid w:val="2A150EF1"/>
    <w:rsid w:val="2A3F9454"/>
    <w:rsid w:val="2A935282"/>
    <w:rsid w:val="2AC397DA"/>
    <w:rsid w:val="2ADFF9E5"/>
    <w:rsid w:val="2B07479D"/>
    <w:rsid w:val="2B099C79"/>
    <w:rsid w:val="2B1980E0"/>
    <w:rsid w:val="2B5388D5"/>
    <w:rsid w:val="2B7A97C4"/>
    <w:rsid w:val="2B86BBFA"/>
    <w:rsid w:val="2BB85148"/>
    <w:rsid w:val="2BBC1D82"/>
    <w:rsid w:val="2BE42397"/>
    <w:rsid w:val="2C1C569F"/>
    <w:rsid w:val="2C748C7E"/>
    <w:rsid w:val="2C805CC4"/>
    <w:rsid w:val="2C969580"/>
    <w:rsid w:val="2CBC25C8"/>
    <w:rsid w:val="2D9381FE"/>
    <w:rsid w:val="2DABBD6C"/>
    <w:rsid w:val="2DD96AFF"/>
    <w:rsid w:val="2E19C6EE"/>
    <w:rsid w:val="2E4B7265"/>
    <w:rsid w:val="2E59462E"/>
    <w:rsid w:val="2EB2ED07"/>
    <w:rsid w:val="2ED758C9"/>
    <w:rsid w:val="2EE01C69"/>
    <w:rsid w:val="2EE41FB9"/>
    <w:rsid w:val="2EE46ED7"/>
    <w:rsid w:val="2EEB55C4"/>
    <w:rsid w:val="2EEF0A5F"/>
    <w:rsid w:val="2F0800B5"/>
    <w:rsid w:val="2F1A00EE"/>
    <w:rsid w:val="2F47139C"/>
    <w:rsid w:val="2F4957F4"/>
    <w:rsid w:val="2F4F8124"/>
    <w:rsid w:val="2F5A7F43"/>
    <w:rsid w:val="2F5AEF05"/>
    <w:rsid w:val="2F648BE0"/>
    <w:rsid w:val="2F69E875"/>
    <w:rsid w:val="2F86579E"/>
    <w:rsid w:val="2F8822AA"/>
    <w:rsid w:val="2F91C129"/>
    <w:rsid w:val="2FC051C1"/>
    <w:rsid w:val="2FF690F4"/>
    <w:rsid w:val="300A8C64"/>
    <w:rsid w:val="301EFC6E"/>
    <w:rsid w:val="3034B95D"/>
    <w:rsid w:val="30466B45"/>
    <w:rsid w:val="30529306"/>
    <w:rsid w:val="30916066"/>
    <w:rsid w:val="30972241"/>
    <w:rsid w:val="3099E4B6"/>
    <w:rsid w:val="30A9BDBE"/>
    <w:rsid w:val="30AA0925"/>
    <w:rsid w:val="30B6DC63"/>
    <w:rsid w:val="30C53125"/>
    <w:rsid w:val="30D36D3F"/>
    <w:rsid w:val="30D6B646"/>
    <w:rsid w:val="30FA614D"/>
    <w:rsid w:val="310A576C"/>
    <w:rsid w:val="313CB673"/>
    <w:rsid w:val="315D78C7"/>
    <w:rsid w:val="3169A476"/>
    <w:rsid w:val="31B06F79"/>
    <w:rsid w:val="31B3D6C2"/>
    <w:rsid w:val="31D2F50E"/>
    <w:rsid w:val="31E23BA6"/>
    <w:rsid w:val="31E477B3"/>
    <w:rsid w:val="31EC0A70"/>
    <w:rsid w:val="31F81247"/>
    <w:rsid w:val="324FF6D2"/>
    <w:rsid w:val="32513B24"/>
    <w:rsid w:val="325DA50B"/>
    <w:rsid w:val="32706291"/>
    <w:rsid w:val="32833551"/>
    <w:rsid w:val="32AD49AE"/>
    <w:rsid w:val="32B357BF"/>
    <w:rsid w:val="33158412"/>
    <w:rsid w:val="331AF0A3"/>
    <w:rsid w:val="335F3232"/>
    <w:rsid w:val="33700CCD"/>
    <w:rsid w:val="337C4CE0"/>
    <w:rsid w:val="337DD0BB"/>
    <w:rsid w:val="33813F1C"/>
    <w:rsid w:val="33A4E09B"/>
    <w:rsid w:val="33ACFEDB"/>
    <w:rsid w:val="33B58DEA"/>
    <w:rsid w:val="33E50AFC"/>
    <w:rsid w:val="34115699"/>
    <w:rsid w:val="3486A77F"/>
    <w:rsid w:val="34C5154D"/>
    <w:rsid w:val="350D2805"/>
    <w:rsid w:val="3513627F"/>
    <w:rsid w:val="354F382C"/>
    <w:rsid w:val="35572D1F"/>
    <w:rsid w:val="35750708"/>
    <w:rsid w:val="3586D4DC"/>
    <w:rsid w:val="35AA3AD5"/>
    <w:rsid w:val="35BEC1C8"/>
    <w:rsid w:val="35CA1317"/>
    <w:rsid w:val="35CF79EA"/>
    <w:rsid w:val="35D4C998"/>
    <w:rsid w:val="35E72ABD"/>
    <w:rsid w:val="35E8A9FB"/>
    <w:rsid w:val="363DCB55"/>
    <w:rsid w:val="3644CB89"/>
    <w:rsid w:val="364BE3B4"/>
    <w:rsid w:val="36733A77"/>
    <w:rsid w:val="36801FBD"/>
    <w:rsid w:val="36A42CA3"/>
    <w:rsid w:val="36D5B933"/>
    <w:rsid w:val="36EB2E4E"/>
    <w:rsid w:val="378B5B6E"/>
    <w:rsid w:val="3797BD35"/>
    <w:rsid w:val="379F1A1C"/>
    <w:rsid w:val="37E76240"/>
    <w:rsid w:val="37F3289B"/>
    <w:rsid w:val="381046BE"/>
    <w:rsid w:val="382A0E53"/>
    <w:rsid w:val="38416084"/>
    <w:rsid w:val="3841E960"/>
    <w:rsid w:val="385B74BD"/>
    <w:rsid w:val="3883FC34"/>
    <w:rsid w:val="388DAC73"/>
    <w:rsid w:val="389052F8"/>
    <w:rsid w:val="38A3D86E"/>
    <w:rsid w:val="38AB3CC1"/>
    <w:rsid w:val="38C17AC3"/>
    <w:rsid w:val="38EBE366"/>
    <w:rsid w:val="38F2007B"/>
    <w:rsid w:val="38F5D7F2"/>
    <w:rsid w:val="3901B3D9"/>
    <w:rsid w:val="390E7D2D"/>
    <w:rsid w:val="3912DA7A"/>
    <w:rsid w:val="3919D28E"/>
    <w:rsid w:val="3939E729"/>
    <w:rsid w:val="39418A79"/>
    <w:rsid w:val="397013A3"/>
    <w:rsid w:val="399DB7CE"/>
    <w:rsid w:val="39B3B8BD"/>
    <w:rsid w:val="39D49B11"/>
    <w:rsid w:val="39F6D792"/>
    <w:rsid w:val="3A04FD2D"/>
    <w:rsid w:val="3A0C45D4"/>
    <w:rsid w:val="3A142F4F"/>
    <w:rsid w:val="3A5B5F7F"/>
    <w:rsid w:val="3A6FC244"/>
    <w:rsid w:val="3A8A9CAB"/>
    <w:rsid w:val="3A9D843A"/>
    <w:rsid w:val="3AA5AEC6"/>
    <w:rsid w:val="3AA90F87"/>
    <w:rsid w:val="3ABF10C7"/>
    <w:rsid w:val="3AD0A2C3"/>
    <w:rsid w:val="3B013B20"/>
    <w:rsid w:val="3B7328F2"/>
    <w:rsid w:val="3BCBA58C"/>
    <w:rsid w:val="3BCC4D64"/>
    <w:rsid w:val="3BD8EFA0"/>
    <w:rsid w:val="3C401B25"/>
    <w:rsid w:val="3C5D1B4E"/>
    <w:rsid w:val="3C6A39DA"/>
    <w:rsid w:val="3C9485A9"/>
    <w:rsid w:val="3CA5111E"/>
    <w:rsid w:val="3CB5A4C1"/>
    <w:rsid w:val="3CBDF5D4"/>
    <w:rsid w:val="3CCE727C"/>
    <w:rsid w:val="3CE2D470"/>
    <w:rsid w:val="3D04D465"/>
    <w:rsid w:val="3D4852F3"/>
    <w:rsid w:val="3D65B1FF"/>
    <w:rsid w:val="3D857C57"/>
    <w:rsid w:val="3DA0EB98"/>
    <w:rsid w:val="3DB6D8A7"/>
    <w:rsid w:val="3DC18260"/>
    <w:rsid w:val="3DCEC680"/>
    <w:rsid w:val="3DD524FC"/>
    <w:rsid w:val="3DF36BB0"/>
    <w:rsid w:val="3E22FCF0"/>
    <w:rsid w:val="3E398A79"/>
    <w:rsid w:val="3E3CF481"/>
    <w:rsid w:val="3E426BB1"/>
    <w:rsid w:val="3E795D22"/>
    <w:rsid w:val="3E7F5121"/>
    <w:rsid w:val="3E8A7A21"/>
    <w:rsid w:val="3EA3329A"/>
    <w:rsid w:val="3ED6A4AD"/>
    <w:rsid w:val="3EF98933"/>
    <w:rsid w:val="3EFE1740"/>
    <w:rsid w:val="3F02F5C9"/>
    <w:rsid w:val="3F35C8AD"/>
    <w:rsid w:val="3F3FED25"/>
    <w:rsid w:val="3F524970"/>
    <w:rsid w:val="3F599A82"/>
    <w:rsid w:val="3F7B5C55"/>
    <w:rsid w:val="3F9F0C8F"/>
    <w:rsid w:val="3FAD1388"/>
    <w:rsid w:val="3FB9FACF"/>
    <w:rsid w:val="3FBCCF66"/>
    <w:rsid w:val="3FC963E2"/>
    <w:rsid w:val="3FCCD4EB"/>
    <w:rsid w:val="3FCEF8C1"/>
    <w:rsid w:val="3FD6AA07"/>
    <w:rsid w:val="3FD6D73E"/>
    <w:rsid w:val="3FF8FCEF"/>
    <w:rsid w:val="400962E5"/>
    <w:rsid w:val="4012ED5F"/>
    <w:rsid w:val="406D7C49"/>
    <w:rsid w:val="40748198"/>
    <w:rsid w:val="4084FC1D"/>
    <w:rsid w:val="40B737BC"/>
    <w:rsid w:val="40B8F837"/>
    <w:rsid w:val="40C452D4"/>
    <w:rsid w:val="40FC98F8"/>
    <w:rsid w:val="4116BD34"/>
    <w:rsid w:val="411C6D7C"/>
    <w:rsid w:val="413D50C3"/>
    <w:rsid w:val="413F21E7"/>
    <w:rsid w:val="41464608"/>
    <w:rsid w:val="4149A4AB"/>
    <w:rsid w:val="4151C653"/>
    <w:rsid w:val="4166E82C"/>
    <w:rsid w:val="418BD102"/>
    <w:rsid w:val="425E23B0"/>
    <w:rsid w:val="426AA872"/>
    <w:rsid w:val="426F3CC6"/>
    <w:rsid w:val="4270306C"/>
    <w:rsid w:val="4270BB4B"/>
    <w:rsid w:val="4278CA83"/>
    <w:rsid w:val="4282DE2F"/>
    <w:rsid w:val="429F1C1C"/>
    <w:rsid w:val="42CC81A8"/>
    <w:rsid w:val="42D303EB"/>
    <w:rsid w:val="42FFAD1E"/>
    <w:rsid w:val="42FFE69C"/>
    <w:rsid w:val="430E9BBD"/>
    <w:rsid w:val="4333079E"/>
    <w:rsid w:val="43398E47"/>
    <w:rsid w:val="4350D7C5"/>
    <w:rsid w:val="4365AEBC"/>
    <w:rsid w:val="43802A36"/>
    <w:rsid w:val="438F9033"/>
    <w:rsid w:val="439C8AE8"/>
    <w:rsid w:val="43AD5F59"/>
    <w:rsid w:val="43AEE957"/>
    <w:rsid w:val="4407F0FE"/>
    <w:rsid w:val="441BCE3C"/>
    <w:rsid w:val="44210499"/>
    <w:rsid w:val="446550D0"/>
    <w:rsid w:val="4477EEAF"/>
    <w:rsid w:val="44925AE5"/>
    <w:rsid w:val="44A6805E"/>
    <w:rsid w:val="44AD0EC0"/>
    <w:rsid w:val="44CF23CD"/>
    <w:rsid w:val="44D07202"/>
    <w:rsid w:val="44DEFF92"/>
    <w:rsid w:val="44EDDBAE"/>
    <w:rsid w:val="44F8C849"/>
    <w:rsid w:val="44FC2CE0"/>
    <w:rsid w:val="450E4154"/>
    <w:rsid w:val="450FB226"/>
    <w:rsid w:val="456C6F8A"/>
    <w:rsid w:val="45832F1D"/>
    <w:rsid w:val="45BD987F"/>
    <w:rsid w:val="45C6D2C9"/>
    <w:rsid w:val="45DDA74A"/>
    <w:rsid w:val="45E9C786"/>
    <w:rsid w:val="45F3BE52"/>
    <w:rsid w:val="46133911"/>
    <w:rsid w:val="461459A2"/>
    <w:rsid w:val="4631AECA"/>
    <w:rsid w:val="466C4263"/>
    <w:rsid w:val="46823E34"/>
    <w:rsid w:val="46923F30"/>
    <w:rsid w:val="46C182BB"/>
    <w:rsid w:val="46C4444C"/>
    <w:rsid w:val="46D3A4E4"/>
    <w:rsid w:val="4706DE18"/>
    <w:rsid w:val="47254FB6"/>
    <w:rsid w:val="473830D4"/>
    <w:rsid w:val="47483756"/>
    <w:rsid w:val="47A5FA9E"/>
    <w:rsid w:val="47B854B9"/>
    <w:rsid w:val="47B99E5E"/>
    <w:rsid w:val="47C59E35"/>
    <w:rsid w:val="47D09E08"/>
    <w:rsid w:val="47E7F13C"/>
    <w:rsid w:val="47ED2FAF"/>
    <w:rsid w:val="47F86189"/>
    <w:rsid w:val="48257935"/>
    <w:rsid w:val="48419E76"/>
    <w:rsid w:val="4853168A"/>
    <w:rsid w:val="485D531C"/>
    <w:rsid w:val="485FA79D"/>
    <w:rsid w:val="485FD761"/>
    <w:rsid w:val="486A7EC7"/>
    <w:rsid w:val="486DD4D6"/>
    <w:rsid w:val="487AAFE4"/>
    <w:rsid w:val="48825205"/>
    <w:rsid w:val="48953632"/>
    <w:rsid w:val="489559D8"/>
    <w:rsid w:val="48A15B3E"/>
    <w:rsid w:val="48ACDF31"/>
    <w:rsid w:val="48B27613"/>
    <w:rsid w:val="48B329A7"/>
    <w:rsid w:val="48BAEE84"/>
    <w:rsid w:val="48C13DF9"/>
    <w:rsid w:val="48C78F92"/>
    <w:rsid w:val="48F2B24D"/>
    <w:rsid w:val="49ABEE87"/>
    <w:rsid w:val="49E1E8C8"/>
    <w:rsid w:val="49EE6671"/>
    <w:rsid w:val="4A0BB720"/>
    <w:rsid w:val="4A2E066E"/>
    <w:rsid w:val="4A5A5D40"/>
    <w:rsid w:val="4AA26D2D"/>
    <w:rsid w:val="4AAD8294"/>
    <w:rsid w:val="4AD87293"/>
    <w:rsid w:val="4ADC1AEE"/>
    <w:rsid w:val="4B21DDCF"/>
    <w:rsid w:val="4B547211"/>
    <w:rsid w:val="4B7EAC22"/>
    <w:rsid w:val="4B8D874C"/>
    <w:rsid w:val="4B966FFF"/>
    <w:rsid w:val="4B97C5B9"/>
    <w:rsid w:val="4BD43338"/>
    <w:rsid w:val="4BE2C4EA"/>
    <w:rsid w:val="4BFF6E95"/>
    <w:rsid w:val="4C117979"/>
    <w:rsid w:val="4C132E6E"/>
    <w:rsid w:val="4C312A85"/>
    <w:rsid w:val="4C31C814"/>
    <w:rsid w:val="4C37FCB5"/>
    <w:rsid w:val="4C45F571"/>
    <w:rsid w:val="4C65AC02"/>
    <w:rsid w:val="4C839B26"/>
    <w:rsid w:val="4C9F05C8"/>
    <w:rsid w:val="4CB53A34"/>
    <w:rsid w:val="4CFB62EA"/>
    <w:rsid w:val="4D038422"/>
    <w:rsid w:val="4D380265"/>
    <w:rsid w:val="4D4B4874"/>
    <w:rsid w:val="4D4B6CA6"/>
    <w:rsid w:val="4D5F58C5"/>
    <w:rsid w:val="4D5FC06D"/>
    <w:rsid w:val="4D6442EE"/>
    <w:rsid w:val="4D7E3C95"/>
    <w:rsid w:val="4D90E9CE"/>
    <w:rsid w:val="4D91F324"/>
    <w:rsid w:val="4D9BA021"/>
    <w:rsid w:val="4D9DFB10"/>
    <w:rsid w:val="4DA4C930"/>
    <w:rsid w:val="4DA7085F"/>
    <w:rsid w:val="4DC948F5"/>
    <w:rsid w:val="4DDA0DEF"/>
    <w:rsid w:val="4E2BBE3C"/>
    <w:rsid w:val="4E477971"/>
    <w:rsid w:val="4E6F863B"/>
    <w:rsid w:val="4E97612B"/>
    <w:rsid w:val="4EAA00CD"/>
    <w:rsid w:val="4EC04601"/>
    <w:rsid w:val="4ED9D34B"/>
    <w:rsid w:val="4EF77465"/>
    <w:rsid w:val="4F0061C2"/>
    <w:rsid w:val="4F0E3358"/>
    <w:rsid w:val="4F109CC2"/>
    <w:rsid w:val="4F1C20B5"/>
    <w:rsid w:val="4F2DF4B4"/>
    <w:rsid w:val="4F4E55D0"/>
    <w:rsid w:val="4F505AB8"/>
    <w:rsid w:val="4F5CB5F3"/>
    <w:rsid w:val="4F66D746"/>
    <w:rsid w:val="4FB36B9E"/>
    <w:rsid w:val="4FCC4A80"/>
    <w:rsid w:val="4FD3B066"/>
    <w:rsid w:val="50108575"/>
    <w:rsid w:val="5015A255"/>
    <w:rsid w:val="502AF485"/>
    <w:rsid w:val="5061B3BD"/>
    <w:rsid w:val="509344C6"/>
    <w:rsid w:val="50A497DB"/>
    <w:rsid w:val="50A5F350"/>
    <w:rsid w:val="50B0AADF"/>
    <w:rsid w:val="50B5B6BB"/>
    <w:rsid w:val="50D4311C"/>
    <w:rsid w:val="50DBE04E"/>
    <w:rsid w:val="5102944A"/>
    <w:rsid w:val="511F1835"/>
    <w:rsid w:val="5136ECAC"/>
    <w:rsid w:val="5146F47B"/>
    <w:rsid w:val="514C0549"/>
    <w:rsid w:val="516FEB8E"/>
    <w:rsid w:val="5177FD67"/>
    <w:rsid w:val="51BAB76C"/>
    <w:rsid w:val="51C4ED81"/>
    <w:rsid w:val="51EAED46"/>
    <w:rsid w:val="5223509E"/>
    <w:rsid w:val="522D2D3B"/>
    <w:rsid w:val="523ED70B"/>
    <w:rsid w:val="524607B7"/>
    <w:rsid w:val="526F1144"/>
    <w:rsid w:val="52707008"/>
    <w:rsid w:val="527E6119"/>
    <w:rsid w:val="529D1787"/>
    <w:rsid w:val="529EFA39"/>
    <w:rsid w:val="52A53D37"/>
    <w:rsid w:val="52B43843"/>
    <w:rsid w:val="52CFE3EE"/>
    <w:rsid w:val="52F755A2"/>
    <w:rsid w:val="52F909CC"/>
    <w:rsid w:val="53032239"/>
    <w:rsid w:val="5335F186"/>
    <w:rsid w:val="53791982"/>
    <w:rsid w:val="538B8F80"/>
    <w:rsid w:val="539EC306"/>
    <w:rsid w:val="53AF8287"/>
    <w:rsid w:val="53B571EC"/>
    <w:rsid w:val="53B8158D"/>
    <w:rsid w:val="53C3C24B"/>
    <w:rsid w:val="53D78474"/>
    <w:rsid w:val="54016B7B"/>
    <w:rsid w:val="5414A0A0"/>
    <w:rsid w:val="5443BD46"/>
    <w:rsid w:val="544FB4EB"/>
    <w:rsid w:val="5452AAA5"/>
    <w:rsid w:val="5490BF33"/>
    <w:rsid w:val="549E3D00"/>
    <w:rsid w:val="54B6DE36"/>
    <w:rsid w:val="54B897F7"/>
    <w:rsid w:val="54C39414"/>
    <w:rsid w:val="54E3F698"/>
    <w:rsid w:val="5500B12C"/>
    <w:rsid w:val="551D4D19"/>
    <w:rsid w:val="552368FF"/>
    <w:rsid w:val="5553BBC4"/>
    <w:rsid w:val="555F92AC"/>
    <w:rsid w:val="558836D2"/>
    <w:rsid w:val="55ACB11A"/>
    <w:rsid w:val="55C73D4B"/>
    <w:rsid w:val="55FA69EB"/>
    <w:rsid w:val="55FF8AAA"/>
    <w:rsid w:val="5628E7D3"/>
    <w:rsid w:val="565E0F49"/>
    <w:rsid w:val="566C514A"/>
    <w:rsid w:val="56925160"/>
    <w:rsid w:val="569724B8"/>
    <w:rsid w:val="56A1786B"/>
    <w:rsid w:val="56A9DA84"/>
    <w:rsid w:val="56C84BAD"/>
    <w:rsid w:val="56D407C2"/>
    <w:rsid w:val="56E0AEF8"/>
    <w:rsid w:val="56EF8C25"/>
    <w:rsid w:val="56F70FA2"/>
    <w:rsid w:val="573CCD96"/>
    <w:rsid w:val="57758E6F"/>
    <w:rsid w:val="577A507E"/>
    <w:rsid w:val="5782FA25"/>
    <w:rsid w:val="5788DEA8"/>
    <w:rsid w:val="578A485D"/>
    <w:rsid w:val="57A88BF3"/>
    <w:rsid w:val="57C6E720"/>
    <w:rsid w:val="57CE81E6"/>
    <w:rsid w:val="57D0F76F"/>
    <w:rsid w:val="57F80962"/>
    <w:rsid w:val="58003019"/>
    <w:rsid w:val="58166881"/>
    <w:rsid w:val="584E01CD"/>
    <w:rsid w:val="5852766A"/>
    <w:rsid w:val="5858E1B0"/>
    <w:rsid w:val="58759279"/>
    <w:rsid w:val="588430E4"/>
    <w:rsid w:val="5890FC15"/>
    <w:rsid w:val="58A9DA9E"/>
    <w:rsid w:val="58AE7DE7"/>
    <w:rsid w:val="58D9B9E4"/>
    <w:rsid w:val="58E21EAA"/>
    <w:rsid w:val="58E48305"/>
    <w:rsid w:val="590852FE"/>
    <w:rsid w:val="590C9E61"/>
    <w:rsid w:val="5923A032"/>
    <w:rsid w:val="5946AC3D"/>
    <w:rsid w:val="596447EE"/>
    <w:rsid w:val="5979D54A"/>
    <w:rsid w:val="597C529A"/>
    <w:rsid w:val="597C784B"/>
    <w:rsid w:val="598FB840"/>
    <w:rsid w:val="59D215BB"/>
    <w:rsid w:val="59DF27EB"/>
    <w:rsid w:val="59E88B67"/>
    <w:rsid w:val="59F8F0C5"/>
    <w:rsid w:val="5A017CB1"/>
    <w:rsid w:val="5A183EF1"/>
    <w:rsid w:val="5A4B5B74"/>
    <w:rsid w:val="5A630556"/>
    <w:rsid w:val="5A68BF7F"/>
    <w:rsid w:val="5A6FB716"/>
    <w:rsid w:val="5A80319A"/>
    <w:rsid w:val="5A8210AF"/>
    <w:rsid w:val="5AEFD752"/>
    <w:rsid w:val="5AFD8DAD"/>
    <w:rsid w:val="5B0D5F3D"/>
    <w:rsid w:val="5B1447D6"/>
    <w:rsid w:val="5B38AFDC"/>
    <w:rsid w:val="5B3923BA"/>
    <w:rsid w:val="5B56877E"/>
    <w:rsid w:val="5B5A78F5"/>
    <w:rsid w:val="5B69C5C2"/>
    <w:rsid w:val="5B6A95DB"/>
    <w:rsid w:val="5B8E3561"/>
    <w:rsid w:val="5BAB846A"/>
    <w:rsid w:val="5BF42932"/>
    <w:rsid w:val="5BFEB9B8"/>
    <w:rsid w:val="5C1294FB"/>
    <w:rsid w:val="5C2680A2"/>
    <w:rsid w:val="5C27FE73"/>
    <w:rsid w:val="5C3B4EA0"/>
    <w:rsid w:val="5C5EF6F3"/>
    <w:rsid w:val="5C6F9E86"/>
    <w:rsid w:val="5C7B2FB2"/>
    <w:rsid w:val="5C9DF77B"/>
    <w:rsid w:val="5CA71F46"/>
    <w:rsid w:val="5CAD8E22"/>
    <w:rsid w:val="5CB01515"/>
    <w:rsid w:val="5CEE9757"/>
    <w:rsid w:val="5D42DFF8"/>
    <w:rsid w:val="5D5E972B"/>
    <w:rsid w:val="5D7A205A"/>
    <w:rsid w:val="5D9CCA19"/>
    <w:rsid w:val="5DDA00B6"/>
    <w:rsid w:val="5DDEF6E2"/>
    <w:rsid w:val="5DE30852"/>
    <w:rsid w:val="5DF5E05A"/>
    <w:rsid w:val="5E13F86C"/>
    <w:rsid w:val="5E40CF4B"/>
    <w:rsid w:val="5E563265"/>
    <w:rsid w:val="5E5A728F"/>
    <w:rsid w:val="5E921A49"/>
    <w:rsid w:val="5EA15194"/>
    <w:rsid w:val="5ED75E25"/>
    <w:rsid w:val="5EDCCA12"/>
    <w:rsid w:val="5EF35838"/>
    <w:rsid w:val="5F15F0BB"/>
    <w:rsid w:val="5F31F474"/>
    <w:rsid w:val="5F3C30A2"/>
    <w:rsid w:val="5F3C5975"/>
    <w:rsid w:val="5F53BB6C"/>
    <w:rsid w:val="5F5E6584"/>
    <w:rsid w:val="5F749F84"/>
    <w:rsid w:val="5F785F7E"/>
    <w:rsid w:val="5F7D8748"/>
    <w:rsid w:val="5F889D34"/>
    <w:rsid w:val="5F94529A"/>
    <w:rsid w:val="5FB7CADB"/>
    <w:rsid w:val="600CDF15"/>
    <w:rsid w:val="6013EADC"/>
    <w:rsid w:val="60282EE2"/>
    <w:rsid w:val="6045BE4F"/>
    <w:rsid w:val="605A3014"/>
    <w:rsid w:val="605F7733"/>
    <w:rsid w:val="6077C12F"/>
    <w:rsid w:val="60989063"/>
    <w:rsid w:val="60A386E8"/>
    <w:rsid w:val="60AB4B18"/>
    <w:rsid w:val="60AF333F"/>
    <w:rsid w:val="60CC0145"/>
    <w:rsid w:val="60E60D52"/>
    <w:rsid w:val="60F3CE49"/>
    <w:rsid w:val="611CBCE1"/>
    <w:rsid w:val="611F24EE"/>
    <w:rsid w:val="612797AB"/>
    <w:rsid w:val="61449B47"/>
    <w:rsid w:val="61582FD8"/>
    <w:rsid w:val="616D491C"/>
    <w:rsid w:val="617F8216"/>
    <w:rsid w:val="61819EB0"/>
    <w:rsid w:val="61855981"/>
    <w:rsid w:val="618783AC"/>
    <w:rsid w:val="61A160C4"/>
    <w:rsid w:val="61B79548"/>
    <w:rsid w:val="61CC9628"/>
    <w:rsid w:val="61D8A441"/>
    <w:rsid w:val="6211FAA8"/>
    <w:rsid w:val="623FA605"/>
    <w:rsid w:val="629328B3"/>
    <w:rsid w:val="62AEE893"/>
    <w:rsid w:val="62B79583"/>
    <w:rsid w:val="62C98840"/>
    <w:rsid w:val="62DFC049"/>
    <w:rsid w:val="630B773C"/>
    <w:rsid w:val="6310EDFA"/>
    <w:rsid w:val="631CF4FB"/>
    <w:rsid w:val="631DBDD3"/>
    <w:rsid w:val="63276D12"/>
    <w:rsid w:val="632B577A"/>
    <w:rsid w:val="635FCFA4"/>
    <w:rsid w:val="6376B4F2"/>
    <w:rsid w:val="63876481"/>
    <w:rsid w:val="6391C7F8"/>
    <w:rsid w:val="63A2A156"/>
    <w:rsid w:val="63CEAB0E"/>
    <w:rsid w:val="63D1C392"/>
    <w:rsid w:val="63F67968"/>
    <w:rsid w:val="63FAB75C"/>
    <w:rsid w:val="64261233"/>
    <w:rsid w:val="6451D62D"/>
    <w:rsid w:val="645A85AD"/>
    <w:rsid w:val="645D7BC2"/>
    <w:rsid w:val="64795985"/>
    <w:rsid w:val="64D6E0A3"/>
    <w:rsid w:val="64E05038"/>
    <w:rsid w:val="64E9EC83"/>
    <w:rsid w:val="64EAF20E"/>
    <w:rsid w:val="64F4FAEE"/>
    <w:rsid w:val="652851F2"/>
    <w:rsid w:val="654581E6"/>
    <w:rsid w:val="655B89E8"/>
    <w:rsid w:val="6580A642"/>
    <w:rsid w:val="65A5AFAF"/>
    <w:rsid w:val="65D05E90"/>
    <w:rsid w:val="661D223F"/>
    <w:rsid w:val="664CF432"/>
    <w:rsid w:val="66577449"/>
    <w:rsid w:val="665BC8FF"/>
    <w:rsid w:val="6662F83C"/>
    <w:rsid w:val="66709CA6"/>
    <w:rsid w:val="66765173"/>
    <w:rsid w:val="66850E3A"/>
    <w:rsid w:val="668E7A39"/>
    <w:rsid w:val="66BA874D"/>
    <w:rsid w:val="66D01E79"/>
    <w:rsid w:val="6702A1CC"/>
    <w:rsid w:val="671B9D56"/>
    <w:rsid w:val="671C76FA"/>
    <w:rsid w:val="6723F09E"/>
    <w:rsid w:val="6727DAE2"/>
    <w:rsid w:val="673C8D6F"/>
    <w:rsid w:val="674A7BC7"/>
    <w:rsid w:val="677937AE"/>
    <w:rsid w:val="677AEC30"/>
    <w:rsid w:val="678976EF"/>
    <w:rsid w:val="67899A52"/>
    <w:rsid w:val="67E8C3F0"/>
    <w:rsid w:val="680D1F4D"/>
    <w:rsid w:val="68122CDA"/>
    <w:rsid w:val="681B8127"/>
    <w:rsid w:val="682E1FC6"/>
    <w:rsid w:val="685097DA"/>
    <w:rsid w:val="68550C58"/>
    <w:rsid w:val="6855B8F1"/>
    <w:rsid w:val="68593B33"/>
    <w:rsid w:val="68BEEFAD"/>
    <w:rsid w:val="68C35EE2"/>
    <w:rsid w:val="68CF5EB0"/>
    <w:rsid w:val="68E0B63D"/>
    <w:rsid w:val="68E942E0"/>
    <w:rsid w:val="68F54E18"/>
    <w:rsid w:val="691CB35D"/>
    <w:rsid w:val="69382715"/>
    <w:rsid w:val="6955ADA5"/>
    <w:rsid w:val="6976FC15"/>
    <w:rsid w:val="697D4DC3"/>
    <w:rsid w:val="697F835B"/>
    <w:rsid w:val="69879FBF"/>
    <w:rsid w:val="698CA4DE"/>
    <w:rsid w:val="69AEC14D"/>
    <w:rsid w:val="69B1E8C7"/>
    <w:rsid w:val="69BCBBCB"/>
    <w:rsid w:val="69CBEAA8"/>
    <w:rsid w:val="69F3A7C0"/>
    <w:rsid w:val="69F50E51"/>
    <w:rsid w:val="6A0533E3"/>
    <w:rsid w:val="6A242854"/>
    <w:rsid w:val="6A2701C8"/>
    <w:rsid w:val="6A4B43D5"/>
    <w:rsid w:val="6A4E9337"/>
    <w:rsid w:val="6A8346D1"/>
    <w:rsid w:val="6AC4A386"/>
    <w:rsid w:val="6AC80E9F"/>
    <w:rsid w:val="6AD75649"/>
    <w:rsid w:val="6AF84D65"/>
    <w:rsid w:val="6B086B45"/>
    <w:rsid w:val="6B09E894"/>
    <w:rsid w:val="6B50DCB4"/>
    <w:rsid w:val="6B62ADD0"/>
    <w:rsid w:val="6B6A8D49"/>
    <w:rsid w:val="6B8C1CC9"/>
    <w:rsid w:val="6BABC113"/>
    <w:rsid w:val="6BE37F4A"/>
    <w:rsid w:val="6BF68E12"/>
    <w:rsid w:val="6BFDBA5D"/>
    <w:rsid w:val="6C2004AA"/>
    <w:rsid w:val="6C2D0CCE"/>
    <w:rsid w:val="6C43BA11"/>
    <w:rsid w:val="6C956DE5"/>
    <w:rsid w:val="6C98D802"/>
    <w:rsid w:val="6CECCCEC"/>
    <w:rsid w:val="6D06B1EA"/>
    <w:rsid w:val="6D16F561"/>
    <w:rsid w:val="6D3A5443"/>
    <w:rsid w:val="6D3CB3B5"/>
    <w:rsid w:val="6D4E4F1D"/>
    <w:rsid w:val="6D65F578"/>
    <w:rsid w:val="6D73F6A8"/>
    <w:rsid w:val="6D8BF3A7"/>
    <w:rsid w:val="6DC6179A"/>
    <w:rsid w:val="6DE44AB4"/>
    <w:rsid w:val="6DEA3BBA"/>
    <w:rsid w:val="6DF6DE5A"/>
    <w:rsid w:val="6E10AF5A"/>
    <w:rsid w:val="6E1E5818"/>
    <w:rsid w:val="6E1F6680"/>
    <w:rsid w:val="6E34E7FC"/>
    <w:rsid w:val="6E6C8C22"/>
    <w:rsid w:val="6E948526"/>
    <w:rsid w:val="6E995C88"/>
    <w:rsid w:val="6EA08733"/>
    <w:rsid w:val="6EB84B6E"/>
    <w:rsid w:val="6EC8734C"/>
    <w:rsid w:val="6EF9E8A4"/>
    <w:rsid w:val="6F33F811"/>
    <w:rsid w:val="6F39CF1D"/>
    <w:rsid w:val="6F3AEE7A"/>
    <w:rsid w:val="6F4EB6DF"/>
    <w:rsid w:val="6F793367"/>
    <w:rsid w:val="6F8431C4"/>
    <w:rsid w:val="6F9A6DAD"/>
    <w:rsid w:val="6FA48E8E"/>
    <w:rsid w:val="6FC6D319"/>
    <w:rsid w:val="6FE6FAA0"/>
    <w:rsid w:val="6FE822E7"/>
    <w:rsid w:val="701A6524"/>
    <w:rsid w:val="701EDB10"/>
    <w:rsid w:val="702D53CC"/>
    <w:rsid w:val="7031B119"/>
    <w:rsid w:val="7042EFF1"/>
    <w:rsid w:val="707032CD"/>
    <w:rsid w:val="708DF2AA"/>
    <w:rsid w:val="710EDE53"/>
    <w:rsid w:val="7127A221"/>
    <w:rsid w:val="71317633"/>
    <w:rsid w:val="714683E8"/>
    <w:rsid w:val="7181BE83"/>
    <w:rsid w:val="71B5E105"/>
    <w:rsid w:val="71EAEE8F"/>
    <w:rsid w:val="72053CEA"/>
    <w:rsid w:val="721BC596"/>
    <w:rsid w:val="721D78F5"/>
    <w:rsid w:val="728432B7"/>
    <w:rsid w:val="72A71240"/>
    <w:rsid w:val="72AFBBB5"/>
    <w:rsid w:val="72ED994C"/>
    <w:rsid w:val="7322FD2C"/>
    <w:rsid w:val="7339AC12"/>
    <w:rsid w:val="733AB966"/>
    <w:rsid w:val="73553D83"/>
    <w:rsid w:val="735C21B8"/>
    <w:rsid w:val="735DE86C"/>
    <w:rsid w:val="737AF283"/>
    <w:rsid w:val="73D568D2"/>
    <w:rsid w:val="73F269DA"/>
    <w:rsid w:val="73F7F765"/>
    <w:rsid w:val="73F8A0CF"/>
    <w:rsid w:val="743F247E"/>
    <w:rsid w:val="74BA7B74"/>
    <w:rsid w:val="74BF2C5A"/>
    <w:rsid w:val="74C516EA"/>
    <w:rsid w:val="74D68548"/>
    <w:rsid w:val="74DD4BA5"/>
    <w:rsid w:val="74F67038"/>
    <w:rsid w:val="7517608B"/>
    <w:rsid w:val="75408C5F"/>
    <w:rsid w:val="7543BA7A"/>
    <w:rsid w:val="755328F7"/>
    <w:rsid w:val="756368F4"/>
    <w:rsid w:val="75743124"/>
    <w:rsid w:val="75820BF9"/>
    <w:rsid w:val="75997F5D"/>
    <w:rsid w:val="75D47657"/>
    <w:rsid w:val="764378D6"/>
    <w:rsid w:val="76563D38"/>
    <w:rsid w:val="768A73FB"/>
    <w:rsid w:val="76AA0CA8"/>
    <w:rsid w:val="76C5638C"/>
    <w:rsid w:val="76E4EE7E"/>
    <w:rsid w:val="76EE8204"/>
    <w:rsid w:val="770CF784"/>
    <w:rsid w:val="772F2C1B"/>
    <w:rsid w:val="7761F042"/>
    <w:rsid w:val="776D6BD4"/>
    <w:rsid w:val="779E20BA"/>
    <w:rsid w:val="77B8C2DE"/>
    <w:rsid w:val="77C0A0CE"/>
    <w:rsid w:val="77CE1267"/>
    <w:rsid w:val="77D47482"/>
    <w:rsid w:val="77DFC4F1"/>
    <w:rsid w:val="77E31812"/>
    <w:rsid w:val="77F8506F"/>
    <w:rsid w:val="781155FA"/>
    <w:rsid w:val="784D51E2"/>
    <w:rsid w:val="78574FF0"/>
    <w:rsid w:val="7871A15C"/>
    <w:rsid w:val="78769788"/>
    <w:rsid w:val="789BD072"/>
    <w:rsid w:val="78B9D921"/>
    <w:rsid w:val="78C861B6"/>
    <w:rsid w:val="78DB2A8F"/>
    <w:rsid w:val="78FF8EEC"/>
    <w:rsid w:val="7909A2FC"/>
    <w:rsid w:val="79769D4B"/>
    <w:rsid w:val="79816A2E"/>
    <w:rsid w:val="79818FF2"/>
    <w:rsid w:val="799EBF02"/>
    <w:rsid w:val="79C92DFE"/>
    <w:rsid w:val="79D3FA1B"/>
    <w:rsid w:val="79E4FD4E"/>
    <w:rsid w:val="7A1F2722"/>
    <w:rsid w:val="7A29FB04"/>
    <w:rsid w:val="7A4FB615"/>
    <w:rsid w:val="7A837AB8"/>
    <w:rsid w:val="7A86EE89"/>
    <w:rsid w:val="7AA046ED"/>
    <w:rsid w:val="7AADBF11"/>
    <w:rsid w:val="7ABD0FDE"/>
    <w:rsid w:val="7ACF39FA"/>
    <w:rsid w:val="7AE40E83"/>
    <w:rsid w:val="7B11B126"/>
    <w:rsid w:val="7B6FB9CD"/>
    <w:rsid w:val="7B708AB8"/>
    <w:rsid w:val="7B81A689"/>
    <w:rsid w:val="7BA78B6F"/>
    <w:rsid w:val="7BBDB9EF"/>
    <w:rsid w:val="7BC18049"/>
    <w:rsid w:val="7BD4AFBD"/>
    <w:rsid w:val="7BED3824"/>
    <w:rsid w:val="7BF33603"/>
    <w:rsid w:val="7C1A3921"/>
    <w:rsid w:val="7C35E520"/>
    <w:rsid w:val="7C382715"/>
    <w:rsid w:val="7C3BD96A"/>
    <w:rsid w:val="7C40335D"/>
    <w:rsid w:val="7C4B7EA3"/>
    <w:rsid w:val="7C593D12"/>
    <w:rsid w:val="7C77DFC1"/>
    <w:rsid w:val="7CD7A217"/>
    <w:rsid w:val="7CF1D717"/>
    <w:rsid w:val="7D0DA771"/>
    <w:rsid w:val="7D24C33A"/>
    <w:rsid w:val="7D299D30"/>
    <w:rsid w:val="7D3F28CA"/>
    <w:rsid w:val="7D4A1392"/>
    <w:rsid w:val="7D5D1DB7"/>
    <w:rsid w:val="7D8961C9"/>
    <w:rsid w:val="7D8C350B"/>
    <w:rsid w:val="7D9AD735"/>
    <w:rsid w:val="7DDAF875"/>
    <w:rsid w:val="7E09D8FC"/>
    <w:rsid w:val="7E208A49"/>
    <w:rsid w:val="7E2A8DA9"/>
    <w:rsid w:val="7E3623A3"/>
    <w:rsid w:val="7E3732CE"/>
    <w:rsid w:val="7E4171DC"/>
    <w:rsid w:val="7E5DAEDC"/>
    <w:rsid w:val="7E681CD7"/>
    <w:rsid w:val="7E925802"/>
    <w:rsid w:val="7EBE532D"/>
    <w:rsid w:val="7EE5D90C"/>
    <w:rsid w:val="7F320652"/>
    <w:rsid w:val="7F54CD8D"/>
    <w:rsid w:val="7F6306B5"/>
    <w:rsid w:val="7F7A6F37"/>
    <w:rsid w:val="7FB7186F"/>
    <w:rsid w:val="7FC65E0A"/>
    <w:rsid w:val="7FD322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05DFC"/>
  <w15:chartTrackingRefBased/>
  <w15:docId w15:val="{0F192250-EE8F-4EC4-A46E-5884F961F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C7B489B-20E1-49B3-9154-FD5FD79AB663}">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1031854-5C2A-4A06-AD99-7F98157396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4996</Words>
  <Characters>157479</Characters>
  <Application>Microsoft Office Word</Application>
  <DocSecurity>0</DocSecurity>
  <Lines>1312</Lines>
  <Paragraphs>364</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8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227</cp:revision>
  <dcterms:created xsi:type="dcterms:W3CDTF">2021-08-24T01:07:00Z</dcterms:created>
  <dcterms:modified xsi:type="dcterms:W3CDTF">2021-09-0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